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header2.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08EB" w:rsidRDefault="00A208EB">
      <w:pPr>
        <w:rPr>
          <w:b/>
          <w:sz w:val="28"/>
        </w:rPr>
      </w:pPr>
      <w:r w:rsidRPr="00A208EB">
        <w:rPr>
          <w:b/>
          <w:sz w:val="28"/>
        </w:rPr>
        <w:t>How we diagnose and treat intraocular lymphoma</w:t>
      </w:r>
      <w:r w:rsidR="00534AC0">
        <w:rPr>
          <w:b/>
          <w:sz w:val="28"/>
        </w:rPr>
        <w:t>?</w:t>
      </w:r>
    </w:p>
    <w:p w:rsidR="00055969" w:rsidRDefault="00055969"/>
    <w:p w:rsidR="00A208EB" w:rsidRPr="00837BEF" w:rsidRDefault="00A208EB">
      <w:pPr>
        <w:rPr>
          <w:vertAlign w:val="superscript"/>
          <w:lang w:val="de-DE"/>
        </w:rPr>
      </w:pPr>
      <w:r w:rsidRPr="00837BEF">
        <w:rPr>
          <w:lang w:val="de-DE"/>
        </w:rPr>
        <w:t>Falko Fend, MD</w:t>
      </w:r>
      <w:r w:rsidRPr="00837BEF">
        <w:rPr>
          <w:vertAlign w:val="superscript"/>
          <w:lang w:val="de-DE"/>
        </w:rPr>
        <w:t>1</w:t>
      </w:r>
    </w:p>
    <w:p w:rsidR="00A208EB" w:rsidRPr="00837BEF" w:rsidRDefault="00A208EB">
      <w:pPr>
        <w:rPr>
          <w:vertAlign w:val="superscript"/>
          <w:lang w:val="de-DE"/>
        </w:rPr>
      </w:pPr>
      <w:r w:rsidRPr="00837BEF">
        <w:rPr>
          <w:lang w:val="de-DE"/>
        </w:rPr>
        <w:t>Andr</w:t>
      </w:r>
      <w:r w:rsidR="00055969" w:rsidRPr="00837BEF">
        <w:rPr>
          <w:lang w:val="de-DE"/>
        </w:rPr>
        <w:t>és J.M. Ferreri, MD</w:t>
      </w:r>
      <w:r w:rsidR="00055969" w:rsidRPr="00837BEF">
        <w:rPr>
          <w:vertAlign w:val="superscript"/>
          <w:lang w:val="de-DE"/>
        </w:rPr>
        <w:t>2</w:t>
      </w:r>
    </w:p>
    <w:p w:rsidR="00055969" w:rsidRDefault="00055969">
      <w:pPr>
        <w:rPr>
          <w:vertAlign w:val="superscript"/>
        </w:rPr>
      </w:pPr>
      <w:r w:rsidRPr="00055969">
        <w:t>Sarah Coupland</w:t>
      </w:r>
      <w:r w:rsidR="00073669">
        <w:t>, M</w:t>
      </w:r>
      <w:r>
        <w:t>D</w:t>
      </w:r>
      <w:r>
        <w:rPr>
          <w:vertAlign w:val="superscript"/>
        </w:rPr>
        <w:t>3</w:t>
      </w:r>
    </w:p>
    <w:p w:rsidR="00055969" w:rsidRDefault="00055969">
      <w:pPr>
        <w:rPr>
          <w:vertAlign w:val="superscript"/>
        </w:rPr>
      </w:pPr>
    </w:p>
    <w:p w:rsidR="00A10314" w:rsidRDefault="00F84BF7" w:rsidP="004D246E">
      <w:pPr>
        <w:spacing w:line="360" w:lineRule="auto"/>
      </w:pPr>
      <w:r>
        <w:rPr>
          <w:vertAlign w:val="superscript"/>
        </w:rPr>
        <w:t>1</w:t>
      </w:r>
      <w:r w:rsidR="00A83AB9">
        <w:t>Institute of Patholog</w:t>
      </w:r>
      <w:r>
        <w:t>y and Neuropathology and Compre</w:t>
      </w:r>
      <w:r w:rsidR="00A83AB9">
        <w:t>he</w:t>
      </w:r>
      <w:r>
        <w:t>n</w:t>
      </w:r>
      <w:r w:rsidR="00A83AB9">
        <w:t xml:space="preserve">sive </w:t>
      </w:r>
      <w:r>
        <w:t>Cancer Center, Tübingen Universi</w:t>
      </w:r>
      <w:r w:rsidR="00905D39">
        <w:t xml:space="preserve">ty Hospital, Tübingen, Germany, </w:t>
      </w:r>
      <w:r w:rsidRPr="00F84BF7">
        <w:rPr>
          <w:vertAlign w:val="superscript"/>
        </w:rPr>
        <w:t>2</w:t>
      </w:r>
      <w:r w:rsidR="002A0CEB">
        <w:t>Unit of Lymphoid Malignancies</w:t>
      </w:r>
      <w:r w:rsidR="00AD7DD2">
        <w:t>, Division of Onco-Hematological Medicine, Department of Onco-Hematology, IRCCS San Raffaele Scientific Institute, Milano, Italy</w:t>
      </w:r>
      <w:r w:rsidR="00101193">
        <w:t xml:space="preserve"> and </w:t>
      </w:r>
      <w:r w:rsidR="00101193" w:rsidRPr="00101193">
        <w:rPr>
          <w:vertAlign w:val="superscript"/>
        </w:rPr>
        <w:t>3</w:t>
      </w:r>
      <w:r w:rsidR="00101193">
        <w:t>Department of Cellular and Molecular Pathology, University o</w:t>
      </w:r>
      <w:r w:rsidR="00A10314">
        <w:t>f Liverpool, Liverpool, England</w:t>
      </w:r>
    </w:p>
    <w:p w:rsidR="00A10314" w:rsidRDefault="00A10314" w:rsidP="004D246E">
      <w:pPr>
        <w:spacing w:line="360" w:lineRule="auto"/>
      </w:pPr>
    </w:p>
    <w:p w:rsidR="00A10314" w:rsidRDefault="00A10314" w:rsidP="004D246E">
      <w:pPr>
        <w:spacing w:line="360" w:lineRule="auto"/>
      </w:pPr>
      <w:r>
        <w:t>Address for correspondence:</w:t>
      </w:r>
    </w:p>
    <w:p w:rsidR="00A10314" w:rsidRDefault="00A10314" w:rsidP="004D246E">
      <w:pPr>
        <w:spacing w:line="360" w:lineRule="auto"/>
      </w:pPr>
      <w:r>
        <w:t>Prof. Falko Fend, Institute of Pathology, University Hospital Tübingen, Liebermeisterstrasse 8, D-72076 Tübingen, Germany</w:t>
      </w:r>
    </w:p>
    <w:p w:rsidR="00A10314" w:rsidRDefault="003738A1" w:rsidP="004D246E">
      <w:pPr>
        <w:spacing w:line="360" w:lineRule="auto"/>
      </w:pPr>
      <w:hyperlink r:id="rId8" w:history="1">
        <w:r w:rsidR="004755EA" w:rsidRPr="004D3C3B">
          <w:rPr>
            <w:rStyle w:val="Hyperlink"/>
          </w:rPr>
          <w:t>falko.fend@med.uni-tuebingen.de</w:t>
        </w:r>
      </w:hyperlink>
    </w:p>
    <w:p w:rsidR="004755EA" w:rsidRDefault="004755EA" w:rsidP="004D246E">
      <w:pPr>
        <w:spacing w:line="360" w:lineRule="auto"/>
      </w:pPr>
      <w:r>
        <w:t>Tel:</w:t>
      </w:r>
      <w:r w:rsidR="002F60D8">
        <w:t xml:space="preserve"> </w:t>
      </w:r>
      <w:r>
        <w:t>+49/(0)7071/29-82266</w:t>
      </w:r>
      <w:r>
        <w:tab/>
        <w:t>Fax: +49/(0)7071/29-</w:t>
      </w:r>
      <w:r w:rsidR="002F60D8">
        <w:t>2258</w:t>
      </w:r>
    </w:p>
    <w:p w:rsidR="002F60D8" w:rsidRDefault="002F60D8" w:rsidP="004755EA"/>
    <w:p w:rsidR="002F60D8" w:rsidRDefault="002F60D8" w:rsidP="004755EA"/>
    <w:p w:rsidR="002F60D8" w:rsidRDefault="002F60D8" w:rsidP="004755EA"/>
    <w:p w:rsidR="002F60D8" w:rsidRDefault="002F60D8" w:rsidP="004755EA"/>
    <w:p w:rsidR="002F60D8" w:rsidRDefault="002F60D8" w:rsidP="004755EA"/>
    <w:p w:rsidR="002F60D8" w:rsidRDefault="002F60D8" w:rsidP="004755EA"/>
    <w:p w:rsidR="002F60D8" w:rsidRDefault="002F60D8" w:rsidP="004755EA"/>
    <w:p w:rsidR="002F60D8" w:rsidRDefault="002F60D8" w:rsidP="004755EA"/>
    <w:p w:rsidR="002F60D8" w:rsidRDefault="002F60D8" w:rsidP="004755EA"/>
    <w:p w:rsidR="002F60D8" w:rsidRDefault="002F60D8" w:rsidP="004755EA"/>
    <w:p w:rsidR="002F60D8" w:rsidRDefault="002F60D8" w:rsidP="004755EA"/>
    <w:p w:rsidR="004071AD" w:rsidRDefault="004071AD" w:rsidP="004071AD">
      <w:pPr>
        <w:rPr>
          <w:b/>
        </w:rPr>
      </w:pPr>
      <w:r>
        <w:rPr>
          <w:b/>
        </w:rPr>
        <w:t>Abstract</w:t>
      </w:r>
    </w:p>
    <w:p w:rsidR="004071AD" w:rsidRPr="009B6C64" w:rsidRDefault="004071AD" w:rsidP="004071AD">
      <w:pPr>
        <w:spacing w:line="360" w:lineRule="auto"/>
        <w:jc w:val="both"/>
      </w:pPr>
      <w:r w:rsidRPr="009B6C64">
        <w:t>The eye</w:t>
      </w:r>
      <w:r>
        <w:t xml:space="preserve"> is a rare site for the development of malignant lymphoma. Based on cell type and involved intraocular structures, which as a whole represent an immune</w:t>
      </w:r>
      <w:r w:rsidR="002C1FDA">
        <w:t>-</w:t>
      </w:r>
      <w:r>
        <w:t xml:space="preserve">privileged site, several subtypes of primary intraocular lymphoma need to be discerned. Primary vitreoretinal lymphoma (PVRL), the most common form, is an aggressive B-cell malignancy and considered a subtype of primary </w:t>
      </w:r>
      <w:r w:rsidR="00534AC0">
        <w:t xml:space="preserve">CNS </w:t>
      </w:r>
      <w:r>
        <w:t xml:space="preserve">lymphoma. Diagnosis of PVRL is usually based on the analysis of vitreous biopsy material. In addition to cytological and immunocytochemical examination, measurements of cytokine levels and molecular determination of B-cell clonality and recurrent mutations increase the diagnostic yield. </w:t>
      </w:r>
      <w:r w:rsidR="005C7D45">
        <w:t>[</w:t>
      </w:r>
      <w:r w:rsidR="00210172">
        <w:t xml:space="preserve">AJMF: </w:t>
      </w:r>
      <w:r w:rsidR="005C7D45">
        <w:t>Please include a few words on presentation, natural behavior and prognosis]</w:t>
      </w:r>
      <w:r>
        <w:t>Both systemic chemotherapy and exclusive</w:t>
      </w:r>
      <w:r w:rsidR="001713CD">
        <w:t>ly</w:t>
      </w:r>
      <w:r>
        <w:t xml:space="preserve"> local treatment, including ocular radiotherapy and intravitreal </w:t>
      </w:r>
      <w:r w:rsidR="005C7D45">
        <w:t>chemotherapy</w:t>
      </w:r>
      <w:r>
        <w:t xml:space="preserve">, are successful approaches for the management of PRVL, although it is currently </w:t>
      </w:r>
      <w:r w:rsidR="00CF1E29">
        <w:t xml:space="preserve">not predictable </w:t>
      </w:r>
      <w:r>
        <w:t>which patients require systemic treatment in order to avoid cerebral dissemination</w:t>
      </w:r>
      <w:r w:rsidR="007E098F">
        <w:t xml:space="preserve"> [</w:t>
      </w:r>
      <w:r w:rsidR="00210172">
        <w:t xml:space="preserve">AJMF: </w:t>
      </w:r>
      <w:r w:rsidR="007E098F">
        <w:t>This should be better explained - it depends (linked</w:t>
      </w:r>
      <w:r w:rsidR="007E098F" w:rsidRPr="007E098F">
        <w:t xml:space="preserve"> </w:t>
      </w:r>
      <w:r w:rsidR="007E098F">
        <w:t>to) of the sentence on natural behavior]</w:t>
      </w:r>
      <w:r>
        <w:t>.</w:t>
      </w:r>
      <w:r w:rsidR="005C7D45">
        <w:t xml:space="preserve"> </w:t>
      </w:r>
    </w:p>
    <w:p w:rsidR="004071AD" w:rsidRPr="00534AC0" w:rsidRDefault="004071AD"/>
    <w:p w:rsidR="00534AC0" w:rsidRDefault="003738A1">
      <w:r w:rsidRPr="003738A1">
        <w:t xml:space="preserve">Key: </w:t>
      </w:r>
      <w:r w:rsidR="00534AC0">
        <w:t xml:space="preserve">primary CNS lymphoma, </w:t>
      </w:r>
      <w:r w:rsidRPr="003738A1">
        <w:t>intraocular</w:t>
      </w:r>
      <w:r w:rsidR="00534AC0">
        <w:t xml:space="preserve"> lymphoma, vitreoretinal lymphoma. </w:t>
      </w:r>
    </w:p>
    <w:p w:rsidR="00534AC0" w:rsidRPr="00534AC0" w:rsidRDefault="00534AC0"/>
    <w:p w:rsidR="00534AC0" w:rsidRDefault="00534AC0">
      <w:pPr>
        <w:rPr>
          <w:b/>
        </w:rPr>
      </w:pPr>
      <w:r>
        <w:rPr>
          <w:b/>
        </w:rPr>
        <w:br w:type="page"/>
      </w:r>
    </w:p>
    <w:p w:rsidR="008A5393" w:rsidRPr="00490A9C" w:rsidRDefault="008A5393">
      <w:pPr>
        <w:rPr>
          <w:b/>
        </w:rPr>
      </w:pPr>
      <w:r w:rsidRPr="00490A9C">
        <w:rPr>
          <w:b/>
        </w:rPr>
        <w:t>Introduction</w:t>
      </w:r>
    </w:p>
    <w:p w:rsidR="004D04B8" w:rsidRDefault="00480966" w:rsidP="004E7306">
      <w:pPr>
        <w:spacing w:line="360" w:lineRule="auto"/>
        <w:jc w:val="both"/>
      </w:pPr>
      <w:r>
        <w:t>Malignant lymphoma</w:t>
      </w:r>
      <w:r w:rsidR="003269D4">
        <w:t>s</w:t>
      </w:r>
      <w:r>
        <w:t xml:space="preserve"> involving the eye and surrounding structures </w:t>
      </w:r>
      <w:r w:rsidR="00E35E7F">
        <w:t>are</w:t>
      </w:r>
      <w:r>
        <w:t xml:space="preserve"> rare</w:t>
      </w:r>
      <w:r w:rsidR="004F66AD">
        <w:t xml:space="preserve">, representing </w:t>
      </w:r>
      <w:r w:rsidR="00B316B2">
        <w:t xml:space="preserve">less than </w:t>
      </w:r>
      <w:r w:rsidR="00781137">
        <w:t>10</w:t>
      </w:r>
      <w:r w:rsidR="00B316B2">
        <w:t>%</w:t>
      </w:r>
      <w:r>
        <w:t xml:space="preserve"> </w:t>
      </w:r>
      <w:r w:rsidR="003269D4">
        <w:t xml:space="preserve">of extranodal lymphoma. </w:t>
      </w:r>
      <w:r w:rsidR="000551D4">
        <w:t xml:space="preserve">Due to the unique anatomical situation, the limitations for invasive procedures and the desire to preserve vision, both diagnosis and treatment of intraocular lymphoma pose specific challenges and require close collaboration between ophthalmologists, pathologists and oncologists. </w:t>
      </w:r>
      <w:r w:rsidR="004E7306">
        <w:t>Based on clinical and pathological features and topography, t</w:t>
      </w:r>
      <w:r w:rsidR="006275BE">
        <w:t xml:space="preserve">wo groups </w:t>
      </w:r>
      <w:r w:rsidR="004E7306">
        <w:t>need to be</w:t>
      </w:r>
      <w:r w:rsidR="006275BE">
        <w:t xml:space="preserve"> discerned</w:t>
      </w:r>
      <w:r w:rsidR="00AF641F">
        <w:t xml:space="preserve">, </w:t>
      </w:r>
      <w:r w:rsidR="006275BE">
        <w:t xml:space="preserve">namely </w:t>
      </w:r>
      <w:r w:rsidR="00AF641F">
        <w:t>lymphomas involving t</w:t>
      </w:r>
      <w:r w:rsidR="00D25AD6">
        <w:t xml:space="preserve">he ocular adnexae and the orbit, </w:t>
      </w:r>
      <w:r w:rsidR="00781137">
        <w:t>which mainly include ext</w:t>
      </w:r>
      <w:r w:rsidR="00C9521E">
        <w:t>r</w:t>
      </w:r>
      <w:r w:rsidR="00781137">
        <w:t xml:space="preserve">anodal marginal zone B-cell lymphoma </w:t>
      </w:r>
      <w:r w:rsidR="00241383">
        <w:t>of MALT</w:t>
      </w:r>
      <w:r w:rsidR="00781137">
        <w:t xml:space="preserve"> type and </w:t>
      </w:r>
      <w:r w:rsidR="00523951">
        <w:t>involvement by</w:t>
      </w:r>
      <w:r w:rsidR="00781137">
        <w:t xml:space="preserve"> </w:t>
      </w:r>
      <w:r w:rsidR="004464FE">
        <w:t xml:space="preserve">different types of </w:t>
      </w:r>
      <w:r w:rsidR="00241383">
        <w:t xml:space="preserve">systemic non-Hodgkin’s lymphoma, </w:t>
      </w:r>
      <w:r w:rsidR="00D25AD6">
        <w:t xml:space="preserve">and </w:t>
      </w:r>
      <w:r w:rsidR="00947391">
        <w:t>those a</w:t>
      </w:r>
      <w:r w:rsidR="00E30D39">
        <w:t>ffecting intraocular structures</w:t>
      </w:r>
      <w:r w:rsidR="008A5C91">
        <w:t xml:space="preserve">, including the retina and vitreous body, the uvea, iris and </w:t>
      </w:r>
      <w:r w:rsidR="0010041D">
        <w:t>anterior segments of the eye</w:t>
      </w:r>
      <w:r w:rsidR="004D04B8">
        <w:t>, which are almost invariably aggressive lymphoma entities</w:t>
      </w:r>
      <w:r w:rsidR="003738A1">
        <w:fldChar w:fldCharType="begin">
          <w:fldData xml:space="preserve">PEVuZE5vdGU+PENpdGU+PEF1dGhvcj5Db3VwbGFuZDwvQXV0aG9yPjxZZWFyPjIwMDg8L1llYXI+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==
</w:fldData>
        </w:fldChar>
      </w:r>
      <w:r w:rsidR="00183004">
        <w:instrText xml:space="preserve"> ADDIN EN.CITE </w:instrText>
      </w:r>
      <w:r w:rsidR="003738A1">
        <w:fldChar w:fldCharType="begin">
          <w:fldData xml:space="preserve">PEVuZE5vdGU+PENpdGU+PEF1dGhvcj5Db3VwbGFuZDwvQXV0aG9yPjxZZWFyPjIwMDg8L1llYXI+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==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20" w:tooltip="Coupland, 2008 #58" w:history="1">
        <w:r w:rsidR="00183004">
          <w:rPr>
            <w:noProof/>
          </w:rPr>
          <w:t>Coupland and Damato 2008</w:t>
        </w:r>
      </w:hyperlink>
      <w:r w:rsidR="00183004">
        <w:rPr>
          <w:noProof/>
        </w:rPr>
        <w:t xml:space="preserve">, </w:t>
      </w:r>
      <w:hyperlink w:anchor="_ENREF_22" w:tooltip="Coupland, 2004 #99" w:history="1">
        <w:r w:rsidR="00183004">
          <w:rPr>
            <w:noProof/>
          </w:rPr>
          <w:t>Coupland</w:t>
        </w:r>
        <w:r w:rsidR="00183004" w:rsidRPr="00183004">
          <w:rPr>
            <w:i/>
            <w:noProof/>
          </w:rPr>
          <w:t>, et al</w:t>
        </w:r>
        <w:r w:rsidR="00183004">
          <w:rPr>
            <w:noProof/>
          </w:rPr>
          <w:t xml:space="preserve"> 2004</w:t>
        </w:r>
      </w:hyperlink>
      <w:r w:rsidR="00183004">
        <w:rPr>
          <w:noProof/>
        </w:rPr>
        <w:t>)</w:t>
      </w:r>
      <w:r w:rsidR="003738A1">
        <w:fldChar w:fldCharType="end"/>
      </w:r>
      <w:r w:rsidR="00E30D39">
        <w:t>.</w:t>
      </w:r>
      <w:r w:rsidR="00947391">
        <w:t xml:space="preserve"> </w:t>
      </w:r>
      <w:r w:rsidR="00E30D39">
        <w:t>The latter</w:t>
      </w:r>
      <w:r w:rsidR="00947391">
        <w:t xml:space="preserve"> </w:t>
      </w:r>
      <w:r w:rsidR="0010041D">
        <w:t xml:space="preserve">group </w:t>
      </w:r>
      <w:r w:rsidR="00947391">
        <w:t>w</w:t>
      </w:r>
      <w:r w:rsidR="001B21BD">
        <w:t xml:space="preserve">ill be covered in this review. </w:t>
      </w:r>
      <w:r w:rsidR="00210172">
        <w:t>[AJMF: The concept of “primary” and “secondary” forms should be clearly stated in the first paragraph]</w:t>
      </w:r>
    </w:p>
    <w:p w:rsidR="00D21B29" w:rsidRDefault="00F86482" w:rsidP="004E7306">
      <w:pPr>
        <w:spacing w:line="360" w:lineRule="auto"/>
        <w:jc w:val="both"/>
      </w:pPr>
      <w:r>
        <w:t xml:space="preserve">The term </w:t>
      </w:r>
      <w:r w:rsidR="00C9521E">
        <w:t>‘</w:t>
      </w:r>
      <w:r>
        <w:t>i</w:t>
      </w:r>
      <w:r w:rsidR="00700DC2">
        <w:t>ntraocular lymphoma</w:t>
      </w:r>
      <w:r w:rsidR="00C9521E">
        <w:t>’</w:t>
      </w:r>
      <w:r w:rsidR="00700DC2">
        <w:t xml:space="preserve"> was first </w:t>
      </w:r>
      <w:r>
        <w:t>used</w:t>
      </w:r>
      <w:r w:rsidR="00241383">
        <w:t xml:space="preserve"> more than 60 years ago</w:t>
      </w:r>
      <w:r w:rsidR="003738A1">
        <w:fldChar w:fldCharType="begin">
          <w:fldData xml:space="preserve">PEVuZE5vdGU+PENpdGU+PEF1dGhvcj5Db29wZXI8L0F1dGhvcj48WWVhcj4xOTUxPC9ZZWFyPjxS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ODc4LTg2PC9wYWdlcz48dm9sdW1lPjUyPC92b2x1bWU+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</w:fldData>
        </w:fldChar>
      </w:r>
      <w:r w:rsidR="00183004">
        <w:instrText xml:space="preserve"> ADDIN EN.CITE </w:instrText>
      </w:r>
      <w:r w:rsidR="003738A1">
        <w:fldChar w:fldCharType="begin">
          <w:fldData xml:space="preserve">PEVuZE5vdGU+PENpdGU+PEF1dGhvcj5Db29wZXI8L0F1dGhvcj48WWVhcj4xOTUxPC9ZZWFyPjxS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15" w:tooltip="Cooper, 1951 #45" w:history="1">
        <w:r w:rsidR="00183004">
          <w:rPr>
            <w:noProof/>
          </w:rPr>
          <w:t>Cooper and Riker 1951</w:t>
        </w:r>
      </w:hyperlink>
      <w:r w:rsidR="00183004">
        <w:rPr>
          <w:noProof/>
        </w:rPr>
        <w:t xml:space="preserve">, </w:t>
      </w:r>
      <w:hyperlink w:anchor="_ENREF_58" w:tooltip="Qualman, 1983 #111" w:history="1">
        <w:r w:rsidR="00183004">
          <w:rPr>
            <w:noProof/>
          </w:rPr>
          <w:t>Qualman</w:t>
        </w:r>
        <w:r w:rsidR="00183004" w:rsidRPr="00183004">
          <w:rPr>
            <w:i/>
            <w:noProof/>
          </w:rPr>
          <w:t>, et al</w:t>
        </w:r>
        <w:r w:rsidR="00183004">
          <w:rPr>
            <w:noProof/>
          </w:rPr>
          <w:t xml:space="preserve"> 1983</w:t>
        </w:r>
      </w:hyperlink>
      <w:r w:rsidR="00183004">
        <w:rPr>
          <w:noProof/>
        </w:rPr>
        <w:t>)</w:t>
      </w:r>
      <w:r w:rsidR="003738A1">
        <w:fldChar w:fldCharType="end"/>
      </w:r>
      <w:r w:rsidR="00241383">
        <w:t xml:space="preserve"> </w:t>
      </w:r>
      <w:r w:rsidR="00C9521E">
        <w:t xml:space="preserve">but </w:t>
      </w:r>
      <w:r w:rsidR="00241383">
        <w:t>l</w:t>
      </w:r>
      <w:r w:rsidR="00700DC2">
        <w:t>ater</w:t>
      </w:r>
      <w:r w:rsidR="009D7898">
        <w:t xml:space="preserve"> </w:t>
      </w:r>
      <w:r w:rsidR="003D16BD">
        <w:t>replaced</w:t>
      </w:r>
      <w:r w:rsidR="009D7898">
        <w:t xml:space="preserve"> with the now obsolete term </w:t>
      </w:r>
      <w:r w:rsidR="00C9521E">
        <w:t>‘</w:t>
      </w:r>
      <w:r w:rsidR="009D7898">
        <w:t>ocular reticulum cell sarcoma</w:t>
      </w:r>
      <w:r w:rsidR="00C9521E">
        <w:t>’</w:t>
      </w:r>
      <w:r w:rsidR="009D7898">
        <w:t xml:space="preserve">. </w:t>
      </w:r>
      <w:r w:rsidR="00224123">
        <w:t>Since there are great differences in the biology, clinical behavior and prognosis d</w:t>
      </w:r>
      <w:r w:rsidR="001B21BD">
        <w:t>epending on the affected anatomical compartment of the eye</w:t>
      </w:r>
      <w:r w:rsidR="003E7DBF">
        <w:t xml:space="preserve"> and neoplastic cell</w:t>
      </w:r>
      <w:r w:rsidR="003E7DBF" w:rsidRPr="003E7DBF">
        <w:t xml:space="preserve"> </w:t>
      </w:r>
      <w:r w:rsidR="003E7DBF">
        <w:t>type</w:t>
      </w:r>
      <w:r w:rsidR="001B21BD">
        <w:t xml:space="preserve">, </w:t>
      </w:r>
      <w:r w:rsidR="0075692F">
        <w:t xml:space="preserve">the term </w:t>
      </w:r>
      <w:r w:rsidR="007A436A">
        <w:t>‘</w:t>
      </w:r>
      <w:r w:rsidR="0075692F">
        <w:t>intraocular lymphoma</w:t>
      </w:r>
      <w:r w:rsidR="007A436A">
        <w:t>’</w:t>
      </w:r>
      <w:r w:rsidR="0075692F">
        <w:t xml:space="preserve"> should be replaced by a more specific ter</w:t>
      </w:r>
      <w:r w:rsidR="00B81109">
        <w:t>minology</w:t>
      </w:r>
      <w:r w:rsidR="005A19EF">
        <w:t xml:space="preserve"> reflecting both the precise location, as well as the histological subtype</w:t>
      </w:r>
      <w:r w:rsidR="0004734C">
        <w:t xml:space="preserve"> of lymphoma</w:t>
      </w:r>
      <w:r w:rsidR="003738A1">
        <w:fldChar w:fldCharType="begin"/>
      </w:r>
      <w:r w:rsidR="00183004">
        <w:instrText xml:space="preserve"> ADDIN EN.CITE &lt;EndNote&gt;&lt;Cite&gt;&lt;Author&gt;Coupland&lt;/Author&gt;&lt;Year&gt;2009&lt;/Year&gt;&lt;RecNum&gt;56&lt;/RecNum&gt;&lt;DisplayText&gt;(Coupland&lt;style face="italic"&gt;, et al&lt;/style&gt; 2009)&lt;/DisplayText&gt;&lt;record&gt;&lt;rec-number&gt;56&lt;/rec-number&gt;&lt;foreign-keys&gt;&lt;key app="EN" db-id="w9xwxe5da5v9rqet92mv2x2fdpfs2tvprvx2"&gt;56&lt;/key&gt;&lt;/foreign-keys&gt;&lt;ref-type name="Journal Article"&gt;17&lt;/ref-type&gt;&lt;contributors&gt;&lt;authors&gt;&lt;author&gt;Coupland, S. E.&lt;/author&gt;&lt;author&gt;Chan, C. C.&lt;/author&gt;&lt;author&gt;Smith, J.&lt;/author&gt;&lt;/authors&gt;&lt;/contributors&gt;&lt;auth-address&gt;Department of Cellular and Molecular Pathology, University of Liverpool, Liverpool, England. s.e.coupland@liverpool.ac.uk&lt;/auth-address&gt;&lt;titles&gt;&lt;title&gt;Pathophysiology of retinal lymphoma&lt;/title&gt;&lt;secondary-title&gt;Ocul Immunol Inflamm&lt;/secondary-title&gt;&lt;/titles&gt;&lt;periodical&gt;&lt;full-title&gt;Ocul Immunol Inflamm&lt;/full-title&gt;&lt;/periodical&gt;&lt;pages&gt;227-37&lt;/pages&gt;&lt;volume&gt;17&lt;/volume&gt;&lt;number&gt;4&lt;/number&gt;&lt;keywords&gt;&lt;keyword&gt;Chemokines/metabolism&lt;/keyword&gt;&lt;keyword&gt;Fundus Oculi&lt;/keyword&gt;&lt;keyword&gt;Genotype&lt;/keyword&gt;&lt;keyword&gt;Humans&lt;/keyword&gt;&lt;keyword&gt;Immunophenotyping&lt;/keyword&gt;&lt;keyword&gt;Interleukin-10/metabolism&lt;/keyword&gt;&lt;keyword&gt;Lymphoma/*pathology/*physiopathology&lt;/keyword&gt;&lt;keyword&gt;Lymphoma, B-Cell/pathology/physiopathology&lt;/keyword&gt;&lt;keyword&gt;Lymphoma, Large B-Cell, Diffuse/pathology/physiopathology&lt;/keyword&gt;&lt;keyword&gt;Prognosis&lt;/keyword&gt;&lt;keyword&gt;Retinal Neoplasms/*pathology/*physiopathology&lt;/keyword&gt;&lt;keyword&gt;Translocation, Genetic&lt;/keyword&gt;&lt;/keywords&gt;&lt;dates&gt;&lt;year&gt;2009&lt;/year&gt;&lt;pub-dates&gt;&lt;date&gt;Jul-Aug&lt;/date&gt;&lt;/pub-dates&gt;&lt;/dates&gt;&lt;isbn&gt;1744-5078 (Electronic)&amp;#xD;0927-3948 (Linking)&lt;/isbn&gt;&lt;accession-num&gt;19657975&lt;/accession-num&gt;&lt;urls&gt;&lt;related-urls&gt;&lt;url&gt;http://www.ncbi.nlm.nih.gov/pubmed/19657975&lt;/url&gt;&lt;/related-urls&gt;&lt;/urls&gt;&lt;custom2&gt;PMC2769503&lt;/custom2&gt;&lt;electronic-resource-num&gt;10.1080/09273940903168696&lt;/electronic-resource-num&gt;&lt;/record&gt;&lt;/Cite&gt;&lt;/EndNote&gt;</w:instrText>
      </w:r>
      <w:r w:rsidR="003738A1">
        <w:fldChar w:fldCharType="separate"/>
      </w:r>
      <w:r w:rsidR="004D04B8">
        <w:rPr>
          <w:noProof/>
        </w:rPr>
        <w:t xml:space="preserve"> (</w:t>
      </w:r>
      <w:hyperlink w:anchor="_ENREF_19" w:tooltip="Coupland, 2009 #56" w:history="1">
        <w:r w:rsidR="00183004">
          <w:rPr>
            <w:noProof/>
          </w:rPr>
          <w:t>Coupland</w:t>
        </w:r>
        <w:r w:rsidR="00183004" w:rsidRPr="00183004">
          <w:rPr>
            <w:i/>
            <w:noProof/>
          </w:rPr>
          <w:t>, et al</w:t>
        </w:r>
        <w:r w:rsidR="00183004">
          <w:rPr>
            <w:noProof/>
          </w:rPr>
          <w:t xml:space="preserve"> 2009</w:t>
        </w:r>
      </w:hyperlink>
      <w:r w:rsidR="00183004">
        <w:rPr>
          <w:noProof/>
        </w:rPr>
        <w:t>)</w:t>
      </w:r>
      <w:r w:rsidR="003738A1">
        <w:fldChar w:fldCharType="end"/>
      </w:r>
      <w:r w:rsidR="00B81109">
        <w:t xml:space="preserve">. The by far most common </w:t>
      </w:r>
      <w:r w:rsidR="00836C72">
        <w:t xml:space="preserve">primary intraocular </w:t>
      </w:r>
      <w:r w:rsidR="00B81109">
        <w:t>lymphoma</w:t>
      </w:r>
      <w:r w:rsidR="007E1689">
        <w:t xml:space="preserve"> is </w:t>
      </w:r>
      <w:r w:rsidR="00055407">
        <w:t xml:space="preserve">primary </w:t>
      </w:r>
      <w:r w:rsidR="008C5970">
        <w:t>vitreoretinal lymphoma</w:t>
      </w:r>
      <w:r w:rsidR="004464FE">
        <w:t xml:space="preserve"> (</w:t>
      </w:r>
      <w:r w:rsidR="00055407">
        <w:t>P</w:t>
      </w:r>
      <w:r w:rsidR="004464FE">
        <w:t>VRL)</w:t>
      </w:r>
      <w:r w:rsidR="007E1689">
        <w:t xml:space="preserve">, </w:t>
      </w:r>
      <w:r w:rsidR="004464FE">
        <w:t xml:space="preserve">an aggressive disease </w:t>
      </w:r>
      <w:r w:rsidR="0076134A">
        <w:t xml:space="preserve">classified as diffuse large B-cell lymphoma (DLBCL) </w:t>
      </w:r>
      <w:r w:rsidR="008C5970">
        <w:t xml:space="preserve">and regarded as a manifestation of </w:t>
      </w:r>
      <w:r w:rsidR="00726124">
        <w:t>primary central nervous system lymphoma (PCNSL)</w:t>
      </w:r>
      <w:r w:rsidR="004464FE">
        <w:t xml:space="preserve">, </w:t>
      </w:r>
      <w:r w:rsidR="00D6538A">
        <w:t>reflecting the common</w:t>
      </w:r>
      <w:r w:rsidR="004464FE">
        <w:t xml:space="preserve"> </w:t>
      </w:r>
      <w:r w:rsidR="00D6538A">
        <w:t>embryological origin</w:t>
      </w:r>
      <w:r w:rsidR="004464FE">
        <w:t xml:space="preserve"> </w:t>
      </w:r>
      <w:r w:rsidR="00D6538A">
        <w:t>of the two organs</w:t>
      </w:r>
      <w:r w:rsidR="0076134A">
        <w:t xml:space="preserve"> </w:t>
      </w:r>
      <w:r w:rsidR="003738A1">
        <w:fldChar w:fldCharType="begin"/>
      </w:r>
      <w:r w:rsidR="00183004">
        <w:instrText xml:space="preserve"> ADDIN EN.CITE &lt;EndNote&gt;&lt;Cite&gt;&lt;Author&gt;Kluin&lt;/Author&gt;&lt;Year&gt;2008&lt;/Year&gt;&lt;RecNum&gt;227&lt;/RecNum&gt;&lt;DisplayText&gt;(Kluin&lt;style face="italic"&gt;, et al&lt;/style&gt; 2008)&lt;/DisplayText&gt;&lt;record&gt;&lt;rec-number&gt;227&lt;/rec-number&gt;&lt;foreign-keys&gt;&lt;key app="EN" db-id="w9xwxe5da5v9rqet92mv2x2fdpfs2tvprvx2"&gt;227&lt;/key&gt;&lt;/foreign-keys&gt;&lt;ref-type name="Book Section"&gt;5&lt;/ref-type&gt;&lt;contributors&gt;&lt;authors&gt;&lt;author&gt;Kluin, P.M.&lt;/author&gt;&lt;author&gt;Deckert, M.&lt;/author&gt;&lt;author&gt;Ferry, J.A.&lt;/author&gt;&lt;/authors&gt;&lt;secondary-authors&gt;&lt;author&gt;Swerdlow, S.H.&lt;/author&gt;&lt;author&gt;Campo, E.&lt;/author&gt;&lt;author&gt;Harris, N. L.&lt;/author&gt;&lt;author&gt;Jaffe, E.S.&lt;/author&gt;&lt;author&gt;Pileri, S.A.&lt;/author&gt;&lt;author&gt;Stein, H.&lt;/author&gt;&lt;author&gt;Thiele, J.&lt;/author&gt;&lt;author&gt;Vardiamn, J.W.&lt;/author&gt;&lt;/secondary-authors&gt;&lt;/contributors&gt;&lt;titles&gt;&lt;title&gt;Primary diffuse large B-cell lymphoma of the CNS&lt;/title&gt;&lt;secondary-title&gt;WHO classification of tumours of the haematopoietic and lymphoid tissues&lt;/secondary-title&gt;&lt;/titles&gt;&lt;pages&gt;240-241&lt;/pages&gt;&lt;dates&gt;&lt;year&gt;2008&lt;/year&gt;&lt;/dates&gt;&lt;pub-location&gt;Lyon&lt;/pub-location&gt;&lt;publisher&gt;IARC Press&lt;/publisher&gt;&lt;urls&gt;&lt;/urls&gt;&lt;/record&gt;&lt;/Cite&gt;&lt;/EndNote&gt;</w:instrText>
      </w:r>
      <w:r w:rsidR="003738A1">
        <w:fldChar w:fldCharType="separate"/>
      </w:r>
      <w:r w:rsidR="00183004">
        <w:rPr>
          <w:noProof/>
        </w:rPr>
        <w:t>(</w:t>
      </w:r>
      <w:hyperlink w:anchor="_ENREF_42" w:tooltip="Kluin, 2008 #227" w:history="1">
        <w:r w:rsidR="00183004">
          <w:rPr>
            <w:noProof/>
          </w:rPr>
          <w:t>Kluin</w:t>
        </w:r>
        <w:r w:rsidR="00183004" w:rsidRPr="00183004">
          <w:rPr>
            <w:i/>
            <w:noProof/>
          </w:rPr>
          <w:t>, et al</w:t>
        </w:r>
        <w:r w:rsidR="00183004">
          <w:rPr>
            <w:noProof/>
          </w:rPr>
          <w:t xml:space="preserve"> 2008</w:t>
        </w:r>
      </w:hyperlink>
      <w:r w:rsidR="00183004">
        <w:rPr>
          <w:noProof/>
        </w:rPr>
        <w:t>)</w:t>
      </w:r>
      <w:r w:rsidR="003738A1">
        <w:fldChar w:fldCharType="end"/>
      </w:r>
      <w:r w:rsidR="00836C72">
        <w:t xml:space="preserve">. </w:t>
      </w:r>
      <w:r w:rsidR="00C228F9">
        <w:t>Given the more common occurrence of PCNSL</w:t>
      </w:r>
      <w:r w:rsidR="00C83CE5">
        <w:t>, m</w:t>
      </w:r>
      <w:r w:rsidR="000B18D4">
        <w:t xml:space="preserve">uch of the </w:t>
      </w:r>
      <w:r w:rsidR="00096B6C">
        <w:t xml:space="preserve">current state of </w:t>
      </w:r>
      <w:r w:rsidR="000B18D4">
        <w:t xml:space="preserve">knowledge about </w:t>
      </w:r>
      <w:r w:rsidR="00534578">
        <w:t xml:space="preserve">biology and clinical behavior of </w:t>
      </w:r>
      <w:r w:rsidR="00C83CE5">
        <w:t xml:space="preserve">VRL is actually inferred </w:t>
      </w:r>
      <w:r w:rsidR="00C27F68">
        <w:t xml:space="preserve">from the </w:t>
      </w:r>
      <w:r w:rsidR="00096B6C">
        <w:t>investigation of PCNSL</w:t>
      </w:r>
      <w:r w:rsidR="00534578">
        <w:t xml:space="preserve">. This review </w:t>
      </w:r>
      <w:r w:rsidR="00652154">
        <w:t xml:space="preserve">is a critical analysis of </w:t>
      </w:r>
      <w:r w:rsidR="003F16BA">
        <w:t>the current st</w:t>
      </w:r>
      <w:r w:rsidR="009B5D65">
        <w:t>ate of the art for the</w:t>
      </w:r>
      <w:r w:rsidR="00E8155D">
        <w:t xml:space="preserve"> diagnosis and treatment of VRL</w:t>
      </w:r>
      <w:r w:rsidR="00241383">
        <w:t xml:space="preserve"> and </w:t>
      </w:r>
      <w:r w:rsidR="00652154">
        <w:t>discuss available literature</w:t>
      </w:r>
      <w:r w:rsidR="00241383">
        <w:t xml:space="preserve"> on other lymphoma</w:t>
      </w:r>
      <w:r w:rsidR="00837BEF">
        <w:t xml:space="preserve"> </w:t>
      </w:r>
      <w:r w:rsidR="00652154">
        <w:t xml:space="preserve">entities </w:t>
      </w:r>
      <w:r w:rsidR="007E1689">
        <w:t xml:space="preserve">that </w:t>
      </w:r>
      <w:r w:rsidR="00241383">
        <w:t xml:space="preserve">may </w:t>
      </w:r>
      <w:r w:rsidR="00652154">
        <w:t>infiltrate</w:t>
      </w:r>
      <w:r w:rsidR="00241383">
        <w:t xml:space="preserve"> the eye</w:t>
      </w:r>
      <w:r w:rsidR="00E8155D">
        <w:t>.</w:t>
      </w:r>
    </w:p>
    <w:p w:rsidR="00652154" w:rsidRDefault="00652154" w:rsidP="00673A94">
      <w:pPr>
        <w:spacing w:line="360" w:lineRule="auto"/>
        <w:rPr>
          <w:b/>
        </w:rPr>
      </w:pPr>
    </w:p>
    <w:p w:rsidR="008A5393" w:rsidRPr="003840A5" w:rsidRDefault="008A5393" w:rsidP="00673A94">
      <w:pPr>
        <w:spacing w:line="360" w:lineRule="auto"/>
        <w:rPr>
          <w:b/>
        </w:rPr>
      </w:pPr>
      <w:r w:rsidRPr="003840A5">
        <w:rPr>
          <w:b/>
        </w:rPr>
        <w:t>Classification</w:t>
      </w:r>
      <w:r w:rsidR="0046529E" w:rsidRPr="003840A5">
        <w:rPr>
          <w:b/>
        </w:rPr>
        <w:t xml:space="preserve"> of intraocular lymphoma</w:t>
      </w:r>
    </w:p>
    <w:p w:rsidR="00AD5629" w:rsidRPr="00AB5435" w:rsidRDefault="004464FE" w:rsidP="00AB5435">
      <w:pPr>
        <w:spacing w:line="360" w:lineRule="auto"/>
        <w:jc w:val="both"/>
      </w:pPr>
      <w:r>
        <w:t>Based on anatomical compartment and neoplastic cell type, s</w:t>
      </w:r>
      <w:r w:rsidR="00A359BC">
        <w:t>e</w:t>
      </w:r>
      <w:r w:rsidR="00490A9C">
        <w:t xml:space="preserve">veral types of </w:t>
      </w:r>
      <w:r w:rsidR="00E94441" w:rsidRPr="00C228F9">
        <w:rPr>
          <w:b/>
        </w:rPr>
        <w:t>primary</w:t>
      </w:r>
      <w:r w:rsidR="00E94441">
        <w:t xml:space="preserve"> </w:t>
      </w:r>
      <w:r w:rsidR="00490A9C">
        <w:t xml:space="preserve">intraocular lymphoma </w:t>
      </w:r>
      <w:r w:rsidR="00E72323">
        <w:t>with distinct distribution patterns, histology and behavior</w:t>
      </w:r>
      <w:r w:rsidR="00E94441">
        <w:t xml:space="preserve"> </w:t>
      </w:r>
      <w:r>
        <w:t>can be discerned</w:t>
      </w:r>
      <w:r w:rsidR="003738A1">
        <w:fldChar w:fldCharType="begin">
          <w:fldData xml:space="preserve">PEVuZE5vdGU+PENpdGU+PEF1dGhvcj5Db3VwbGFuZDwvQXV0aG9yPjxZZWFyPjIwMDk8L1llYXI+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</w:fldData>
        </w:fldChar>
      </w:r>
      <w:r w:rsidR="00183004">
        <w:instrText xml:space="preserve"> ADDIN EN.CITE </w:instrText>
      </w:r>
      <w:r w:rsidR="003738A1">
        <w:fldChar w:fldCharType="begin">
          <w:fldData xml:space="preserve">PEVuZE5vdGU+PENpdGU+PEF1dGhvcj5Db3VwbGFuZDwvQXV0aG9yPjxZZWFyPjIwMDk8L1llYXI+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19" w:tooltip="Coupland, 2009 #56" w:history="1">
        <w:r w:rsidR="00183004">
          <w:rPr>
            <w:noProof/>
          </w:rPr>
          <w:t>Coupland</w:t>
        </w:r>
        <w:r w:rsidR="00183004" w:rsidRPr="00183004">
          <w:rPr>
            <w:i/>
            <w:noProof/>
          </w:rPr>
          <w:t>, et al</w:t>
        </w:r>
        <w:r w:rsidR="00183004">
          <w:rPr>
            <w:noProof/>
          </w:rPr>
          <w:t xml:space="preserve"> 2009</w:t>
        </w:r>
      </w:hyperlink>
      <w:r w:rsidR="00183004">
        <w:rPr>
          <w:noProof/>
        </w:rPr>
        <w:t xml:space="preserve">, </w:t>
      </w:r>
      <w:hyperlink w:anchor="_ENREF_20" w:tooltip="Coupland, 2008 #58" w:history="1">
        <w:r w:rsidR="00183004">
          <w:rPr>
            <w:noProof/>
          </w:rPr>
          <w:t>Coupland and Damato 2008</w:t>
        </w:r>
      </w:hyperlink>
      <w:r w:rsidR="00183004">
        <w:rPr>
          <w:noProof/>
        </w:rPr>
        <w:t>)</w:t>
      </w:r>
      <w:r w:rsidR="003738A1">
        <w:fldChar w:fldCharType="end"/>
      </w:r>
      <w:r w:rsidR="00AF5EDE">
        <w:t xml:space="preserve">. </w:t>
      </w:r>
      <w:r w:rsidR="0009412F">
        <w:t>The</w:t>
      </w:r>
      <w:r w:rsidR="00673A94">
        <w:t xml:space="preserve">ir salient </w:t>
      </w:r>
      <w:r w:rsidR="0029177C">
        <w:t xml:space="preserve">clinical and pathological </w:t>
      </w:r>
      <w:r w:rsidR="00673A94">
        <w:t xml:space="preserve">features </w:t>
      </w:r>
      <w:r w:rsidR="0009412F">
        <w:t>are summarized in Table 1.</w:t>
      </w:r>
      <w:r w:rsidR="00572494">
        <w:t xml:space="preserve"> </w:t>
      </w:r>
      <w:r w:rsidR="00741E86" w:rsidRPr="00C228F9">
        <w:rPr>
          <w:b/>
        </w:rPr>
        <w:t>Secondary</w:t>
      </w:r>
      <w:r w:rsidR="00741E86">
        <w:t xml:space="preserve"> lymphomatous involvement of intraocular structures represents </w:t>
      </w:r>
      <w:r w:rsidR="009B48B3">
        <w:t xml:space="preserve">either an </w:t>
      </w:r>
      <w:r w:rsidR="002D4CCA">
        <w:t>extension of PCNSL and affects the vitreoretinal compartment, identical to primary VRL</w:t>
      </w:r>
      <w:r w:rsidR="00557A3A">
        <w:t xml:space="preserve">, or </w:t>
      </w:r>
      <w:r w:rsidR="00852772">
        <w:t xml:space="preserve">less commonly </w:t>
      </w:r>
      <w:r w:rsidR="00557A3A">
        <w:t>a secondary manifestation of a systemic Non-Hodgkin lymphoma (NHL)</w:t>
      </w:r>
      <w:r w:rsidR="0033622C">
        <w:t xml:space="preserve">, typically affecting the </w:t>
      </w:r>
      <w:r w:rsidR="00AA52F1">
        <w:t>uvea</w:t>
      </w:r>
      <w:r w:rsidR="00602BE8">
        <w:t xml:space="preserve"> (i.e. iris, ciliary body or choroid)</w:t>
      </w:r>
      <w:r w:rsidR="00112549">
        <w:t xml:space="preserve">. </w:t>
      </w:r>
      <w:r w:rsidR="0066708A">
        <w:t>[AJMF: This paragraph should be moved as first paragraph in the introduction section]</w:t>
      </w:r>
    </w:p>
    <w:p w:rsidR="0066708A" w:rsidRDefault="0066708A">
      <w:pPr>
        <w:rPr>
          <w:b/>
        </w:rPr>
      </w:pPr>
    </w:p>
    <w:p w:rsidR="008A5393" w:rsidRPr="003840A5" w:rsidRDefault="008A5393">
      <w:pPr>
        <w:rPr>
          <w:b/>
        </w:rPr>
      </w:pPr>
      <w:r w:rsidRPr="00624F09">
        <w:rPr>
          <w:b/>
        </w:rPr>
        <w:t xml:space="preserve">Biological </w:t>
      </w:r>
      <w:r w:rsidR="009A39E7" w:rsidRPr="00624F09">
        <w:rPr>
          <w:b/>
        </w:rPr>
        <w:t xml:space="preserve">and pathological </w:t>
      </w:r>
      <w:r w:rsidRPr="00624F09">
        <w:rPr>
          <w:b/>
        </w:rPr>
        <w:t xml:space="preserve">features of </w:t>
      </w:r>
      <w:r w:rsidR="003840A5" w:rsidRPr="00624F09">
        <w:rPr>
          <w:b/>
        </w:rPr>
        <w:t>P</w:t>
      </w:r>
      <w:r w:rsidRPr="00624F09">
        <w:rPr>
          <w:b/>
        </w:rPr>
        <w:t>VRL</w:t>
      </w:r>
    </w:p>
    <w:p w:rsidR="00AE0CF5" w:rsidRDefault="00055407" w:rsidP="000A4A63">
      <w:pPr>
        <w:spacing w:line="360" w:lineRule="auto"/>
        <w:jc w:val="both"/>
      </w:pPr>
      <w:r>
        <w:t>P</w:t>
      </w:r>
      <w:r w:rsidR="005063D0">
        <w:t>VRL</w:t>
      </w:r>
      <w:r w:rsidR="006B6FAA">
        <w:t xml:space="preserve"> involving the retina, the vitreous or both structures </w:t>
      </w:r>
      <w:r w:rsidR="005063D0">
        <w:t>is by far</w:t>
      </w:r>
      <w:r w:rsidR="00E44DD1">
        <w:t xml:space="preserve"> the most common form of primary intraocular lymphoma. </w:t>
      </w:r>
      <w:r w:rsidR="00C228F9">
        <w:t>Involvement of the</w:t>
      </w:r>
      <w:r w:rsidR="00E44DD1">
        <w:t xml:space="preserve"> CNS is commo</w:t>
      </w:r>
      <w:r w:rsidR="008F4A4A">
        <w:t>n</w:t>
      </w:r>
      <w:r w:rsidR="00624F09">
        <w:t>,</w:t>
      </w:r>
      <w:r w:rsidR="008F4A4A">
        <w:t xml:space="preserve"> occurs in </w:t>
      </w:r>
      <w:r w:rsidR="00C228F9">
        <w:t>16-34</w:t>
      </w:r>
      <w:r w:rsidR="008F4A4A">
        <w:t xml:space="preserve">% of cases </w:t>
      </w:r>
      <w:r w:rsidR="00C228F9">
        <w:t xml:space="preserve">at presentation and develops in 35-90% </w:t>
      </w:r>
      <w:r w:rsidR="008F4A4A">
        <w:t xml:space="preserve">during the course of the disease. Conversely, </w:t>
      </w:r>
      <w:r w:rsidR="00385C7B">
        <w:t>approximately 15-25</w:t>
      </w:r>
      <w:r w:rsidR="008F4A4A">
        <w:t xml:space="preserve">% of </w:t>
      </w:r>
      <w:r w:rsidR="00EF6764">
        <w:t xml:space="preserve">patients with </w:t>
      </w:r>
      <w:r w:rsidR="008F4A4A">
        <w:t>PCNSL develop VRL</w:t>
      </w:r>
      <w:r w:rsidR="00A851CF">
        <w:t xml:space="preserve"> </w:t>
      </w:r>
      <w:r w:rsidR="003738A1">
        <w:fldChar w:fldCharType="begin">
          <w:fldData xml:space="preserve">PEVuZE5vdGU+PENpdGU+PEF1dGhvcj5HcmltbTwvQXV0aG9yPjxZZWFyPjIwMDg8L1llYXI+PFJl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M1NS02MDwvcGFnZXM+PHZvbHVtZT43MTwvdm9sdW1lPjxudW1iZXI+MTc8L251bWJl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</w:fldData>
        </w:fldChar>
      </w:r>
      <w:r w:rsidR="00183004">
        <w:instrText xml:space="preserve"> ADDIN EN.CITE </w:instrText>
      </w:r>
      <w:r w:rsidR="003738A1">
        <w:fldChar w:fldCharType="begin">
          <w:fldData xml:space="preserve">PEVuZE5vdGU+PENpdGU+PEF1dGhvcj5HcmltbTwvQXV0aG9yPjxZZWFyPjIwMDg8L1llYXI+PFJl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MTM1NS02MDwvcGFnZXM+PHZvbHVtZT43MTwvdm9sdW1lPjxudW1iZXI+MTc8L251bWJl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</w:fldData>
        </w:fldChar>
      </w:r>
      <w:r w:rsidR="00183004">
        <w:instrText xml:space="preserve"> ADDIN EN.CITE.DATA </w:instrText>
      </w:r>
      <w:r w:rsidR="003738A1">
        <w:fldChar w:fldCharType="end"/>
      </w:r>
      <w:r w:rsidR="003738A1">
        <w:fldChar w:fldCharType="separate"/>
      </w:r>
      <w:r w:rsidR="00183004">
        <w:rPr>
          <w:noProof/>
        </w:rPr>
        <w:t>(</w:t>
      </w:r>
      <w:hyperlink w:anchor="_ENREF_36" w:tooltip="Grimm, 2008 #148" w:history="1">
        <w:r w:rsidR="00183004">
          <w:rPr>
            <w:noProof/>
          </w:rPr>
          <w:t>Grimm</w:t>
        </w:r>
        <w:r w:rsidR="00183004" w:rsidRPr="00183004">
          <w:rPr>
            <w:i/>
            <w:noProof/>
          </w:rPr>
          <w:t>, et al</w:t>
        </w:r>
        <w:r w:rsidR="00183004">
          <w:rPr>
            <w:noProof/>
          </w:rPr>
          <w:t xml:space="preserve"> 2008</w:t>
        </w:r>
      </w:hyperlink>
      <w:r w:rsidR="00183004">
        <w:rPr>
          <w:noProof/>
        </w:rPr>
        <w:t xml:space="preserve">, </w:t>
      </w:r>
      <w:hyperlink w:anchor="_ENREF_37" w:tooltip="Grimm, 2007 #119" w:history="1">
        <w:r w:rsidR="00183004">
          <w:rPr>
            <w:noProof/>
          </w:rPr>
          <w:t>Grimm</w:t>
        </w:r>
        <w:r w:rsidR="00183004" w:rsidRPr="00183004">
          <w:rPr>
            <w:i/>
            <w:noProof/>
          </w:rPr>
          <w:t>, et al</w:t>
        </w:r>
        <w:r w:rsidR="00183004">
          <w:rPr>
            <w:noProof/>
          </w:rPr>
          <w:t xml:space="preserve"> 2007</w:t>
        </w:r>
      </w:hyperlink>
      <w:r w:rsidR="00183004">
        <w:rPr>
          <w:noProof/>
        </w:rPr>
        <w:t>)</w:t>
      </w:r>
      <w:r w:rsidR="003738A1">
        <w:fldChar w:fldCharType="end"/>
      </w:r>
      <w:r w:rsidR="00834E35">
        <w:t xml:space="preserve">. </w:t>
      </w:r>
      <w:r w:rsidR="008F4A4A">
        <w:t>In contrast</w:t>
      </w:r>
      <w:r>
        <w:t xml:space="preserve"> to systemic DLBCL and</w:t>
      </w:r>
      <w:r w:rsidR="008F4A4A">
        <w:t xml:space="preserve"> similar to </w:t>
      </w:r>
      <w:r w:rsidR="005063D0">
        <w:t xml:space="preserve">PCNSL, extracerebral dissemination is </w:t>
      </w:r>
      <w:r>
        <w:t xml:space="preserve">very </w:t>
      </w:r>
      <w:r w:rsidR="005063D0">
        <w:t>rare</w:t>
      </w:r>
      <w:r w:rsidR="0018555E">
        <w:t xml:space="preserve">. </w:t>
      </w:r>
      <w:r w:rsidR="00A660A3">
        <w:t>The reaso</w:t>
      </w:r>
      <w:r w:rsidR="006115E0">
        <w:t>ns for this are unclear</w:t>
      </w:r>
      <w:r w:rsidR="002864E0">
        <w:t>: some i</w:t>
      </w:r>
      <w:r w:rsidR="00F37C27">
        <w:t xml:space="preserve">mmunophenotypical studies have shown distinct patterns of chemokine </w:t>
      </w:r>
      <w:r w:rsidR="0068702E">
        <w:t xml:space="preserve">and chemokine </w:t>
      </w:r>
      <w:r w:rsidR="00F37C27">
        <w:t xml:space="preserve">receptor expression on the malignant cells of PCNSL, which might explain their dissemination characteristics. </w:t>
      </w:r>
      <w:r w:rsidR="0068702E">
        <w:t>Interaction of B-cell chemokines CXCL12 and CXCL13 with their receptors CXCR4 and CXCR5 mediates chemotaxis and may promote B-cell survival</w:t>
      </w:r>
      <w:r w:rsidR="003738A1">
        <w:fldChar w:fldCharType="begin">
          <w:fldData xml:space="preserve">PEVuZE5vdGU+PENpdGU+PEF1dGhvcj5Nb250ZXNpbm9zLVJvbmdlbjwvQXV0aG9yPjxZZWFyPjIw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gxNS0yMTwvcGFnZXM+PHZvbHVtZT4xMDE8L3ZvbHVtZT48bnVtYmVyPjM8L251bWJlcj48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</w:fldData>
        </w:fldChar>
      </w:r>
      <w:r w:rsidR="00183004">
        <w:instrText xml:space="preserve"> ADDIN EN.CITE </w:instrText>
      </w:r>
      <w:r w:rsidR="003738A1">
        <w:fldChar w:fldCharType="begin">
          <w:fldData xml:space="preserve">PEVuZE5vdGU+PENpdGU+PEF1dGhvcj5Nb250ZXNpbm9zLVJvbmdlbjwvQXV0aG9yPjxZZWFyPjIw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gxNS0yMTwvcGFnZXM+PHZvbHVtZT4xMDE8L3ZvbHVtZT48bnVtYmVyPjM8L251bWJlcj48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13" w:tooltip="Chan, 2003 #216" w:history="1">
        <w:r w:rsidR="00183004">
          <w:rPr>
            <w:noProof/>
          </w:rPr>
          <w:t>Chan</w:t>
        </w:r>
        <w:r w:rsidR="00183004" w:rsidRPr="00183004">
          <w:rPr>
            <w:i/>
            <w:noProof/>
          </w:rPr>
          <w:t>, et al</w:t>
        </w:r>
        <w:r w:rsidR="00183004">
          <w:rPr>
            <w:noProof/>
          </w:rPr>
          <w:t xml:space="preserve"> 2003</w:t>
        </w:r>
      </w:hyperlink>
      <w:r w:rsidR="00183004">
        <w:rPr>
          <w:noProof/>
        </w:rPr>
        <w:t xml:space="preserve">, </w:t>
      </w:r>
      <w:hyperlink w:anchor="_ENREF_27" w:tooltip="Deckert, 2014 #232" w:history="1">
        <w:r w:rsidR="00183004">
          <w:rPr>
            <w:noProof/>
          </w:rPr>
          <w:t>Deckert</w:t>
        </w:r>
        <w:r w:rsidR="00183004" w:rsidRPr="00183004">
          <w:rPr>
            <w:i/>
            <w:noProof/>
          </w:rPr>
          <w:t>, et al</w:t>
        </w:r>
        <w:r w:rsidR="00183004">
          <w:rPr>
            <w:noProof/>
          </w:rPr>
          <w:t xml:space="preserve"> 2014</w:t>
        </w:r>
      </w:hyperlink>
      <w:r w:rsidR="00183004">
        <w:rPr>
          <w:noProof/>
        </w:rPr>
        <w:t xml:space="preserve">, </w:t>
      </w:r>
      <w:hyperlink w:anchor="_ENREF_50" w:tooltip="Montesinos-Rongen, 2008 #221" w:history="1">
        <w:r w:rsidR="00183004">
          <w:rPr>
            <w:noProof/>
          </w:rPr>
          <w:t>Montesinos-Rongen</w:t>
        </w:r>
        <w:r w:rsidR="00183004" w:rsidRPr="00183004">
          <w:rPr>
            <w:i/>
            <w:noProof/>
          </w:rPr>
          <w:t>, et al</w:t>
        </w:r>
        <w:r w:rsidR="00183004">
          <w:rPr>
            <w:noProof/>
          </w:rPr>
          <w:t xml:space="preserve"> 2008</w:t>
        </w:r>
      </w:hyperlink>
      <w:r w:rsidR="00183004">
        <w:rPr>
          <w:noProof/>
        </w:rPr>
        <w:t xml:space="preserve">, </w:t>
      </w:r>
      <w:hyperlink w:anchor="_ENREF_65" w:tooltip="Smith, 2003 #233" w:history="1">
        <w:r w:rsidR="00183004">
          <w:rPr>
            <w:noProof/>
          </w:rPr>
          <w:t>Smith</w:t>
        </w:r>
        <w:r w:rsidR="00183004" w:rsidRPr="00183004">
          <w:rPr>
            <w:i/>
            <w:noProof/>
          </w:rPr>
          <w:t>, et al</w:t>
        </w:r>
        <w:r w:rsidR="00183004">
          <w:rPr>
            <w:noProof/>
          </w:rPr>
          <w:t xml:space="preserve"> 2003</w:t>
        </w:r>
      </w:hyperlink>
      <w:r w:rsidR="00183004">
        <w:rPr>
          <w:noProof/>
        </w:rPr>
        <w:t xml:space="preserve">, </w:t>
      </w:r>
      <w:hyperlink w:anchor="_ENREF_66" w:tooltip="Smith, 2007 #234" w:history="1">
        <w:r w:rsidR="00183004">
          <w:rPr>
            <w:noProof/>
          </w:rPr>
          <w:t>Smith</w:t>
        </w:r>
        <w:r w:rsidR="00183004" w:rsidRPr="00183004">
          <w:rPr>
            <w:i/>
            <w:noProof/>
          </w:rPr>
          <w:t>, et al</w:t>
        </w:r>
        <w:r w:rsidR="00183004">
          <w:rPr>
            <w:noProof/>
          </w:rPr>
          <w:t xml:space="preserve"> 2007</w:t>
        </w:r>
      </w:hyperlink>
      <w:r w:rsidR="00183004">
        <w:rPr>
          <w:noProof/>
        </w:rPr>
        <w:t>)</w:t>
      </w:r>
      <w:r w:rsidR="003738A1">
        <w:fldChar w:fldCharType="end"/>
      </w:r>
      <w:r w:rsidR="0068702E">
        <w:t xml:space="preserve">. Elevated levels of CXCL13 in cerebrospinal fluid </w:t>
      </w:r>
      <w:r w:rsidR="00420A50">
        <w:t xml:space="preserve">(CSF) </w:t>
      </w:r>
      <w:r w:rsidR="0068702E">
        <w:t>have been associated with poor prognosis and may be used for diagnostic purposes</w:t>
      </w:r>
      <w:r w:rsidR="0068702E" w:rsidRPr="0068702E">
        <w:t xml:space="preserve"> </w:t>
      </w:r>
      <w:r w:rsidR="003738A1">
        <w:fldChar w:fldCharType="begin">
          <w:fldData xml:space="preserve">PEVuZE5vdGU+PENpdGU+PEF1dGhvcj5SdWJlbnN0ZWluPC9BdXRob3I+PFllYXI+MjAxMzwvWWVh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N1cnZpdmFsIFJhdGU8L2tleXdvcmQ+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</w:fldData>
        </w:fldChar>
      </w:r>
      <w:r w:rsidR="00183004">
        <w:instrText xml:space="preserve"> ADDIN EN.CITE </w:instrText>
      </w:r>
      <w:r w:rsidR="003738A1">
        <w:fldChar w:fldCharType="begin">
          <w:fldData xml:space="preserve">PEVuZE5vdGU+PENpdGU+PEF1dGhvcj5SdWJlbnN0ZWluPC9BdXRob3I+PFllYXI+MjAxMzwvWWVh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</w:fldData>
        </w:fldChar>
      </w:r>
      <w:r w:rsidR="00183004">
        <w:instrText xml:space="preserve"> ADDIN EN.CITE.DATA </w:instrText>
      </w:r>
      <w:r w:rsidR="003738A1">
        <w:fldChar w:fldCharType="end"/>
      </w:r>
      <w:r w:rsidR="003738A1">
        <w:fldChar w:fldCharType="separate"/>
      </w:r>
      <w:r w:rsidR="00183004">
        <w:rPr>
          <w:noProof/>
        </w:rPr>
        <w:t>(</w:t>
      </w:r>
      <w:hyperlink w:anchor="_ENREF_62" w:tooltip="Rubenstein, 2013 #235" w:history="1">
        <w:r w:rsidR="00183004">
          <w:rPr>
            <w:noProof/>
          </w:rPr>
          <w:t>Rubenstein</w:t>
        </w:r>
        <w:r w:rsidR="00183004" w:rsidRPr="00183004">
          <w:rPr>
            <w:i/>
            <w:noProof/>
          </w:rPr>
          <w:t>, et al</w:t>
        </w:r>
        <w:r w:rsidR="00183004">
          <w:rPr>
            <w:noProof/>
          </w:rPr>
          <w:t xml:space="preserve"> 2013</w:t>
        </w:r>
      </w:hyperlink>
      <w:r w:rsidR="00183004">
        <w:rPr>
          <w:noProof/>
        </w:rPr>
        <w:t>)</w:t>
      </w:r>
      <w:r w:rsidR="003738A1">
        <w:fldChar w:fldCharType="end"/>
      </w:r>
      <w:r w:rsidR="0068702E">
        <w:t xml:space="preserve">. </w:t>
      </w:r>
      <w:r w:rsidR="00F37C27">
        <w:t xml:space="preserve">However, studies confirming these site-specific expression profiles and their potential impact on clinical behavior of VRL are lacking. </w:t>
      </w:r>
    </w:p>
    <w:p w:rsidR="00537B01" w:rsidRDefault="00F37C27" w:rsidP="000A4A63">
      <w:pPr>
        <w:spacing w:line="360" w:lineRule="auto"/>
        <w:jc w:val="both"/>
      </w:pPr>
      <w:r>
        <w:t>Furthermore,</w:t>
      </w:r>
      <w:r w:rsidR="00BF5D50">
        <w:t xml:space="preserve"> the eye, similar to the brain and the testis represent</w:t>
      </w:r>
      <w:r w:rsidR="00A2199D">
        <w:t>s an</w:t>
      </w:r>
      <w:r w:rsidR="00BF5D50">
        <w:t xml:space="preserve"> immune</w:t>
      </w:r>
      <w:r w:rsidR="005F1E56">
        <w:t>-</w:t>
      </w:r>
      <w:r w:rsidR="00BF5D50">
        <w:t xml:space="preserve">privileged site </w:t>
      </w:r>
      <w:r w:rsidR="00975967">
        <w:t xml:space="preserve">in which normal mechanisms </w:t>
      </w:r>
      <w:r w:rsidR="00717E57">
        <w:t xml:space="preserve">of immune recognition </w:t>
      </w:r>
      <w:r w:rsidR="0053470F">
        <w:t xml:space="preserve">of foreign antigen and immune-mediated inflammation are </w:t>
      </w:r>
      <w:r w:rsidR="00685154">
        <w:t>inactive</w:t>
      </w:r>
      <w:r w:rsidR="00624F09">
        <w:t xml:space="preserve"> [ref</w:t>
      </w:r>
      <w:r w:rsidR="003738A1" w:rsidRPr="003738A1">
        <w:t>]</w:t>
      </w:r>
      <w:r w:rsidR="00685154">
        <w:t xml:space="preserve">. </w:t>
      </w:r>
      <w:r w:rsidR="0068202F">
        <w:t>The absence of local immune surveillance</w:t>
      </w:r>
      <w:r w:rsidR="00685154">
        <w:t xml:space="preserve"> </w:t>
      </w:r>
      <w:r w:rsidR="00A2199D">
        <w:t>might result in</w:t>
      </w:r>
      <w:r w:rsidR="006115E0">
        <w:t xml:space="preserve"> </w:t>
      </w:r>
      <w:r w:rsidR="00A2199D">
        <w:t>a</w:t>
      </w:r>
      <w:r w:rsidR="004537CB">
        <w:t>cquisition of distinct biological features by the neoplastic cells</w:t>
      </w:r>
      <w:r w:rsidR="00C464F3">
        <w:t xml:space="preserve">, which </w:t>
      </w:r>
      <w:r w:rsidR="00B816BF">
        <w:t>in turn could prevent</w:t>
      </w:r>
      <w:r w:rsidR="00C464F3">
        <w:t xml:space="preserve"> </w:t>
      </w:r>
      <w:r w:rsidR="004537CB">
        <w:t xml:space="preserve">their </w:t>
      </w:r>
      <w:r w:rsidR="00C464F3">
        <w:t>efficient dissemination to ex</w:t>
      </w:r>
      <w:r w:rsidR="00C87D3E">
        <w:t xml:space="preserve">tracerebral sites. </w:t>
      </w:r>
      <w:r>
        <w:t xml:space="preserve">However, manifest VRL </w:t>
      </w:r>
      <w:r w:rsidR="00096900">
        <w:t>often contains an abundance of reactive T-cells</w:t>
      </w:r>
      <w:r w:rsidR="00DB38C2">
        <w:t xml:space="preserve"> and macrophages</w:t>
      </w:r>
      <w:r w:rsidR="00096900">
        <w:t xml:space="preserve">, indicating that </w:t>
      </w:r>
      <w:r w:rsidR="003C2C36">
        <w:t xml:space="preserve">the </w:t>
      </w:r>
      <w:r w:rsidR="00096900">
        <w:t xml:space="preserve">development of </w:t>
      </w:r>
      <w:r w:rsidR="004537CB">
        <w:t xml:space="preserve">clinically manifest </w:t>
      </w:r>
      <w:r w:rsidR="00096900">
        <w:t>lymphoma is associate</w:t>
      </w:r>
      <w:r w:rsidR="00961C57">
        <w:t>d with a breakdown of the immune</w:t>
      </w:r>
      <w:r w:rsidR="00A35CA0">
        <w:t>-</w:t>
      </w:r>
      <w:r w:rsidR="00096900">
        <w:t>privileged state</w:t>
      </w:r>
      <w:r w:rsidR="000B47AC">
        <w:t>.</w:t>
      </w:r>
      <w:r w:rsidR="00AE0CF5">
        <w:t xml:space="preserve"> Of note, PCNSL as well as DLBCL arisi</w:t>
      </w:r>
      <w:r w:rsidR="00961C57">
        <w:t xml:space="preserve">ng in the testis, another </w:t>
      </w:r>
      <w:r w:rsidR="00A35CA0">
        <w:t xml:space="preserve">immune-privileged </w:t>
      </w:r>
      <w:r w:rsidR="00AE0CF5">
        <w:t xml:space="preserve">site, frequently show lack of </w:t>
      </w:r>
      <w:r w:rsidR="00FB2BDB">
        <w:t>HLA</w:t>
      </w:r>
      <w:r w:rsidR="00AE0CF5">
        <w:t xml:space="preserve"> class I and II expression</w:t>
      </w:r>
      <w:r w:rsidR="009A6380">
        <w:t>,</w:t>
      </w:r>
      <w:r w:rsidR="0049517A">
        <w:t xml:space="preserve"> </w:t>
      </w:r>
      <w:r w:rsidR="00B7144D">
        <w:t>due to</w:t>
      </w:r>
      <w:r w:rsidR="0049517A">
        <w:t xml:space="preserve"> deletions of 6p21</w:t>
      </w:r>
      <w:r w:rsidR="00E6610B">
        <w:t>.32</w:t>
      </w:r>
      <w:r w:rsidR="00B7144D">
        <w:t xml:space="preserve"> harboring the </w:t>
      </w:r>
      <w:r w:rsidR="00FB2BDB">
        <w:t>HLA locus</w:t>
      </w:r>
      <w:r w:rsidR="00AE0CF5">
        <w:t>, which may allow escape from immune attack</w:t>
      </w:r>
      <w:r w:rsidR="003738A1">
        <w:fldChar w:fldCharType="begin">
          <w:fldData xml:space="preserve">PEVuZE5vdGU+PENpdGU+PEF1dGhvcj5SaWVtZXJzbWE8L0F1dGhvcj48WWVhcj4yMDAwPC9ZZWFy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</w:fldData>
        </w:fldChar>
      </w:r>
      <w:r w:rsidR="00183004">
        <w:instrText xml:space="preserve"> ADDIN EN.CITE </w:instrText>
      </w:r>
      <w:r w:rsidR="003738A1">
        <w:fldChar w:fldCharType="begin">
          <w:fldData xml:space="preserve">PEVuZE5vdGU+PENpdGU+PEF1dGhvcj5SaWVtZXJzbWE8L0F1dGhvcj48WWVhcj4yMDAwPC9ZZWFy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61" w:tooltip="Riemersma, 2000 #229" w:history="1">
        <w:r w:rsidR="00183004">
          <w:rPr>
            <w:noProof/>
          </w:rPr>
          <w:t>Riemersma</w:t>
        </w:r>
        <w:r w:rsidR="00183004" w:rsidRPr="00183004">
          <w:rPr>
            <w:i/>
            <w:noProof/>
          </w:rPr>
          <w:t>, et al</w:t>
        </w:r>
        <w:r w:rsidR="00183004">
          <w:rPr>
            <w:noProof/>
          </w:rPr>
          <w:t xml:space="preserve"> 2000</w:t>
        </w:r>
      </w:hyperlink>
      <w:r w:rsidR="00183004">
        <w:rPr>
          <w:noProof/>
        </w:rPr>
        <w:t>)</w:t>
      </w:r>
      <w:r w:rsidR="003738A1">
        <w:fldChar w:fldCharType="end"/>
      </w:r>
      <w:r w:rsidR="00AE0CF5">
        <w:t xml:space="preserve">. </w:t>
      </w:r>
    </w:p>
    <w:p w:rsidR="00624F09" w:rsidRDefault="00624F09" w:rsidP="000A4A63">
      <w:pPr>
        <w:spacing w:line="360" w:lineRule="auto"/>
        <w:jc w:val="both"/>
      </w:pPr>
    </w:p>
    <w:p w:rsidR="003840A5" w:rsidRPr="003840A5" w:rsidRDefault="003840A5" w:rsidP="000A4A63">
      <w:pPr>
        <w:spacing w:line="360" w:lineRule="auto"/>
        <w:jc w:val="both"/>
        <w:rPr>
          <w:i/>
        </w:rPr>
      </w:pPr>
      <w:r w:rsidRPr="003840A5">
        <w:rPr>
          <w:i/>
        </w:rPr>
        <w:t>Cell of origin and immunophenotype of PVRL</w:t>
      </w:r>
    </w:p>
    <w:p w:rsidR="00F56BD7" w:rsidRDefault="00537B01" w:rsidP="000A4A63">
      <w:pPr>
        <w:spacing w:line="360" w:lineRule="auto"/>
        <w:jc w:val="both"/>
      </w:pPr>
      <w:r>
        <w:t xml:space="preserve">The vast majority </w:t>
      </w:r>
      <w:r w:rsidR="0036086B">
        <w:t>(</w:t>
      </w:r>
      <w:r w:rsidR="0036086B">
        <w:rPr>
          <w:rFonts w:ascii="Cambria" w:hAnsi="Cambria"/>
        </w:rPr>
        <w:t>~</w:t>
      </w:r>
      <w:r w:rsidR="00346F48">
        <w:t>95%</w:t>
      </w:r>
      <w:r w:rsidR="0036086B">
        <w:t>)</w:t>
      </w:r>
      <w:r w:rsidR="00346F48">
        <w:t xml:space="preserve"> </w:t>
      </w:r>
      <w:r>
        <w:t xml:space="preserve">of </w:t>
      </w:r>
      <w:r w:rsidR="0076134A">
        <w:t>P</w:t>
      </w:r>
      <w:r>
        <w:t>VRL</w:t>
      </w:r>
      <w:r w:rsidR="00ED2C83">
        <w:t xml:space="preserve"> </w:t>
      </w:r>
      <w:r>
        <w:t>can be classified as diffuse large B-cell lymphoma</w:t>
      </w:r>
      <w:r w:rsidR="00380ECE">
        <w:t xml:space="preserve"> (DLBCL)</w:t>
      </w:r>
      <w:r w:rsidR="004D04B8">
        <w:t xml:space="preserve"> (</w:t>
      </w:r>
      <w:r w:rsidR="00990F6F">
        <w:t>Figure 1)</w:t>
      </w:r>
      <w:r w:rsidR="00545379">
        <w:t>;</w:t>
      </w:r>
      <w:r w:rsidR="0076134A">
        <w:t xml:space="preserve"> </w:t>
      </w:r>
      <w:r w:rsidR="00545379">
        <w:t>however</w:t>
      </w:r>
      <w:r w:rsidR="00227A95">
        <w:t>,</w:t>
      </w:r>
      <w:r w:rsidR="00545379">
        <w:t xml:space="preserve"> </w:t>
      </w:r>
      <w:r w:rsidR="0076134A">
        <w:t>due to their unique clinical and biological features,</w:t>
      </w:r>
      <w:r>
        <w:t xml:space="preserve"> </w:t>
      </w:r>
      <w:r w:rsidR="002F31FD">
        <w:t>PCNSL including PVRL</w:t>
      </w:r>
      <w:r w:rsidR="00227A95">
        <w:t>,</w:t>
      </w:r>
      <w:r w:rsidR="002F31FD">
        <w:t xml:space="preserve"> is recognized as a specific subtype of lymphoma in the WHO classification</w:t>
      </w:r>
      <w:r w:rsidR="003738A1">
        <w:fldChar w:fldCharType="begin"/>
      </w:r>
      <w:r w:rsidR="00183004">
        <w:instrText xml:space="preserve"> ADDIN EN.CITE &lt;EndNote&gt;&lt;Cite&gt;&lt;Author&gt;Kluin&lt;/Author&gt;&lt;Year&gt;2008&lt;/Year&gt;&lt;RecNum&gt;227&lt;/RecNum&gt;&lt;DisplayText&gt;(Kluin&lt;style face="italic"&gt;, et al&lt;/style&gt; 2008)&lt;/DisplayText&gt;&lt;record&gt;&lt;rec-number&gt;227&lt;/rec-number&gt;&lt;foreign-keys&gt;&lt;key app="EN" db-id="w9xwxe5da5v9rqet92mv2x2fdpfs2tvprvx2"&gt;227&lt;/key&gt;&lt;/foreign-keys&gt;&lt;ref-type name="Book Section"&gt;5&lt;/ref-type&gt;&lt;contributors&gt;&lt;authors&gt;&lt;author&gt;Kluin, P.M.&lt;/author&gt;&lt;author&gt;Deckert, M.&lt;/author&gt;&lt;author&gt;Ferry, J.A.&lt;/author&gt;&lt;/authors&gt;&lt;secondary-authors&gt;&lt;author&gt;Swerdlow, S.H.&lt;/author&gt;&lt;author&gt;Campo, E.&lt;/author&gt;&lt;author&gt;Harris, N. L.&lt;/author&gt;&lt;author&gt;Jaffe, E.S.&lt;/author&gt;&lt;author&gt;Pileri, S.A.&lt;/author&gt;&lt;author&gt;Stein, H.&lt;/author&gt;&lt;author&gt;Thiele, J.&lt;/author&gt;&lt;author&gt;Vardiamn, J.W.&lt;/author&gt;&lt;/secondary-authors&gt;&lt;/contributors&gt;&lt;titles&gt;&lt;title&gt;Primary diffuse large B-cell lymphoma of the CNS&lt;/title&gt;&lt;secondary-title&gt;WHO classification of tumours of the haematopoietic and lymphoid tissues&lt;/secondary-title&gt;&lt;/titles&gt;&lt;pages&gt;240-241&lt;/pages&gt;&lt;dates&gt;&lt;year&gt;2008&lt;/year&gt;&lt;/dates&gt;&lt;pub-location&gt;Lyon&lt;/pub-location&gt;&lt;publisher&gt;IARC Press&lt;/publisher&gt;&lt;urls&gt;&lt;/urls&gt;&lt;/record&gt;&lt;/Cite&gt;&lt;/EndNote&gt;</w:instrText>
      </w:r>
      <w:r w:rsidR="003738A1">
        <w:fldChar w:fldCharType="separate"/>
      </w:r>
      <w:r w:rsidR="004D04B8">
        <w:rPr>
          <w:noProof/>
        </w:rPr>
        <w:t xml:space="preserve"> (</w:t>
      </w:r>
      <w:hyperlink w:anchor="_ENREF_42" w:tooltip="Kluin, 2008 #227" w:history="1">
        <w:r w:rsidR="00183004">
          <w:rPr>
            <w:noProof/>
          </w:rPr>
          <w:t>Kluin</w:t>
        </w:r>
        <w:r w:rsidR="00183004" w:rsidRPr="00183004">
          <w:rPr>
            <w:i/>
            <w:noProof/>
          </w:rPr>
          <w:t>, et al</w:t>
        </w:r>
        <w:r w:rsidR="00183004">
          <w:rPr>
            <w:noProof/>
          </w:rPr>
          <w:t xml:space="preserve"> 2008</w:t>
        </w:r>
      </w:hyperlink>
      <w:r w:rsidR="00183004">
        <w:rPr>
          <w:noProof/>
        </w:rPr>
        <w:t>)</w:t>
      </w:r>
      <w:r w:rsidR="003738A1">
        <w:fldChar w:fldCharType="end"/>
      </w:r>
      <w:r w:rsidR="002F31FD">
        <w:t xml:space="preserve">. </w:t>
      </w:r>
      <w:r w:rsidR="005F3E54">
        <w:t xml:space="preserve">Primary DLBCL of </w:t>
      </w:r>
      <w:r w:rsidR="00624F09">
        <w:t xml:space="preserve">the </w:t>
      </w:r>
      <w:r w:rsidR="005F3E54">
        <w:t>CNS</w:t>
      </w:r>
      <w:r w:rsidR="00380ECE">
        <w:t xml:space="preserve"> </w:t>
      </w:r>
      <w:r w:rsidR="00227A95">
        <w:t>(</w:t>
      </w:r>
      <w:r w:rsidR="00380ECE">
        <w:t>including VRL</w:t>
      </w:r>
      <w:r w:rsidR="00227A95">
        <w:t>)</w:t>
      </w:r>
      <w:r w:rsidR="00380ECE">
        <w:t xml:space="preserve"> belong to the activated B-cell </w:t>
      </w:r>
      <w:r w:rsidR="00746F44">
        <w:t xml:space="preserve">(ABC) </w:t>
      </w:r>
      <w:r w:rsidR="00380ECE">
        <w:t>type</w:t>
      </w:r>
      <w:r w:rsidR="00141079">
        <w:t xml:space="preserve"> </w:t>
      </w:r>
      <w:r w:rsidR="00055ED2">
        <w:t xml:space="preserve">of DLBCL </w:t>
      </w:r>
      <w:r w:rsidR="00141079">
        <w:t>according to gene expression profile and mutational status</w:t>
      </w:r>
      <w:r w:rsidR="00834634">
        <w:t xml:space="preserve"> in </w:t>
      </w:r>
      <w:r w:rsidR="00C97751">
        <w:t>80-</w:t>
      </w:r>
      <w:r w:rsidR="00834634">
        <w:t>90% of cases</w:t>
      </w:r>
      <w:r w:rsidR="003738A1">
        <w:fldChar w:fldCharType="begin">
          <w:fldData xml:space="preserve">PEVuZE5vdGU+PENpdGU+PEF1dGhvcj5Nb250ZXNpbm9zLVJvbmdlbjwvQXV0aG9yPjxZZWFyPjIw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</w:fldData>
        </w:fldChar>
      </w:r>
      <w:r w:rsidR="00183004">
        <w:instrText xml:space="preserve"> ADDIN EN.CITE </w:instrText>
      </w:r>
      <w:r w:rsidR="003738A1">
        <w:fldChar w:fldCharType="begin">
          <w:fldData xml:space="preserve">PEVuZE5vdGU+PENpdGU+PEF1dGhvcj5Nb250ZXNpbm9zLVJvbmdlbjwvQXV0aG9yPjxZZWFyPjIw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50" w:tooltip="Montesinos-Rongen, 2008 #221" w:history="1">
        <w:r w:rsidR="00183004">
          <w:rPr>
            <w:noProof/>
          </w:rPr>
          <w:t>Montesinos-Rongen</w:t>
        </w:r>
        <w:r w:rsidR="00183004" w:rsidRPr="00183004">
          <w:rPr>
            <w:i/>
            <w:noProof/>
          </w:rPr>
          <w:t>, et al</w:t>
        </w:r>
        <w:r w:rsidR="00183004">
          <w:rPr>
            <w:noProof/>
          </w:rPr>
          <w:t xml:space="preserve"> 2008</w:t>
        </w:r>
      </w:hyperlink>
      <w:r w:rsidR="00183004">
        <w:rPr>
          <w:noProof/>
        </w:rPr>
        <w:t>)</w:t>
      </w:r>
      <w:r w:rsidR="003738A1">
        <w:fldChar w:fldCharType="end"/>
      </w:r>
      <w:r w:rsidR="00141079">
        <w:t xml:space="preserve">. </w:t>
      </w:r>
      <w:r w:rsidR="00A43F41">
        <w:t xml:space="preserve">In addition to pan-B-cell markers such as CD20, Pax-5 and CD79a, they </w:t>
      </w:r>
      <w:r w:rsidR="008017E5">
        <w:t xml:space="preserve">therefore </w:t>
      </w:r>
      <w:r w:rsidR="00A43F41">
        <w:t xml:space="preserve">express </w:t>
      </w:r>
      <w:r w:rsidR="00B2499E">
        <w:t>MUM1/IRF4, commonly BCL-6 a</w:t>
      </w:r>
      <w:r w:rsidR="009270DE">
        <w:t>nd BCL-2 and usually lack CD10</w:t>
      </w:r>
      <w:r w:rsidR="00905D39">
        <w:t xml:space="preserve"> and plasma cell markers</w:t>
      </w:r>
      <w:r w:rsidR="00D732C5">
        <w:t xml:space="preserve">, showing that biologically they are arrested at a late </w:t>
      </w:r>
      <w:r w:rsidR="003840A5">
        <w:t xml:space="preserve">germinal center </w:t>
      </w:r>
      <w:r w:rsidR="00D732C5">
        <w:t>B-cell differentiation stage</w:t>
      </w:r>
      <w:r w:rsidR="00971C01" w:rsidRPr="00971C01">
        <w:t xml:space="preserve"> </w:t>
      </w:r>
      <w:r w:rsidR="003738A1">
        <w:fldChar w:fldCharType="begin">
          <w:fldData xml:space="preserve">PEVuZE5vdGU+PENpdGU+PEF1dGhvcj5Db3VwbGFuZDwvQXV0aG9yPjxZZWFyPjIwMDU8L1llYXI+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=
</w:fldData>
        </w:fldChar>
      </w:r>
      <w:r w:rsidR="00183004">
        <w:instrText xml:space="preserve"> ADDIN EN.CITE </w:instrText>
      </w:r>
      <w:r w:rsidR="003738A1">
        <w:fldChar w:fldCharType="begin">
          <w:fldData xml:space="preserve">PEVuZE5vdGU+PENpdGU+PEF1dGhvcj5Db3VwbGFuZDwvQXV0aG9yPjxZZWFyPjIwMDU8L1llYXI+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=
</w:fldData>
        </w:fldChar>
      </w:r>
      <w:r w:rsidR="00183004">
        <w:instrText xml:space="preserve"> ADDIN EN.CITE.DATA </w:instrText>
      </w:r>
      <w:r w:rsidR="003738A1">
        <w:fldChar w:fldCharType="end"/>
      </w:r>
      <w:r w:rsidR="003738A1">
        <w:fldChar w:fldCharType="separate"/>
      </w:r>
      <w:r w:rsidR="00183004">
        <w:rPr>
          <w:noProof/>
        </w:rPr>
        <w:t>(</w:t>
      </w:r>
      <w:hyperlink w:anchor="_ENREF_9" w:tooltip="Camilleri-Broet, 2006 #225" w:history="1">
        <w:r w:rsidR="00183004">
          <w:rPr>
            <w:noProof/>
          </w:rPr>
          <w:t>Camilleri-Broet</w:t>
        </w:r>
        <w:r w:rsidR="00183004" w:rsidRPr="00183004">
          <w:rPr>
            <w:i/>
            <w:noProof/>
          </w:rPr>
          <w:t>, et al</w:t>
        </w:r>
        <w:r w:rsidR="00183004">
          <w:rPr>
            <w:noProof/>
          </w:rPr>
          <w:t xml:space="preserve"> 2006</w:t>
        </w:r>
      </w:hyperlink>
      <w:r w:rsidR="00183004">
        <w:rPr>
          <w:noProof/>
        </w:rPr>
        <w:t xml:space="preserve">, </w:t>
      </w:r>
      <w:hyperlink w:anchor="_ENREF_24" w:tooltip="Coupland, 2005 #230" w:history="1">
        <w:r w:rsidR="00183004">
          <w:rPr>
            <w:noProof/>
          </w:rPr>
          <w:t>Coupland</w:t>
        </w:r>
        <w:r w:rsidR="00183004" w:rsidRPr="00183004">
          <w:rPr>
            <w:i/>
            <w:noProof/>
          </w:rPr>
          <w:t>, et al</w:t>
        </w:r>
        <w:r w:rsidR="00183004">
          <w:rPr>
            <w:noProof/>
          </w:rPr>
          <w:t xml:space="preserve"> 2005c</w:t>
        </w:r>
      </w:hyperlink>
      <w:r w:rsidR="00183004">
        <w:rPr>
          <w:noProof/>
        </w:rPr>
        <w:t>)</w:t>
      </w:r>
      <w:r w:rsidR="003738A1">
        <w:fldChar w:fldCharType="end"/>
      </w:r>
      <w:r w:rsidR="006B2A22">
        <w:t xml:space="preserve">. </w:t>
      </w:r>
      <w:r w:rsidR="0039698C">
        <w:t>VRL usually expresses monotypic immunoglobulin light chains and IgM or IgM and IgD heavy chains</w:t>
      </w:r>
      <w:r w:rsidR="003738A1">
        <w:fldChar w:fldCharType="begin"/>
      </w:r>
      <w:r w:rsidR="00183004">
        <w:instrText xml:space="preserve"> ADDIN EN.CITE &lt;EndNote&gt;&lt;Cite&gt;&lt;Author&gt;Coupland&lt;/Author&gt;&lt;Year&gt;2009&lt;/Year&gt;&lt;RecNum&gt;56&lt;/RecNum&gt;&lt;DisplayText&gt;(Coupland&lt;style face="italic"&gt;, et al&lt;/style&gt; 2009)&lt;/DisplayText&gt;&lt;record&gt;&lt;rec-number&gt;56&lt;/rec-number&gt;&lt;foreign-keys&gt;&lt;key app="EN" db-id="w9xwxe5da5v9rqet92mv2x2fdpfs2tvprvx2"&gt;56&lt;/key&gt;&lt;/foreign-keys&gt;&lt;ref-type name="Journal Article"&gt;17&lt;/ref-type&gt;&lt;contributors&gt;&lt;authors&gt;&lt;author&gt;Coupland, S. E.&lt;/author&gt;&lt;author&gt;Chan, C. C.&lt;/author&gt;&lt;author&gt;Smith, J.&lt;/author&gt;&lt;/authors&gt;&lt;/contributors&gt;&lt;auth-address&gt;Department of Cellular and Molecular Pathology, University of Liverpool, Liverpool, England. s.e.coupland@liverpool.ac.uk&lt;/auth-address&gt;&lt;titles&gt;&lt;title&gt;Pathophysiology of retinal lymphoma&lt;/title&gt;&lt;secondary-title&gt;Ocul Immunol Inflamm&lt;/secondary-title&gt;&lt;/titles&gt;&lt;periodical&gt;&lt;full-title&gt;Ocul Immunol Inflamm&lt;/full-title&gt;&lt;/periodical&gt;&lt;pages&gt;227-37&lt;/pages&gt;&lt;volume&gt;17&lt;/volume&gt;&lt;number&gt;4&lt;/number&gt;&lt;keywords&gt;&lt;keyword&gt;Chemokines/metabolism&lt;/keyword&gt;&lt;keyword&gt;Fundus Oculi&lt;/keyword&gt;&lt;keyword&gt;Genotype&lt;/keyword&gt;&lt;keyword&gt;Humans&lt;/keyword&gt;&lt;keyword&gt;Immunophenotyping&lt;/keyword&gt;&lt;keyword&gt;Interleukin-10/metabolism&lt;/keyword&gt;&lt;keyword&gt;Lymphoma/*pathology/*physiopathology&lt;/keyword&gt;&lt;keyword&gt;Lymphoma, B-Cell/pathology/physiopathology&lt;/keyword&gt;&lt;keyword&gt;Lymphoma, Large B-Cell, Diffuse/pathology/physiopathology&lt;/keyword&gt;&lt;keyword&gt;Prognosis&lt;/keyword&gt;&lt;keyword&gt;Retinal Neoplasms/*pathology/*physiopathology&lt;/keyword&gt;&lt;keyword&gt;Translocation, Genetic&lt;/keyword&gt;&lt;/keywords&gt;&lt;dates&gt;&lt;year&gt;2009&lt;/year&gt;&lt;pub-dates&gt;&lt;date&gt;Jul-Aug&lt;/date&gt;&lt;/pub-dates&gt;&lt;/dates&gt;&lt;isbn&gt;1744-5078 (Electronic)&amp;#xD;0927-3948 (Linking)&lt;/isbn&gt;&lt;accession-num&gt;19657975&lt;/accession-num&gt;&lt;urls&gt;&lt;related-urls&gt;&lt;url&gt;http://www.ncbi.nlm.nih.gov/pubmed/19657975&lt;/url&gt;&lt;/related-urls&gt;&lt;/urls&gt;&lt;custom2&gt;PMC2769503&lt;/custom2&gt;&lt;electronic-resource-num&gt;10.1080/09273940903168696&lt;/electronic-resource-num&gt;&lt;/record&gt;&lt;/Cite&gt;&lt;/EndNote&gt;</w:instrText>
      </w:r>
      <w:r w:rsidR="003738A1">
        <w:fldChar w:fldCharType="separate"/>
      </w:r>
      <w:r w:rsidR="004D04B8">
        <w:rPr>
          <w:noProof/>
        </w:rPr>
        <w:t xml:space="preserve"> (</w:t>
      </w:r>
      <w:hyperlink w:anchor="_ENREF_19" w:tooltip="Coupland, 2009 #56" w:history="1">
        <w:r w:rsidR="00183004">
          <w:rPr>
            <w:noProof/>
          </w:rPr>
          <w:t>Coupland</w:t>
        </w:r>
        <w:r w:rsidR="00183004" w:rsidRPr="00183004">
          <w:rPr>
            <w:i/>
            <w:noProof/>
          </w:rPr>
          <w:t>, et al</w:t>
        </w:r>
        <w:r w:rsidR="00183004">
          <w:rPr>
            <w:noProof/>
          </w:rPr>
          <w:t xml:space="preserve"> 2009</w:t>
        </w:r>
      </w:hyperlink>
      <w:r w:rsidR="00183004">
        <w:rPr>
          <w:noProof/>
        </w:rPr>
        <w:t>)</w:t>
      </w:r>
      <w:r w:rsidR="003738A1">
        <w:fldChar w:fldCharType="end"/>
      </w:r>
      <w:r w:rsidR="0039698C">
        <w:t xml:space="preserve">. </w:t>
      </w:r>
      <w:r w:rsidR="009270DE">
        <w:t xml:space="preserve">Their proliferation </w:t>
      </w:r>
      <w:r w:rsidR="00656053">
        <w:t xml:space="preserve">and apoptotic </w:t>
      </w:r>
      <w:r w:rsidR="009270DE">
        <w:t xml:space="preserve">rate is high, also reflected in </w:t>
      </w:r>
      <w:r w:rsidR="00656053">
        <w:t xml:space="preserve">commonly </w:t>
      </w:r>
      <w:r w:rsidR="009270DE">
        <w:t xml:space="preserve">high numbers of necrotic cells. </w:t>
      </w:r>
      <w:r w:rsidR="00656053">
        <w:t xml:space="preserve">As B-cells having passed through the germinal center reaction, </w:t>
      </w:r>
      <w:r w:rsidR="001A0D04">
        <w:t>VRL</w:t>
      </w:r>
      <w:r w:rsidR="00656053">
        <w:t xml:space="preserve"> commonly show a high rate of somatic mutation of the </w:t>
      </w:r>
      <w:r w:rsidR="00EC3992">
        <w:t xml:space="preserve">rearranged </w:t>
      </w:r>
      <w:r w:rsidR="00656053">
        <w:t>immunogl</w:t>
      </w:r>
      <w:r w:rsidR="00EC3992">
        <w:t>obulin gene</w:t>
      </w:r>
      <w:r w:rsidR="001A0D04">
        <w:t>s</w:t>
      </w:r>
      <w:r w:rsidR="0076134A">
        <w:t>, in most cases</w:t>
      </w:r>
      <w:r w:rsidR="00F56BD7">
        <w:t xml:space="preserve"> without evidence for ongoing hypermutation</w:t>
      </w:r>
      <w:r w:rsidR="0076134A">
        <w:t>,</w:t>
      </w:r>
      <w:r w:rsidR="002C566D">
        <w:t xml:space="preserve"> and </w:t>
      </w:r>
      <w:r w:rsidR="0076134A">
        <w:t xml:space="preserve">similar to PCNSL </w:t>
      </w:r>
      <w:r w:rsidR="002C566D">
        <w:t>frequently ex</w:t>
      </w:r>
      <w:r w:rsidR="00DF7F1E">
        <w:t xml:space="preserve">hibit immunoglobulin rearrangements using VH 4-34 </w:t>
      </w:r>
      <w:r w:rsidR="003738A1">
        <w:fldChar w:fldCharType="begin">
          <w:fldData xml:space="preserve">PEVuZE5vdGU+PENpdGU+PEF1dGhvcj5Nb250ZXNpbm9zLVJvbmdlbjwvQXV0aG9yPjxZZWFyPjE5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MjA3Ny04NjwvcGFnZXM+PHZvbHVt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</w:fldData>
        </w:fldChar>
      </w:r>
      <w:r w:rsidR="00183004">
        <w:instrText xml:space="preserve"> ADDIN EN.CITE </w:instrText>
      </w:r>
      <w:r w:rsidR="003738A1">
        <w:fldChar w:fldCharType="begin">
          <w:fldData xml:space="preserve">PEVuZE5vdGU+PENpdGU+PEF1dGhvcj5Nb250ZXNpbm9zLVJvbmdlbjwvQXV0aG9yPjxZZWFyPjE5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MjA3Ny04NjwvcGFnZXM+PHZvbHVt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</w:fldData>
        </w:fldChar>
      </w:r>
      <w:r w:rsidR="00183004">
        <w:instrText xml:space="preserve"> ADDIN EN.CITE.DATA </w:instrText>
      </w:r>
      <w:r w:rsidR="003738A1">
        <w:fldChar w:fldCharType="end"/>
      </w:r>
      <w:r w:rsidR="003738A1">
        <w:fldChar w:fldCharType="separate"/>
      </w:r>
      <w:r w:rsidR="00183004">
        <w:rPr>
          <w:noProof/>
        </w:rPr>
        <w:t>(</w:t>
      </w:r>
      <w:hyperlink w:anchor="_ENREF_23" w:tooltip="Coupland, 2005 #100" w:history="1">
        <w:r w:rsidR="00183004">
          <w:rPr>
            <w:noProof/>
          </w:rPr>
          <w:t>Coupland</w:t>
        </w:r>
        <w:r w:rsidR="00183004" w:rsidRPr="00183004">
          <w:rPr>
            <w:i/>
            <w:noProof/>
          </w:rPr>
          <w:t>, et al</w:t>
        </w:r>
        <w:r w:rsidR="00183004">
          <w:rPr>
            <w:noProof/>
          </w:rPr>
          <w:t xml:space="preserve"> 2005b</w:t>
        </w:r>
      </w:hyperlink>
      <w:r w:rsidR="00183004">
        <w:rPr>
          <w:noProof/>
        </w:rPr>
        <w:t xml:space="preserve">, </w:t>
      </w:r>
      <w:hyperlink w:anchor="_ENREF_46" w:tooltip="Malumbres, 2007 #107" w:history="1">
        <w:r w:rsidR="00183004">
          <w:rPr>
            <w:noProof/>
          </w:rPr>
          <w:t>Malumbres</w:t>
        </w:r>
        <w:r w:rsidR="00183004" w:rsidRPr="00183004">
          <w:rPr>
            <w:i/>
            <w:noProof/>
          </w:rPr>
          <w:t>, et al</w:t>
        </w:r>
        <w:r w:rsidR="00183004">
          <w:rPr>
            <w:noProof/>
          </w:rPr>
          <w:t xml:space="preserve"> 2007</w:t>
        </w:r>
      </w:hyperlink>
      <w:r w:rsidR="00183004">
        <w:rPr>
          <w:noProof/>
        </w:rPr>
        <w:t xml:space="preserve">, </w:t>
      </w:r>
      <w:hyperlink w:anchor="_ENREF_52" w:tooltip="Montesinos-Rongen, 1999 #228" w:history="1">
        <w:r w:rsidR="00183004">
          <w:rPr>
            <w:noProof/>
          </w:rPr>
          <w:t>Montesinos-Rongen</w:t>
        </w:r>
        <w:r w:rsidR="00183004" w:rsidRPr="00183004">
          <w:rPr>
            <w:i/>
            <w:noProof/>
          </w:rPr>
          <w:t>, et al</w:t>
        </w:r>
        <w:r w:rsidR="00183004">
          <w:rPr>
            <w:noProof/>
          </w:rPr>
          <w:t xml:space="preserve"> 1999</w:t>
        </w:r>
      </w:hyperlink>
      <w:r w:rsidR="00183004">
        <w:rPr>
          <w:noProof/>
        </w:rPr>
        <w:t>)</w:t>
      </w:r>
      <w:r w:rsidR="003738A1">
        <w:fldChar w:fldCharType="end"/>
      </w:r>
      <w:r w:rsidR="00EC3992">
        <w:t xml:space="preserve">. </w:t>
      </w:r>
    </w:p>
    <w:p w:rsidR="00624F09" w:rsidRDefault="00624F09" w:rsidP="000A4A63">
      <w:pPr>
        <w:spacing w:line="360" w:lineRule="auto"/>
        <w:jc w:val="both"/>
      </w:pPr>
    </w:p>
    <w:p w:rsidR="003840A5" w:rsidRPr="003840A5" w:rsidRDefault="003840A5" w:rsidP="000A4A63">
      <w:pPr>
        <w:spacing w:line="360" w:lineRule="auto"/>
        <w:jc w:val="both"/>
        <w:rPr>
          <w:i/>
        </w:rPr>
      </w:pPr>
      <w:r w:rsidRPr="003840A5">
        <w:rPr>
          <w:i/>
        </w:rPr>
        <w:t>Genetics of PVRL</w:t>
      </w:r>
    </w:p>
    <w:p w:rsidR="00C77694" w:rsidRDefault="00834634" w:rsidP="000A4A63">
      <w:pPr>
        <w:spacing w:line="360" w:lineRule="auto"/>
        <w:jc w:val="both"/>
      </w:pPr>
      <w:r>
        <w:t xml:space="preserve">Genetic studies of VRL are sparse, </w:t>
      </w:r>
      <w:r w:rsidR="00746F44">
        <w:t xml:space="preserve">and most published data stem from studies of PCNSL. </w:t>
      </w:r>
      <w:r w:rsidR="007D6BCF">
        <w:t xml:space="preserve">Earlier studies </w:t>
      </w:r>
      <w:r w:rsidR="00021E6A">
        <w:t xml:space="preserve">of VRL </w:t>
      </w:r>
      <w:r w:rsidR="005217DA">
        <w:t xml:space="preserve">using PCR </w:t>
      </w:r>
      <w:r w:rsidR="007D6BCF">
        <w:t xml:space="preserve">have demonstrated a high frequency of </w:t>
      </w:r>
      <w:r w:rsidR="005217DA">
        <w:t xml:space="preserve">IGH/BCL2 </w:t>
      </w:r>
      <w:r w:rsidR="00C97751">
        <w:t>rearrangements as a result of the t(14;18) translocation</w:t>
      </w:r>
      <w:r w:rsidR="005217DA">
        <w:t xml:space="preserve">, which occur in 85-90% of follicular lymphoma and </w:t>
      </w:r>
      <w:r w:rsidR="00892871">
        <w:t xml:space="preserve">in about </w:t>
      </w:r>
      <w:r w:rsidR="00711BB0">
        <w:t xml:space="preserve">30% of DLBCL of </w:t>
      </w:r>
      <w:r w:rsidR="00C97751">
        <w:t>germinal center B-cell type</w:t>
      </w:r>
      <w:r w:rsidR="003840A5" w:rsidRPr="003840A5">
        <w:t xml:space="preserve"> </w:t>
      </w:r>
      <w:r w:rsidR="003738A1">
        <w:fldChar w:fldCharType="begin">
          <w:fldData xml:space="preserve">PEVuZE5vdGU+PENpdGU+PEF1dGhvcj5DaGFuPC9BdXRob3I+PFllYXI+MjAwMzwvWWVhcj48UmVj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</w:fldData>
        </w:fldChar>
      </w:r>
      <w:r w:rsidR="00183004">
        <w:instrText xml:space="preserve"> ADDIN EN.CITE </w:instrText>
      </w:r>
      <w:r w:rsidR="003738A1">
        <w:fldChar w:fldCharType="begin">
          <w:fldData xml:space="preserve">PEVuZE5vdGU+PENpdGU+PEF1dGhvcj5DaGFuPC9BdXRob3I+PFllYXI+MjAwMzwvWWVhcj48UmVj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</w:fldData>
        </w:fldChar>
      </w:r>
      <w:r w:rsidR="00183004">
        <w:instrText xml:space="preserve"> ADDIN EN.CITE.DATA </w:instrText>
      </w:r>
      <w:r w:rsidR="003738A1">
        <w:fldChar w:fldCharType="end"/>
      </w:r>
      <w:r w:rsidR="003738A1">
        <w:fldChar w:fldCharType="separate"/>
      </w:r>
      <w:r w:rsidR="00183004">
        <w:rPr>
          <w:noProof/>
        </w:rPr>
        <w:t>(</w:t>
      </w:r>
      <w:hyperlink w:anchor="_ENREF_11" w:tooltip="Chan, 2003 #218" w:history="1">
        <w:r w:rsidR="00183004">
          <w:rPr>
            <w:noProof/>
          </w:rPr>
          <w:t>Chan 2003</w:t>
        </w:r>
      </w:hyperlink>
      <w:r w:rsidR="00183004">
        <w:rPr>
          <w:noProof/>
        </w:rPr>
        <w:t xml:space="preserve">, </w:t>
      </w:r>
      <w:hyperlink w:anchor="_ENREF_73" w:tooltip="Wallace, 2006 #231" w:history="1">
        <w:r w:rsidR="00183004">
          <w:rPr>
            <w:noProof/>
          </w:rPr>
          <w:t>Wallace</w:t>
        </w:r>
        <w:r w:rsidR="00183004" w:rsidRPr="00183004">
          <w:rPr>
            <w:i/>
            <w:noProof/>
          </w:rPr>
          <w:t>, et al</w:t>
        </w:r>
        <w:r w:rsidR="00183004">
          <w:rPr>
            <w:noProof/>
          </w:rPr>
          <w:t xml:space="preserve"> 2006</w:t>
        </w:r>
      </w:hyperlink>
      <w:r w:rsidR="00183004">
        <w:rPr>
          <w:noProof/>
        </w:rPr>
        <w:t>)</w:t>
      </w:r>
      <w:r w:rsidR="003738A1">
        <w:fldChar w:fldCharType="end"/>
      </w:r>
      <w:r w:rsidR="00C97751">
        <w:t xml:space="preserve">. </w:t>
      </w:r>
      <w:r w:rsidR="001D5BDC">
        <w:t>These results</w:t>
      </w:r>
      <w:r w:rsidR="00191BEA">
        <w:t>, however,</w:t>
      </w:r>
      <w:r w:rsidR="001D5BDC">
        <w:t xml:space="preserve"> are somehow at odds with the notion that most PVRL are of ABC type, which lacks BCL2 rearrangements</w:t>
      </w:r>
      <w:r w:rsidR="00F56BD7">
        <w:t>, and with the fact that BCL2 translocations are rare in PCNSL</w:t>
      </w:r>
      <w:r w:rsidR="003738A1">
        <w:fldChar w:fldCharType="begin">
          <w:fldData xml:space="preserve">PEVuZE5vdGU+PENpdGU+PEF1dGhvcj5Nb250ZXNpbm9zLVJvbmdlbjwvQXV0aG9yPjxZZWFyPjIw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</w:fldData>
        </w:fldChar>
      </w:r>
      <w:r w:rsidR="00183004">
        <w:instrText xml:space="preserve"> ADDIN EN.CITE </w:instrText>
      </w:r>
      <w:r w:rsidR="003738A1">
        <w:fldChar w:fldCharType="begin">
          <w:fldData xml:space="preserve">PEVuZE5vdGU+PENpdGU+PEF1dGhvcj5Nb250ZXNpbm9zLVJvbmdlbjwvQXV0aG9yPjxZZWFyPjIw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53" w:tooltip="Montesinos-Rongen, 2002 #219" w:history="1">
        <w:r w:rsidR="00183004">
          <w:rPr>
            <w:noProof/>
          </w:rPr>
          <w:t>Montesinos-Rongen</w:t>
        </w:r>
        <w:r w:rsidR="00183004" w:rsidRPr="00183004">
          <w:rPr>
            <w:i/>
            <w:noProof/>
          </w:rPr>
          <w:t>, et al</w:t>
        </w:r>
        <w:r w:rsidR="00183004">
          <w:rPr>
            <w:noProof/>
          </w:rPr>
          <w:t xml:space="preserve"> 2002</w:t>
        </w:r>
      </w:hyperlink>
      <w:r w:rsidR="00183004">
        <w:rPr>
          <w:noProof/>
        </w:rPr>
        <w:t>)</w:t>
      </w:r>
      <w:r w:rsidR="003738A1">
        <w:fldChar w:fldCharType="end"/>
      </w:r>
      <w:r w:rsidR="001D5BDC">
        <w:t xml:space="preserve">. </w:t>
      </w:r>
      <w:r w:rsidR="00A04026">
        <w:t xml:space="preserve">Translocations involving the BCL-6 oncogene occur </w:t>
      </w:r>
      <w:r w:rsidR="005C3906">
        <w:t>in 17-47% of PCNSL</w:t>
      </w:r>
      <w:r w:rsidR="00905D39">
        <w:t>,</w:t>
      </w:r>
      <w:r w:rsidR="005C3906">
        <w:t xml:space="preserve"> </w:t>
      </w:r>
      <w:r w:rsidR="00DF7F1E">
        <w:t xml:space="preserve">and </w:t>
      </w:r>
      <w:r w:rsidR="00905D39">
        <w:t xml:space="preserve">activation of this master regulator of the germinal center reaction </w:t>
      </w:r>
      <w:r w:rsidR="00DF7F1E">
        <w:t>may in part be resp</w:t>
      </w:r>
      <w:r w:rsidR="00F26752">
        <w:t xml:space="preserve">onsible for the arrest in the terminal B-cell differentiation stage </w:t>
      </w:r>
      <w:r w:rsidR="003738A1">
        <w:fldChar w:fldCharType="begin">
          <w:fldData xml:space="preserve">PEVuZE5vdGU+PENpdGU+PEF1dGhvcj5Nb250ZXNpbm9zLVJvbmdlbjwvQXV0aG9yPjxZZWFyPjIw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</w:fldData>
        </w:fldChar>
      </w:r>
      <w:r w:rsidR="00183004">
        <w:instrText xml:space="preserve"> ADDIN EN.CITE </w:instrText>
      </w:r>
      <w:r w:rsidR="003738A1">
        <w:fldChar w:fldCharType="begin">
          <w:fldData xml:space="preserve">PEVuZE5vdGU+PENpdGU+PEF1dGhvcj5Nb250ZXNpbm9zLVJvbmdlbjwvQXV0aG9yPjxZZWFyPjIw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</w:fldData>
        </w:fldChar>
      </w:r>
      <w:r w:rsidR="00183004">
        <w:instrText xml:space="preserve"> ADDIN EN.CITE.DATA </w:instrText>
      </w:r>
      <w:r w:rsidR="003738A1">
        <w:fldChar w:fldCharType="end"/>
      </w:r>
      <w:r w:rsidR="003738A1">
        <w:fldChar w:fldCharType="separate"/>
      </w:r>
      <w:r w:rsidR="00183004">
        <w:rPr>
          <w:noProof/>
        </w:rPr>
        <w:t>(</w:t>
      </w:r>
      <w:hyperlink w:anchor="_ENREF_8" w:tooltip="Cady, 2008 #220" w:history="1">
        <w:r w:rsidR="00183004">
          <w:rPr>
            <w:noProof/>
          </w:rPr>
          <w:t>Cady</w:t>
        </w:r>
        <w:r w:rsidR="00183004" w:rsidRPr="00183004">
          <w:rPr>
            <w:i/>
            <w:noProof/>
          </w:rPr>
          <w:t>, et al</w:t>
        </w:r>
        <w:r w:rsidR="00183004">
          <w:rPr>
            <w:noProof/>
          </w:rPr>
          <w:t xml:space="preserve"> 2008</w:t>
        </w:r>
      </w:hyperlink>
      <w:r w:rsidR="00183004">
        <w:rPr>
          <w:noProof/>
        </w:rPr>
        <w:t xml:space="preserve">, </w:t>
      </w:r>
      <w:hyperlink w:anchor="_ENREF_53" w:tooltip="Montesinos-Rongen, 2002 #219" w:history="1">
        <w:r w:rsidR="00183004">
          <w:rPr>
            <w:noProof/>
          </w:rPr>
          <w:t>Montesinos-Rongen</w:t>
        </w:r>
        <w:r w:rsidR="00183004" w:rsidRPr="00183004">
          <w:rPr>
            <w:i/>
            <w:noProof/>
          </w:rPr>
          <w:t>, et al</w:t>
        </w:r>
        <w:r w:rsidR="00183004">
          <w:rPr>
            <w:noProof/>
          </w:rPr>
          <w:t xml:space="preserve"> 2002</w:t>
        </w:r>
      </w:hyperlink>
      <w:r w:rsidR="00183004">
        <w:rPr>
          <w:noProof/>
        </w:rPr>
        <w:t>)</w:t>
      </w:r>
      <w:r w:rsidR="003738A1">
        <w:fldChar w:fldCharType="end"/>
      </w:r>
      <w:r w:rsidR="00A30000">
        <w:t>. Their presence in VRL has not been studied to date. Using a high resolution SNP array</w:t>
      </w:r>
      <w:r w:rsidR="0046742C">
        <w:t xml:space="preserve"> for the identification of copy number changes</w:t>
      </w:r>
      <w:r w:rsidR="00A30000">
        <w:t xml:space="preserve">, </w:t>
      </w:r>
      <w:r w:rsidR="00C77694">
        <w:t xml:space="preserve">large numbers of </w:t>
      </w:r>
      <w:r w:rsidR="00912B58">
        <w:t xml:space="preserve">alterations with </w:t>
      </w:r>
      <w:r w:rsidR="00C77694">
        <w:t xml:space="preserve">common gains on chromosomes 1q, 18q and 19q and frequent losses on </w:t>
      </w:r>
      <w:r w:rsidR="00912B58">
        <w:t xml:space="preserve">6q, </w:t>
      </w:r>
      <w:r w:rsidR="00E6610B">
        <w:t xml:space="preserve">alterations </w:t>
      </w:r>
      <w:r w:rsidR="00912B58">
        <w:t>which are also frequently identified in PCNSL</w:t>
      </w:r>
      <w:r w:rsidR="00624F09">
        <w:t>,</w:t>
      </w:r>
      <w:r w:rsidR="00624F09" w:rsidRPr="00624F09">
        <w:t xml:space="preserve"> </w:t>
      </w:r>
      <w:r w:rsidR="00624F09">
        <w:t xml:space="preserve">have been demonstrated in VRL </w:t>
      </w:r>
      <w:r w:rsidR="003738A1">
        <w:fldChar w:fldCharType="begin">
          <w:fldData xml:space="preserve">PEVuZE5vdGU+PENpdGU+PEF1dGhvcj5XYW5nPC9BdXRob3I+PFllYXI+MjAxNDwvWWVhcj48UmVj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</w:fldData>
        </w:fldChar>
      </w:r>
      <w:r w:rsidR="00183004">
        <w:instrText xml:space="preserve"> ADDIN EN.CITE </w:instrText>
      </w:r>
      <w:r w:rsidR="003738A1">
        <w:fldChar w:fldCharType="begin">
          <w:fldData xml:space="preserve">PEVuZE5vdGU+PENpdGU+PEF1dGhvcj5XYW5nPC9BdXRob3I+PFllYXI+MjAxNDwvWWVhcj48UmVj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74" w:tooltip="Wang, 2014 #5" w:history="1">
        <w:r w:rsidR="00183004">
          <w:rPr>
            <w:noProof/>
          </w:rPr>
          <w:t>Wang</w:t>
        </w:r>
        <w:r w:rsidR="00183004" w:rsidRPr="00183004">
          <w:rPr>
            <w:i/>
            <w:noProof/>
          </w:rPr>
          <w:t>, et al</w:t>
        </w:r>
        <w:r w:rsidR="00183004">
          <w:rPr>
            <w:noProof/>
          </w:rPr>
          <w:t xml:space="preserve"> 2014</w:t>
        </w:r>
      </w:hyperlink>
      <w:r w:rsidR="00183004">
        <w:rPr>
          <w:noProof/>
        </w:rPr>
        <w:t>)</w:t>
      </w:r>
      <w:r w:rsidR="003738A1">
        <w:fldChar w:fldCharType="end"/>
      </w:r>
      <w:r w:rsidR="00912B58">
        <w:t>.</w:t>
      </w:r>
    </w:p>
    <w:p w:rsidR="00994F30" w:rsidRDefault="0046742C" w:rsidP="000A4A63">
      <w:pPr>
        <w:spacing w:line="360" w:lineRule="auto"/>
        <w:jc w:val="both"/>
      </w:pPr>
      <w:r>
        <w:t>Recently, s</w:t>
      </w:r>
      <w:r w:rsidR="001B6D31">
        <w:t xml:space="preserve">everal studies using </w:t>
      </w:r>
      <w:r w:rsidR="00320F69">
        <w:t xml:space="preserve">conventional </w:t>
      </w:r>
      <w:r>
        <w:t>techniques</w:t>
      </w:r>
      <w:r w:rsidR="00032689">
        <w:t xml:space="preserve"> or</w:t>
      </w:r>
      <w:r w:rsidR="00BF6705">
        <w:t xml:space="preserve"> next generation sequencing have analyzed the mutational </w:t>
      </w:r>
      <w:r w:rsidR="00320F69">
        <w:t>landscape of PCNSL</w:t>
      </w:r>
      <w:r w:rsidR="00032689">
        <w:t xml:space="preserve"> and have identified high frequencies of mutations in </w:t>
      </w:r>
      <w:r w:rsidR="007A2FB9">
        <w:t>M</w:t>
      </w:r>
      <w:r w:rsidR="00032689">
        <w:t xml:space="preserve">yeloid </w:t>
      </w:r>
      <w:r w:rsidR="007A2FB9">
        <w:t>D</w:t>
      </w:r>
      <w:r w:rsidR="00032689">
        <w:t xml:space="preserve">ifferentiation </w:t>
      </w:r>
      <w:r w:rsidR="007A2FB9">
        <w:t>F</w:t>
      </w:r>
      <w:r w:rsidR="00032689">
        <w:t>actor 88 (</w:t>
      </w:r>
      <w:r w:rsidR="00032689" w:rsidRPr="005E665F">
        <w:rPr>
          <w:i/>
        </w:rPr>
        <w:t>MYD88</w:t>
      </w:r>
      <w:r w:rsidR="00032689">
        <w:t>)</w:t>
      </w:r>
      <w:r w:rsidR="005E665F">
        <w:t xml:space="preserve">, a member of the </w:t>
      </w:r>
      <w:r w:rsidR="00FF0D53">
        <w:t>toll-like receptor pathway,</w:t>
      </w:r>
      <w:r w:rsidR="00032689">
        <w:t xml:space="preserve"> and </w:t>
      </w:r>
      <w:r w:rsidR="00FF0D53">
        <w:t xml:space="preserve">members of the B-cell receptor signaling pathway including </w:t>
      </w:r>
      <w:r w:rsidR="00032689" w:rsidRPr="00E6610B">
        <w:rPr>
          <w:i/>
        </w:rPr>
        <w:t>CD79b</w:t>
      </w:r>
      <w:r w:rsidR="00FB2BDB">
        <w:t>, as well as other genes resulting in a constitutive activation of NF</w:t>
      </w:r>
      <w:r w:rsidR="00257A4D">
        <w:t>-</w:t>
      </w:r>
      <w:r w:rsidR="00FB2BDB">
        <w:t>kB signaling</w:t>
      </w:r>
      <w:r w:rsidR="003738A1">
        <w:fldChar w:fldCharType="begin">
          <w:fldData xml:space="preserve">PEVuZE5vdGU+PENpdGU+PEF1dGhvcj5Cb256aGVpbTwvQXV0aG9yPjxZZWFyPjIwMTU8L1llYXI+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wvcGVyaW9k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NTA2NS03NTwv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</w:fldData>
        </w:fldChar>
      </w:r>
      <w:r w:rsidR="00183004">
        <w:instrText xml:space="preserve"> ADDIN EN.CITE </w:instrText>
      </w:r>
      <w:r w:rsidR="003738A1">
        <w:fldChar w:fldCharType="begin">
          <w:fldData xml:space="preserve">PEVuZE5vdGU+PENpdGU+PEF1dGhvcj5Cb256aGVpbTwvQXV0aG9yPjxZZWFyPjIwMTU8L1llYXI+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5" w:tooltip="Bonzheim, 2015 #30" w:history="1">
        <w:r w:rsidR="00183004">
          <w:rPr>
            <w:noProof/>
          </w:rPr>
          <w:t>Bonzheim</w:t>
        </w:r>
        <w:r w:rsidR="00183004" w:rsidRPr="00183004">
          <w:rPr>
            <w:i/>
            <w:noProof/>
          </w:rPr>
          <w:t>, et al</w:t>
        </w:r>
        <w:r w:rsidR="00183004">
          <w:rPr>
            <w:noProof/>
          </w:rPr>
          <w:t xml:space="preserve"> 2015</w:t>
        </w:r>
      </w:hyperlink>
      <w:r w:rsidR="00183004">
        <w:rPr>
          <w:noProof/>
        </w:rPr>
        <w:t xml:space="preserve">, </w:t>
      </w:r>
      <w:hyperlink w:anchor="_ENREF_6" w:tooltip="Braggio, 2015 #223" w:history="1">
        <w:r w:rsidR="00183004">
          <w:rPr>
            <w:noProof/>
          </w:rPr>
          <w:t>Braggio</w:t>
        </w:r>
        <w:r w:rsidR="00183004" w:rsidRPr="00183004">
          <w:rPr>
            <w:i/>
            <w:noProof/>
          </w:rPr>
          <w:t>, et al</w:t>
        </w:r>
        <w:r w:rsidR="00183004">
          <w:rPr>
            <w:noProof/>
          </w:rPr>
          <w:t xml:space="preserve"> 2015</w:t>
        </w:r>
      </w:hyperlink>
      <w:r w:rsidR="00183004">
        <w:rPr>
          <w:noProof/>
        </w:rPr>
        <w:t xml:space="preserve">, </w:t>
      </w:r>
      <w:hyperlink w:anchor="_ENREF_7" w:tooltip="Bruno, 2014 #95" w:history="1">
        <w:r w:rsidR="00183004">
          <w:rPr>
            <w:noProof/>
          </w:rPr>
          <w:t>Bruno</w:t>
        </w:r>
        <w:r w:rsidR="00183004" w:rsidRPr="00183004">
          <w:rPr>
            <w:i/>
            <w:noProof/>
          </w:rPr>
          <w:t>, et al</w:t>
        </w:r>
        <w:r w:rsidR="00183004">
          <w:rPr>
            <w:noProof/>
          </w:rPr>
          <w:t xml:space="preserve"> 2014</w:t>
        </w:r>
      </w:hyperlink>
      <w:r w:rsidR="00183004">
        <w:rPr>
          <w:noProof/>
        </w:rPr>
        <w:t xml:space="preserve">, </w:t>
      </w:r>
      <w:hyperlink w:anchor="_ENREF_35" w:tooltip="Gonzalez-Aguilar, 2012 #2" w:history="1">
        <w:r w:rsidR="00183004">
          <w:rPr>
            <w:noProof/>
          </w:rPr>
          <w:t>Gonzalez-Aguilar</w:t>
        </w:r>
        <w:r w:rsidR="00183004" w:rsidRPr="00183004">
          <w:rPr>
            <w:i/>
            <w:noProof/>
          </w:rPr>
          <w:t>, et al</w:t>
        </w:r>
        <w:r w:rsidR="00183004">
          <w:rPr>
            <w:noProof/>
          </w:rPr>
          <w:t xml:space="preserve"> 2012</w:t>
        </w:r>
      </w:hyperlink>
      <w:r w:rsidR="00183004">
        <w:rPr>
          <w:noProof/>
        </w:rPr>
        <w:t xml:space="preserve">, </w:t>
      </w:r>
      <w:hyperlink w:anchor="_ENREF_43" w:tooltip="Kraan, 2013 #6" w:history="1">
        <w:r w:rsidR="00183004">
          <w:rPr>
            <w:noProof/>
          </w:rPr>
          <w:t>Kraan</w:t>
        </w:r>
        <w:r w:rsidR="00183004" w:rsidRPr="00183004">
          <w:rPr>
            <w:i/>
            <w:noProof/>
          </w:rPr>
          <w:t>, et al</w:t>
        </w:r>
        <w:r w:rsidR="00183004">
          <w:rPr>
            <w:noProof/>
          </w:rPr>
          <w:t xml:space="preserve"> 2013</w:t>
        </w:r>
      </w:hyperlink>
      <w:r w:rsidR="00183004">
        <w:rPr>
          <w:noProof/>
        </w:rPr>
        <w:t xml:space="preserve">, </w:t>
      </w:r>
      <w:hyperlink w:anchor="_ENREF_55" w:tooltip="Nakamura, 2015 #222" w:history="1">
        <w:r w:rsidR="00183004">
          <w:rPr>
            <w:noProof/>
          </w:rPr>
          <w:t>Nakamura</w:t>
        </w:r>
        <w:r w:rsidR="00183004" w:rsidRPr="00183004">
          <w:rPr>
            <w:i/>
            <w:noProof/>
          </w:rPr>
          <w:t>, et al</w:t>
        </w:r>
        <w:r w:rsidR="00183004">
          <w:rPr>
            <w:noProof/>
          </w:rPr>
          <w:t xml:space="preserve"> 2015</w:t>
        </w:r>
      </w:hyperlink>
      <w:r w:rsidR="00183004">
        <w:rPr>
          <w:noProof/>
        </w:rPr>
        <w:t>)</w:t>
      </w:r>
      <w:r w:rsidR="003738A1">
        <w:fldChar w:fldCharType="end"/>
      </w:r>
      <w:r w:rsidR="00FB2BDB">
        <w:t>.</w:t>
      </w:r>
      <w:r w:rsidR="00D111BE">
        <w:t xml:space="preserve"> Furthermore, </w:t>
      </w:r>
      <w:r w:rsidR="005F7071">
        <w:t xml:space="preserve">data </w:t>
      </w:r>
      <w:r w:rsidR="003840A5">
        <w:t xml:space="preserve">generated by whole exome sequencing </w:t>
      </w:r>
      <w:r w:rsidR="005F7071">
        <w:t xml:space="preserve">suggest a major impact of aberrant somatic hypermutation </w:t>
      </w:r>
      <w:r w:rsidR="0063276B">
        <w:t>(</w:t>
      </w:r>
      <w:r w:rsidR="00E6610B">
        <w:t xml:space="preserve">SHM) </w:t>
      </w:r>
      <w:r w:rsidR="005F7071">
        <w:t xml:space="preserve">on the </w:t>
      </w:r>
      <w:r w:rsidR="00D7582D">
        <w:t xml:space="preserve">mutational profile of PCNSL. </w:t>
      </w:r>
      <w:r w:rsidR="0063276B">
        <w:t>SHM is the</w:t>
      </w:r>
      <w:r w:rsidR="00E6610B">
        <w:t xml:space="preserve"> </w:t>
      </w:r>
      <w:r w:rsidR="0063276B">
        <w:t>process by which mutations are introduced into the rearranged immunoglobulin genes of germinal center B-cells in order to increase the binding affinity of the B-cell receptor. In addition to well-known targets</w:t>
      </w:r>
      <w:r w:rsidR="00C16AB6">
        <w:t>,</w:t>
      </w:r>
      <w:r w:rsidR="0063276B">
        <w:t xml:space="preserve"> such as </w:t>
      </w:r>
      <w:r w:rsidR="0063276B" w:rsidRPr="0063276B">
        <w:rPr>
          <w:i/>
        </w:rPr>
        <w:t>C-MYC, PAX-5</w:t>
      </w:r>
      <w:r w:rsidR="0063276B">
        <w:t xml:space="preserve"> and </w:t>
      </w:r>
      <w:r w:rsidR="0063276B" w:rsidRPr="0063276B">
        <w:rPr>
          <w:i/>
        </w:rPr>
        <w:t>PIM</w:t>
      </w:r>
      <w:r w:rsidR="0063276B">
        <w:t xml:space="preserve">, aberrant SHM seems to target additional genes in PCNSL, some of them </w:t>
      </w:r>
      <w:r w:rsidR="00994F30">
        <w:t>involved in CNS development</w:t>
      </w:r>
      <w:r w:rsidR="003738A1">
        <w:fldChar w:fldCharType="begin">
          <w:fldData xml:space="preserve">PEVuZE5vdGU+PENpdGU+PEF1dGhvcj5WYXRlcjwvQXV0aG9yPjxZZWFyPjIwMTU8L1llYXI+PFJl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</w:fldData>
        </w:fldChar>
      </w:r>
      <w:r w:rsidR="00183004">
        <w:instrText xml:space="preserve"> ADDIN EN.CITE </w:instrText>
      </w:r>
      <w:r w:rsidR="003738A1">
        <w:fldChar w:fldCharType="begin">
          <w:fldData xml:space="preserve">PEVuZE5vdGU+PENpdGU+PEF1dGhvcj5WYXRlcjwvQXV0aG9yPjxZZWFyPjIwMTU8L1llYXI+PFJl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71" w:tooltip="Vater, 2015 #10" w:history="1">
        <w:r w:rsidR="00183004">
          <w:rPr>
            <w:noProof/>
          </w:rPr>
          <w:t>Vater</w:t>
        </w:r>
        <w:r w:rsidR="00183004" w:rsidRPr="00183004">
          <w:rPr>
            <w:i/>
            <w:noProof/>
          </w:rPr>
          <w:t>, et al</w:t>
        </w:r>
        <w:r w:rsidR="00183004">
          <w:rPr>
            <w:noProof/>
          </w:rPr>
          <w:t xml:space="preserve"> 2015</w:t>
        </w:r>
      </w:hyperlink>
      <w:r w:rsidR="00183004">
        <w:rPr>
          <w:noProof/>
        </w:rPr>
        <w:t>)</w:t>
      </w:r>
      <w:r w:rsidR="003738A1">
        <w:fldChar w:fldCharType="end"/>
      </w:r>
      <w:r w:rsidR="00994F30">
        <w:t>.</w:t>
      </w:r>
      <w:r w:rsidR="0063276B">
        <w:t xml:space="preserve"> </w:t>
      </w:r>
    </w:p>
    <w:p w:rsidR="00E266AD" w:rsidRDefault="00D7582D" w:rsidP="000A4A63">
      <w:pPr>
        <w:spacing w:line="360" w:lineRule="auto"/>
        <w:jc w:val="both"/>
      </w:pPr>
      <w:r>
        <w:t xml:space="preserve">Mutations affecting </w:t>
      </w:r>
      <w:r w:rsidRPr="00D7582D">
        <w:rPr>
          <w:i/>
        </w:rPr>
        <w:t>MYD88</w:t>
      </w:r>
      <w:r w:rsidR="00A25AF8">
        <w:rPr>
          <w:i/>
        </w:rPr>
        <w:t xml:space="preserve">, </w:t>
      </w:r>
      <w:r w:rsidR="000253B8">
        <w:t>most commonly the canonical L265P</w:t>
      </w:r>
      <w:r w:rsidR="007E762C">
        <w:t xml:space="preserve"> mutation</w:t>
      </w:r>
      <w:r w:rsidR="00FE69E6">
        <w:t>,</w:t>
      </w:r>
      <w:r w:rsidR="007E762C">
        <w:t xml:space="preserve"> also found in the vast majority of lymphoplasmacytic lymphomas/Waldenström’s macroglobulinemia</w:t>
      </w:r>
      <w:r w:rsidR="000253B8">
        <w:t>,</w:t>
      </w:r>
      <w:r>
        <w:t xml:space="preserve"> and CD79b, although also present in </w:t>
      </w:r>
      <w:r w:rsidR="00FA23E7">
        <w:t>DLBCL of ABC type of other locations, seem to be enriched specifically in DLBCL of immune</w:t>
      </w:r>
      <w:r w:rsidR="00C16AB6">
        <w:t>-</w:t>
      </w:r>
      <w:r w:rsidR="00FA23E7">
        <w:t>privileged sites, namely the testis a</w:t>
      </w:r>
      <w:r w:rsidR="00BD24C1">
        <w:t>nd the CNS.</w:t>
      </w:r>
      <w:r w:rsidR="00FA23E7">
        <w:t xml:space="preserve"> </w:t>
      </w:r>
      <w:r w:rsidR="00EA242E" w:rsidRPr="002B7504">
        <w:rPr>
          <w:i/>
        </w:rPr>
        <w:t>MYD88</w:t>
      </w:r>
      <w:r w:rsidR="00A25AF8">
        <w:t xml:space="preserve"> mutations</w:t>
      </w:r>
      <w:r w:rsidR="00BD24C1">
        <w:t xml:space="preserve"> have been </w:t>
      </w:r>
      <w:r w:rsidR="000253B8">
        <w:t>found</w:t>
      </w:r>
      <w:r w:rsidR="00BD24C1">
        <w:t xml:space="preserve"> in </w:t>
      </w:r>
      <w:r w:rsidR="00C13666">
        <w:t>35</w:t>
      </w:r>
      <w:r w:rsidR="00E55E6E">
        <w:t>-79</w:t>
      </w:r>
      <w:r w:rsidR="00BD24C1">
        <w:t xml:space="preserve">% of PCNSL </w:t>
      </w:r>
      <w:r w:rsidR="00ED6C44">
        <w:t>(</w:t>
      </w:r>
      <w:hyperlink w:anchor="_ENREF_3" w:tooltip="Braggio, 2015 #223" w:history="1">
        <w:r w:rsidR="00ED6C44">
          <w:rPr>
            <w:noProof/>
          </w:rPr>
          <w:t>Braggio</w:t>
        </w:r>
        <w:r w:rsidR="00ED6C44" w:rsidRPr="00AD1813">
          <w:rPr>
            <w:i/>
            <w:noProof/>
          </w:rPr>
          <w:t>, et al</w:t>
        </w:r>
        <w:r w:rsidR="00ED6C44">
          <w:rPr>
            <w:noProof/>
          </w:rPr>
          <w:t xml:space="preserve"> 2015</w:t>
        </w:r>
      </w:hyperlink>
      <w:r w:rsidR="00ED6C44">
        <w:rPr>
          <w:noProof/>
        </w:rPr>
        <w:t xml:space="preserve">, </w:t>
      </w:r>
      <w:hyperlink w:anchor="_ENREF_25" w:tooltip="Gonzalez-Aguilar, 2012 #2" w:history="1">
        <w:r w:rsidR="00ED6C44">
          <w:rPr>
            <w:noProof/>
          </w:rPr>
          <w:t>Gonzalez-Aguilar</w:t>
        </w:r>
        <w:r w:rsidR="00ED6C44" w:rsidRPr="00AD1813">
          <w:rPr>
            <w:i/>
            <w:noProof/>
          </w:rPr>
          <w:t>, et al</w:t>
        </w:r>
        <w:r w:rsidR="00ED6C44">
          <w:rPr>
            <w:noProof/>
          </w:rPr>
          <w:t xml:space="preserve"> 2012</w:t>
        </w:r>
      </w:hyperlink>
      <w:r w:rsidR="00ED6C44">
        <w:rPr>
          <w:noProof/>
        </w:rPr>
        <w:t xml:space="preserve">, </w:t>
      </w:r>
      <w:hyperlink w:anchor="_ENREF_32" w:tooltip="Kraan, 2013 #6" w:history="1">
        <w:r w:rsidR="00ED6C44">
          <w:rPr>
            <w:noProof/>
          </w:rPr>
          <w:t>Kraan</w:t>
        </w:r>
        <w:r w:rsidR="00ED6C44" w:rsidRPr="00AD1813">
          <w:rPr>
            <w:i/>
            <w:noProof/>
          </w:rPr>
          <w:t>, et al</w:t>
        </w:r>
        <w:r w:rsidR="00ED6C44">
          <w:rPr>
            <w:noProof/>
          </w:rPr>
          <w:t xml:space="preserve"> 2013</w:t>
        </w:r>
      </w:hyperlink>
      <w:r w:rsidR="00ED6C44">
        <w:rPr>
          <w:noProof/>
        </w:rPr>
        <w:t xml:space="preserve">, </w:t>
      </w:r>
      <w:hyperlink w:anchor="_ENREF_38" w:tooltip="Montesinos-Rongen, 2011 #9" w:history="1">
        <w:r w:rsidR="00ED6C44">
          <w:rPr>
            <w:noProof/>
          </w:rPr>
          <w:t>Montesinos-Rongen</w:t>
        </w:r>
        <w:r w:rsidR="00ED6C44" w:rsidRPr="00AD1813">
          <w:rPr>
            <w:i/>
            <w:noProof/>
          </w:rPr>
          <w:t>, et al</w:t>
        </w:r>
        <w:r w:rsidR="00ED6C44">
          <w:rPr>
            <w:noProof/>
          </w:rPr>
          <w:t xml:space="preserve"> 2011</w:t>
        </w:r>
      </w:hyperlink>
      <w:r w:rsidR="00ED6C44">
        <w:rPr>
          <w:noProof/>
        </w:rPr>
        <w:t xml:space="preserve">, </w:t>
      </w:r>
      <w:hyperlink w:anchor="_ENREF_41" w:tooltip="Nakamura, 2015 #222" w:history="1">
        <w:r w:rsidR="00ED6C44">
          <w:rPr>
            <w:noProof/>
          </w:rPr>
          <w:t>Nakamura</w:t>
        </w:r>
        <w:r w:rsidR="00ED6C44" w:rsidRPr="00AD1813">
          <w:rPr>
            <w:i/>
            <w:noProof/>
          </w:rPr>
          <w:t>, et al</w:t>
        </w:r>
        <w:r w:rsidR="00ED6C44">
          <w:rPr>
            <w:noProof/>
          </w:rPr>
          <w:t xml:space="preserve"> 2015</w:t>
        </w:r>
      </w:hyperlink>
      <w:r w:rsidR="00ED6C44">
        <w:rPr>
          <w:noProof/>
        </w:rPr>
        <w:t xml:space="preserve">) </w:t>
      </w:r>
      <w:r w:rsidR="003259B8">
        <w:t xml:space="preserve">and </w:t>
      </w:r>
      <w:r w:rsidR="00FC2685">
        <w:t xml:space="preserve">were </w:t>
      </w:r>
      <w:r w:rsidR="00B64158">
        <w:t xml:space="preserve">recently </w:t>
      </w:r>
      <w:r w:rsidR="00FC2685">
        <w:t>identified in 69%</w:t>
      </w:r>
      <w:r w:rsidR="00B64158">
        <w:t xml:space="preserve"> of</w:t>
      </w:r>
      <w:r w:rsidR="003259B8">
        <w:t xml:space="preserve"> VRL with or without concomitant cerebral involvement</w:t>
      </w:r>
      <w:r w:rsidR="003738A1">
        <w:fldChar w:fldCharType="begin">
          <w:fldData xml:space="preserve">PEVuZE5vdGU+PENpdGU+PEF1dGhvcj5Cb256aGVpbTwvQXV0aG9yPjxZZWFyPjIwMTU8L1llYXI+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wvcGVyaW9kaWNhbD48cGFnZXM+Mzk4Ni05NDwvcGFnZXM+PHZvbHVtZT4yMTwvdm9sdW1l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</w:fldData>
        </w:fldChar>
      </w:r>
      <w:r w:rsidR="00183004">
        <w:instrText xml:space="preserve"> ADDIN EN.CITE </w:instrText>
      </w:r>
      <w:r w:rsidR="003738A1">
        <w:fldChar w:fldCharType="begin">
          <w:fldData xml:space="preserve">PEVuZE5vdGU+PENpdGU+PEF1dGhvcj5Cb256aGVpbTwvQXV0aG9yPjxZZWFyPjIwMTU8L1llYXI+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wvcGVyaW9kaWNhbD48cGFnZXM+Mzk4Ni05NDwvcGFnZXM+PHZvbHVtZT4yMTwvdm9sdW1l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5" w:tooltip="Bonzheim, 2015 #30" w:history="1">
        <w:r w:rsidR="00183004">
          <w:rPr>
            <w:noProof/>
          </w:rPr>
          <w:t>Bonzheim</w:t>
        </w:r>
        <w:r w:rsidR="00183004" w:rsidRPr="00183004">
          <w:rPr>
            <w:i/>
            <w:noProof/>
          </w:rPr>
          <w:t>, et al</w:t>
        </w:r>
        <w:r w:rsidR="00183004">
          <w:rPr>
            <w:noProof/>
          </w:rPr>
          <w:t xml:space="preserve"> 2015</w:t>
        </w:r>
      </w:hyperlink>
      <w:r w:rsidR="00183004">
        <w:rPr>
          <w:noProof/>
        </w:rPr>
        <w:t xml:space="preserve">, </w:t>
      </w:r>
      <w:hyperlink w:anchor="_ENREF_6" w:tooltip="Braggio, 2015 #223" w:history="1">
        <w:r w:rsidR="00183004">
          <w:rPr>
            <w:noProof/>
          </w:rPr>
          <w:t>Braggio</w:t>
        </w:r>
        <w:r w:rsidR="00183004" w:rsidRPr="00183004">
          <w:rPr>
            <w:i/>
            <w:noProof/>
          </w:rPr>
          <w:t>, et al</w:t>
        </w:r>
        <w:r w:rsidR="00183004">
          <w:rPr>
            <w:noProof/>
          </w:rPr>
          <w:t xml:space="preserve"> 2015</w:t>
        </w:r>
      </w:hyperlink>
      <w:r w:rsidR="00183004">
        <w:rPr>
          <w:noProof/>
        </w:rPr>
        <w:t xml:space="preserve">, </w:t>
      </w:r>
      <w:hyperlink w:anchor="_ENREF_35" w:tooltip="Gonzalez-Aguilar, 2012 #2" w:history="1">
        <w:r w:rsidR="00183004">
          <w:rPr>
            <w:noProof/>
          </w:rPr>
          <w:t>Gonzalez-Aguilar</w:t>
        </w:r>
        <w:r w:rsidR="00183004" w:rsidRPr="00183004">
          <w:rPr>
            <w:i/>
            <w:noProof/>
          </w:rPr>
          <w:t>, et al</w:t>
        </w:r>
        <w:r w:rsidR="00183004">
          <w:rPr>
            <w:noProof/>
          </w:rPr>
          <w:t xml:space="preserve"> 2012</w:t>
        </w:r>
      </w:hyperlink>
      <w:r w:rsidR="00183004">
        <w:rPr>
          <w:noProof/>
        </w:rPr>
        <w:t xml:space="preserve">, </w:t>
      </w:r>
      <w:hyperlink w:anchor="_ENREF_43" w:tooltip="Kraan, 2013 #6" w:history="1">
        <w:r w:rsidR="00183004">
          <w:rPr>
            <w:noProof/>
          </w:rPr>
          <w:t>Kraan</w:t>
        </w:r>
        <w:r w:rsidR="00183004" w:rsidRPr="00183004">
          <w:rPr>
            <w:i/>
            <w:noProof/>
          </w:rPr>
          <w:t>, et al</w:t>
        </w:r>
        <w:r w:rsidR="00183004">
          <w:rPr>
            <w:noProof/>
          </w:rPr>
          <w:t xml:space="preserve"> 2013</w:t>
        </w:r>
      </w:hyperlink>
      <w:r w:rsidR="00183004">
        <w:rPr>
          <w:noProof/>
        </w:rPr>
        <w:t xml:space="preserve">, </w:t>
      </w:r>
      <w:hyperlink w:anchor="_ENREF_51" w:tooltip="Montesinos-Rongen, 2011 #9" w:history="1">
        <w:r w:rsidR="00183004">
          <w:rPr>
            <w:noProof/>
          </w:rPr>
          <w:t>Montesinos-Rongen</w:t>
        </w:r>
        <w:r w:rsidR="00183004" w:rsidRPr="00183004">
          <w:rPr>
            <w:i/>
            <w:noProof/>
          </w:rPr>
          <w:t>, et al</w:t>
        </w:r>
        <w:r w:rsidR="00183004">
          <w:rPr>
            <w:noProof/>
          </w:rPr>
          <w:t xml:space="preserve"> 2011</w:t>
        </w:r>
      </w:hyperlink>
      <w:r w:rsidR="00183004">
        <w:rPr>
          <w:noProof/>
        </w:rPr>
        <w:t xml:space="preserve">, </w:t>
      </w:r>
      <w:hyperlink w:anchor="_ENREF_55" w:tooltip="Nakamura, 2015 #222" w:history="1">
        <w:r w:rsidR="00183004">
          <w:rPr>
            <w:noProof/>
          </w:rPr>
          <w:t>Nakamura</w:t>
        </w:r>
        <w:r w:rsidR="00183004" w:rsidRPr="00183004">
          <w:rPr>
            <w:i/>
            <w:noProof/>
          </w:rPr>
          <w:t>, et al</w:t>
        </w:r>
        <w:r w:rsidR="00183004">
          <w:rPr>
            <w:noProof/>
          </w:rPr>
          <w:t xml:space="preserve"> 2015</w:t>
        </w:r>
      </w:hyperlink>
      <w:r w:rsidR="00183004">
        <w:rPr>
          <w:noProof/>
        </w:rPr>
        <w:t>)</w:t>
      </w:r>
      <w:r w:rsidR="003738A1">
        <w:fldChar w:fldCharType="end"/>
      </w:r>
      <w:r w:rsidR="003259B8">
        <w:t>.</w:t>
      </w:r>
      <w:r w:rsidR="007E762C">
        <w:t xml:space="preserve"> </w:t>
      </w:r>
    </w:p>
    <w:p w:rsidR="008F4708" w:rsidRDefault="00E266AD" w:rsidP="000A4A63">
      <w:pPr>
        <w:spacing w:line="360" w:lineRule="auto"/>
        <w:jc w:val="both"/>
      </w:pPr>
      <w:r>
        <w:t xml:space="preserve">Very little is known so far about epigenetic alterations and micro-RNA </w:t>
      </w:r>
      <w:r w:rsidR="00FE7756">
        <w:t xml:space="preserve">(miRNA) </w:t>
      </w:r>
      <w:r>
        <w:t>expression profiles in PVRL, and only few studies have addressed these topics in PCNSL</w:t>
      </w:r>
      <w:r w:rsidR="003738A1">
        <w:fldChar w:fldCharType="begin"/>
      </w:r>
      <w:r w:rsidR="00183004">
        <w:instrText xml:space="preserve"> ADDIN EN.CITE &lt;EndNote&gt;&lt;Cite&gt;&lt;Author&gt;Deckert&lt;/Author&gt;&lt;Year&gt;2014&lt;/Year&gt;&lt;RecNum&gt;232&lt;/RecNum&gt;&lt;DisplayText&gt;(Deckert&lt;style face="italic"&gt;, et al&lt;/style&gt; 2014)&lt;/DisplayText&gt;&lt;record&gt;&lt;rec-number&gt;232&lt;/rec-number&gt;&lt;foreign-keys&gt;&lt;key app="EN" db-id="w9xwxe5da5v9rqet92mv2x2fdpfs2tvprvx2"&gt;232&lt;/key&gt;&lt;/foreign-keys&gt;&lt;ref-type name="Journal Article"&gt;17&lt;/ref-type&gt;&lt;contributors&gt;&lt;authors&gt;&lt;author&gt;Deckert, M.&lt;/author&gt;&lt;author&gt;Montesinos-Rongen, M.&lt;/author&gt;&lt;author&gt;Brunn, A.&lt;/author&gt;&lt;author&gt;Siebert, R.&lt;/author&gt;&lt;/authors&gt;&lt;/contributors&gt;&lt;auth-address&gt;Department of Neuropathology, University Hospital of Cologne, Kerpener Str. 62, 50924, Cologne, Germany, martina.deckert@uni-koeln.de.&lt;/auth-address&gt;&lt;titles&gt;&lt;title&gt;Systems biology of primary CNS lymphoma: from genetic aberrations to modeling in mice&lt;/title&gt;&lt;secondary-title&gt;Acta Neuropathol&lt;/secondary-title&gt;&lt;alt-title&gt;Acta neuropathologica&lt;/alt-title&gt;&lt;/titles&gt;&lt;periodical&gt;&lt;full-title&gt;Acta Neuropathol&lt;/full-title&gt;&lt;/periodical&gt;&lt;pages&gt;175-88&lt;/pages&gt;&lt;volume&gt;127&lt;/volume&gt;&lt;number&gt;2&lt;/number&gt;&lt;keywords&gt;&lt;keyword&gt;Animals&lt;/keyword&gt;&lt;keyword&gt;B-Lymphocytes/pathology&lt;/keyword&gt;&lt;keyword&gt;Cell Differentiation&lt;/keyword&gt;&lt;keyword&gt;Cell Proliferation&lt;/keyword&gt;&lt;keyword&gt;Central Nervous System Neoplasms/*genetics/pathology&lt;/keyword&gt;&lt;keyword&gt;*Disease Models, Animal&lt;/keyword&gt;&lt;keyword&gt;Epigenomics&lt;/keyword&gt;&lt;keyword&gt;Genotype&lt;/keyword&gt;&lt;keyword&gt;Lymphoma, Large B-Cell, Diffuse/*genetics/pathology&lt;/keyword&gt;&lt;keyword&gt;Mice&lt;/keyword&gt;&lt;keyword&gt;Mutation/*genetics&lt;/keyword&gt;&lt;keyword&gt;*Systems Biology&lt;/keyword&gt;&lt;/keywords&gt;&lt;dates&gt;&lt;year&gt;2014&lt;/year&gt;&lt;pub-dates&gt;&lt;date&gt;Feb&lt;/date&gt;&lt;/pub-dates&gt;&lt;/dates&gt;&lt;isbn&gt;1432-0533 (Electronic)&amp;#xD;0001-6322 (Linking)&lt;/isbn&gt;&lt;accession-num&gt;24240734&lt;/accession-num&gt;&lt;urls&gt;&lt;related-urls&gt;&lt;url&gt;http://www.ncbi.nlm.nih.gov/pubmed/24240734&lt;/url&gt;&lt;/related-urls&gt;&lt;/urls&gt;&lt;electronic-resource-num&gt;10.1007/s00401-013-1202-x&lt;/electronic-resource-num&gt;&lt;/record&gt;&lt;/Cite&gt;&lt;/EndNote&gt;</w:instrText>
      </w:r>
      <w:r w:rsidR="003738A1">
        <w:fldChar w:fldCharType="separate"/>
      </w:r>
      <w:r w:rsidR="004D04B8">
        <w:rPr>
          <w:noProof/>
        </w:rPr>
        <w:t xml:space="preserve"> (</w:t>
      </w:r>
      <w:hyperlink w:anchor="_ENREF_27" w:tooltip="Deckert, 2014 #232" w:history="1">
        <w:r w:rsidR="00183004">
          <w:rPr>
            <w:noProof/>
          </w:rPr>
          <w:t>Deckert</w:t>
        </w:r>
        <w:r w:rsidR="00183004" w:rsidRPr="00183004">
          <w:rPr>
            <w:i/>
            <w:noProof/>
          </w:rPr>
          <w:t>, et al</w:t>
        </w:r>
        <w:r w:rsidR="00183004">
          <w:rPr>
            <w:noProof/>
          </w:rPr>
          <w:t xml:space="preserve"> 2014</w:t>
        </w:r>
      </w:hyperlink>
      <w:r w:rsidR="00183004">
        <w:rPr>
          <w:noProof/>
        </w:rPr>
        <w:t>)</w:t>
      </w:r>
      <w:r w:rsidR="003738A1">
        <w:fldChar w:fldCharType="end"/>
      </w:r>
      <w:r>
        <w:t xml:space="preserve">. </w:t>
      </w:r>
      <w:r w:rsidR="00FE7756">
        <w:t>Of interest, a recent study has compared miRNA expression profiles in vitreal aspirates of PVRL and uveitis</w:t>
      </w:r>
      <w:r w:rsidR="00D94345">
        <w:t>,</w:t>
      </w:r>
      <w:r w:rsidR="00FE7756">
        <w:t xml:space="preserve"> and identified miRNA-155 as consistently differentially expressed and as potential novel biomarker</w:t>
      </w:r>
      <w:r w:rsidR="003738A1">
        <w:fldChar w:fldCharType="begin">
          <w:fldData xml:space="preserve">PEVuZE5vdGU+PENpdGU+PEF1dGhvcj5UdW88L0F1dGhvcj48WWVhcj4yMDE0PC9ZZWFyPjxSZWNO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</w:fldData>
        </w:fldChar>
      </w:r>
      <w:r w:rsidR="00183004">
        <w:instrText xml:space="preserve"> ADDIN EN.CITE </w:instrText>
      </w:r>
      <w:r w:rsidR="003738A1">
        <w:fldChar w:fldCharType="begin">
          <w:fldData xml:space="preserve">PEVuZE5vdGU+PENpdGU+PEF1dGhvcj5UdW88L0F1dGhvcj48WWVhcj4yMDE0PC9ZZWFyPjxSZWNO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69" w:tooltip="Tuo, 2014 #8" w:history="1">
        <w:r w:rsidR="00183004">
          <w:rPr>
            <w:noProof/>
          </w:rPr>
          <w:t>Tuo</w:t>
        </w:r>
        <w:r w:rsidR="00183004" w:rsidRPr="00183004">
          <w:rPr>
            <w:i/>
            <w:noProof/>
          </w:rPr>
          <w:t>, et al</w:t>
        </w:r>
        <w:r w:rsidR="00183004">
          <w:rPr>
            <w:noProof/>
          </w:rPr>
          <w:t xml:space="preserve"> 2014</w:t>
        </w:r>
      </w:hyperlink>
      <w:r w:rsidR="00183004">
        <w:rPr>
          <w:noProof/>
        </w:rPr>
        <w:t>)</w:t>
      </w:r>
      <w:r w:rsidR="003738A1">
        <w:fldChar w:fldCharType="end"/>
      </w:r>
      <w:r w:rsidR="00D94345">
        <w:t>;</w:t>
      </w:r>
      <w:r w:rsidR="00FE7756">
        <w:t xml:space="preserve"> </w:t>
      </w:r>
      <w:r w:rsidR="00D94345">
        <w:t xml:space="preserve">however, </w:t>
      </w:r>
      <w:r w:rsidR="00FE7756">
        <w:t xml:space="preserve">further </w:t>
      </w:r>
      <w:r w:rsidR="009C58A5">
        <w:t xml:space="preserve">validation </w:t>
      </w:r>
      <w:r w:rsidR="00FE7756">
        <w:t xml:space="preserve">studies are needed to confirm the value of miRNA analysis for PVRL diagnosis. </w:t>
      </w:r>
    </w:p>
    <w:p w:rsidR="00FE69E6" w:rsidRDefault="00FE69E6" w:rsidP="000A4A63">
      <w:pPr>
        <w:spacing w:line="360" w:lineRule="auto"/>
        <w:jc w:val="both"/>
      </w:pPr>
    </w:p>
    <w:p w:rsidR="00BA4A54" w:rsidRPr="00BA4A54" w:rsidRDefault="00BA4A54" w:rsidP="000A4A63">
      <w:pPr>
        <w:spacing w:line="360" w:lineRule="auto"/>
        <w:jc w:val="both"/>
        <w:rPr>
          <w:i/>
        </w:rPr>
      </w:pPr>
      <w:r w:rsidRPr="00BA4A54">
        <w:rPr>
          <w:i/>
        </w:rPr>
        <w:t>VRL in immunosuppressed patients</w:t>
      </w:r>
    </w:p>
    <w:p w:rsidR="00BA4A54" w:rsidRDefault="00BA4A54" w:rsidP="00BA4A54">
      <w:pPr>
        <w:spacing w:line="360" w:lineRule="auto"/>
        <w:jc w:val="both"/>
      </w:pPr>
      <w:r>
        <w:t xml:space="preserve">Epstein-Barr virus </w:t>
      </w:r>
      <w:r w:rsidR="00B17003">
        <w:t xml:space="preserve">(EBV) </w:t>
      </w:r>
      <w:r>
        <w:t>is identified at a very high frequency in immunosuppressed patients with PCNSL, especially in the setting of AIDS</w:t>
      </w:r>
      <w:r w:rsidR="003738A1">
        <w:fldChar w:fldCharType="begin"/>
      </w:r>
      <w:r w:rsidR="00183004">
        <w:instrText xml:space="preserve"> ADDIN EN.CITE &lt;EndNote&gt;&lt;Cite&gt;&lt;Author&gt;MacMahon&lt;/Author&gt;&lt;Year&gt;1991&lt;/Year&gt;&lt;RecNum&gt;224&lt;/RecNum&gt;&lt;DisplayText&gt;(MacMahon&lt;style face="italic"&gt;, et al&lt;/style&gt; 1991)&lt;/DisplayText&gt;&lt;record&gt;&lt;rec-number&gt;224&lt;/rec-number&gt;&lt;foreign-keys&gt;&lt;key app="EN" db-id="w9xwxe5da5v9rqet92mv2x2fdpfs2tvprvx2"&gt;224&lt;/key&gt;&lt;/foreign-keys&gt;&lt;ref-type name="Journal Article"&gt;17&lt;/ref-type&gt;&lt;contributors&gt;&lt;authors&gt;&lt;author&gt;MacMahon, E. M.&lt;/author&gt;&lt;author&gt;Glass, J. D.&lt;/author&gt;&lt;author&gt;Hayward, S. D.&lt;/author&gt;&lt;author&gt;Mann, R. B.&lt;/author&gt;&lt;author&gt;Becker, P. S.&lt;/author&gt;&lt;author&gt;Charache, P.&lt;/author&gt;&lt;author&gt;McArthur, J. C.&lt;/author&gt;&lt;author&gt;Ambinder, R. F.&lt;/author&gt;&lt;/authors&gt;&lt;/contributors&gt;&lt;auth-address&gt;Department of Medicine, Johns Hopkins School of Medicine, Baltimore, Maryland.&lt;/auth-address&gt;&lt;titles&gt;&lt;title&gt;Epstein-Barr virus in AIDS-related primary central nervous system lymphoma&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969-73&lt;/pages&gt;&lt;volume&gt;338&lt;/volume&gt;&lt;number&gt;8773&lt;/number&gt;&lt;edition&gt;1991/10/19&lt;/edition&gt;&lt;keywords&gt;&lt;keyword&gt;Central Nervous System Neoplasms/etiology/*microbiology/pathology&lt;/keyword&gt;&lt;keyword&gt;DNA Probes&lt;/keyword&gt;&lt;keyword&gt;DNA, Neoplasm/analysis&lt;/keyword&gt;&lt;keyword&gt;DNA, Viral/analysis&lt;/keyword&gt;&lt;keyword&gt;Herpesvirus 4, Human/*genetics&lt;/keyword&gt;&lt;keyword&gt;Humans&lt;/keyword&gt;&lt;keyword&gt;Immunohistochemistry&lt;/keyword&gt;&lt;keyword&gt;Lymphoma/etiology/*microbiology/pathology&lt;/keyword&gt;&lt;keyword&gt;Lymphoma, AIDS-Related/*microbiology/pathology&lt;/keyword&gt;&lt;keyword&gt;Nucleic Acid Hybridization&lt;/keyword&gt;&lt;keyword&gt;Transcription, Genetic&lt;/keyword&gt;&lt;/keywords&gt;&lt;dates&gt;&lt;year&gt;1991&lt;/year&gt;&lt;pub-dates&gt;&lt;date&gt;Oct 19&lt;/date&gt;&lt;/pub-dates&gt;&lt;/dates&gt;&lt;isbn&gt;0140-6736 (Print)&amp;#xD;0140-6736&lt;/isbn&gt;&lt;accession-num&gt;1681341&lt;/accession-num&gt;&lt;urls&gt;&lt;/urls&gt;&lt;remote-database-provider&gt;NLM&lt;/remote-database-provider&gt;&lt;language&gt;eng&lt;/language&gt;&lt;/record&gt;&lt;/Cite&gt;&lt;/EndNote&gt;</w:instrText>
      </w:r>
      <w:r w:rsidR="003738A1">
        <w:fldChar w:fldCharType="separate"/>
      </w:r>
      <w:r w:rsidR="004D04B8">
        <w:rPr>
          <w:noProof/>
        </w:rPr>
        <w:t xml:space="preserve"> (</w:t>
      </w:r>
      <w:hyperlink w:anchor="_ENREF_45" w:tooltip="MacMahon, 1991 #224" w:history="1">
        <w:r w:rsidR="00183004">
          <w:rPr>
            <w:noProof/>
          </w:rPr>
          <w:t>MacMahon</w:t>
        </w:r>
        <w:r w:rsidR="00183004" w:rsidRPr="00183004">
          <w:rPr>
            <w:i/>
            <w:noProof/>
          </w:rPr>
          <w:t>, et al</w:t>
        </w:r>
        <w:r w:rsidR="00183004">
          <w:rPr>
            <w:noProof/>
          </w:rPr>
          <w:t xml:space="preserve"> 1991</w:t>
        </w:r>
      </w:hyperlink>
      <w:r w:rsidR="00183004">
        <w:rPr>
          <w:noProof/>
        </w:rPr>
        <w:t>)</w:t>
      </w:r>
      <w:r w:rsidR="003738A1">
        <w:fldChar w:fldCharType="end"/>
      </w:r>
      <w:r>
        <w:t>, but absent from lymphomas in immunocompetent patients. The same seems true for patients with VRL, although the number of cases studied for the presence of EBV is low</w:t>
      </w:r>
      <w:r w:rsidR="003738A1">
        <w:fldChar w:fldCharType="begin">
          <w:fldData xml:space="preserve">PEVuZE5vdGU+PENpdGU+PEF1dGhvcj5DaGFuPC9BdXRob3I+PFllYXI+MjAwMzwvWWVhcj48UmVj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</w:fldData>
        </w:fldChar>
      </w:r>
      <w:r w:rsidR="00183004">
        <w:instrText xml:space="preserve"> ADDIN EN.CITE </w:instrText>
      </w:r>
      <w:r w:rsidR="003738A1">
        <w:fldChar w:fldCharType="begin">
          <w:fldData xml:space="preserve">PEVuZE5vdGU+PENpdGU+PEF1dGhvcj5DaGFuPC9BdXRob3I+PFllYXI+MjAwMzwvWWVhcj48UmVj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11" w:tooltip="Chan, 2003 #218" w:history="1">
        <w:r w:rsidR="00183004">
          <w:rPr>
            <w:noProof/>
          </w:rPr>
          <w:t>Chan 2003</w:t>
        </w:r>
      </w:hyperlink>
      <w:r w:rsidR="00183004">
        <w:rPr>
          <w:noProof/>
        </w:rPr>
        <w:t>)</w:t>
      </w:r>
      <w:r w:rsidR="003738A1">
        <w:fldChar w:fldCharType="end"/>
      </w:r>
      <w:r>
        <w:t xml:space="preserve">. </w:t>
      </w:r>
    </w:p>
    <w:p w:rsidR="00FE69E6" w:rsidRPr="006B6FAA" w:rsidRDefault="00FE69E6" w:rsidP="00BA4A54">
      <w:pPr>
        <w:spacing w:line="360" w:lineRule="auto"/>
        <w:jc w:val="both"/>
      </w:pPr>
    </w:p>
    <w:p w:rsidR="003840A5" w:rsidRPr="00BA4A54" w:rsidRDefault="00BA4A54" w:rsidP="000A4A63">
      <w:pPr>
        <w:spacing w:line="360" w:lineRule="auto"/>
        <w:jc w:val="both"/>
        <w:rPr>
          <w:i/>
        </w:rPr>
      </w:pPr>
      <w:r w:rsidRPr="00BA4A54">
        <w:rPr>
          <w:i/>
        </w:rPr>
        <w:t xml:space="preserve">Other types of primary </w:t>
      </w:r>
      <w:r w:rsidR="00FE69E6">
        <w:rPr>
          <w:i/>
        </w:rPr>
        <w:t xml:space="preserve">and secondary </w:t>
      </w:r>
      <w:r w:rsidRPr="00BA4A54">
        <w:rPr>
          <w:i/>
        </w:rPr>
        <w:t>intraocular lymphoma</w:t>
      </w:r>
      <w:r>
        <w:rPr>
          <w:i/>
        </w:rPr>
        <w:t xml:space="preserve"> </w:t>
      </w:r>
    </w:p>
    <w:p w:rsidR="004C4E59" w:rsidRDefault="00BA4A54" w:rsidP="00BA4A54">
      <w:pPr>
        <w:spacing w:line="360" w:lineRule="auto"/>
        <w:jc w:val="both"/>
      </w:pPr>
      <w:r>
        <w:t xml:space="preserve">As outlined in Table 1, </w:t>
      </w:r>
      <w:r w:rsidR="00EF459E">
        <w:t>primary choroidal and ciliary body lymphoma usually belongs to the category of extranodal marginal zone lymphoma (MALT-</w:t>
      </w:r>
      <w:r w:rsidR="00FE69E6">
        <w:t xml:space="preserve">type </w:t>
      </w:r>
      <w:r w:rsidR="00EF459E">
        <w:t>lymphoma), and may be associated with MALT-</w:t>
      </w:r>
      <w:r w:rsidR="00FE69E6">
        <w:t xml:space="preserve">type </w:t>
      </w:r>
      <w:r w:rsidR="00EF459E">
        <w:t xml:space="preserve">lymphoma </w:t>
      </w:r>
      <w:r w:rsidR="00980849">
        <w:t xml:space="preserve">secondarily </w:t>
      </w:r>
      <w:r w:rsidR="00EF459E">
        <w:t>involving the ocular adnexae</w:t>
      </w:r>
      <w:r w:rsidR="003738A1">
        <w:fldChar w:fldCharType="begin"/>
      </w:r>
      <w:r w:rsidR="00183004">
        <w:instrText xml:space="preserve"> ADDIN EN.CITE &lt;EndNote&gt;&lt;Cite&gt;&lt;Author&gt;Coupland&lt;/Author&gt;&lt;Year&gt;2008&lt;/Year&gt;&lt;RecNum&gt;58&lt;/RecNum&gt;&lt;DisplayText&gt;(Coupland and Damato 2008)&lt;/DisplayText&gt;&lt;record&gt;&lt;rec-number&gt;58&lt;/rec-number&gt;&lt;foreign-keys&gt;&lt;key app="EN" db-id="w9xwxe5da5v9rqet92mv2x2fdpfs2tvprvx2"&gt;58&lt;/key&gt;&lt;/foreign-keys&gt;&lt;ref-type name="Journal Article"&gt;17&lt;/ref-type&gt;&lt;contributors&gt;&lt;authors&gt;&lt;author&gt;Coupland, S. E.&lt;/author&gt;&lt;author&gt;Damato, B.&lt;/author&gt;&lt;/authors&gt;&lt;/contributors&gt;&lt;auth-address&gt;Department of Cellular and Molecular Pathology, University of Liverpool, Liverpool, UK. s.e.coupland@liverpool.ac.uk&lt;/auth-address&gt;&lt;titles&gt;&lt;title&gt;Understanding intraocular lymphomas&lt;/title&gt;&lt;secondary-title&gt;Clin Experiment Ophthalmol&lt;/secondary-title&gt;&lt;/titles&gt;&lt;periodical&gt;&lt;full-title&gt;Clin Experiment Ophthalmol&lt;/full-title&gt;&lt;/periodical&gt;&lt;pages&gt;564-78&lt;/pages&gt;&lt;volume&gt;36&lt;/volume&gt;&lt;number&gt;6&lt;/number&gt;&lt;keywords&gt;&lt;keyword&gt;Eye Neoplasms/classification/epidemiology/*genetics/*pathology&lt;/keyword&gt;&lt;keyword&gt;Genotype&lt;/keyword&gt;&lt;keyword&gt;Humans&lt;/keyword&gt;&lt;keyword&gt;Immunophenotyping&lt;/keyword&gt;&lt;keyword&gt;Incidence&lt;/keyword&gt;&lt;keyword&gt;Lymphoma/classification/epidemiology/*genetics/*pathology&lt;/keyword&gt;&lt;keyword&gt;Neoplasm Metastasis&lt;/keyword&gt;&lt;/keywords&gt;&lt;dates&gt;&lt;year&gt;2008&lt;/year&gt;&lt;pub-dates&gt;&lt;date&gt;Aug&lt;/date&gt;&lt;/pub-dates&gt;&lt;/dates&gt;&lt;isbn&gt;1442-9071 (Electronic)&amp;#xD;1442-6404 (Linking)&lt;/isbn&gt;&lt;accession-num&gt;18954321&lt;/accession-num&gt;&lt;urls&gt;&lt;related-urls&gt;&lt;url&gt;http://www.ncbi.nlm.nih.gov/pubmed/18954321&lt;/url&gt;&lt;/related-urls&gt;&lt;/urls&gt;&lt;electronic-resource-num&gt;10.1111/j.1442-9071.2008.01843.x&lt;/electronic-resource-num&gt;&lt;/record&gt;&lt;/Cite&gt;&lt;/EndNote&gt;</w:instrText>
      </w:r>
      <w:r w:rsidR="003738A1">
        <w:fldChar w:fldCharType="separate"/>
      </w:r>
      <w:r w:rsidR="004D04B8">
        <w:rPr>
          <w:noProof/>
        </w:rPr>
        <w:t xml:space="preserve"> (</w:t>
      </w:r>
      <w:hyperlink w:anchor="_ENREF_20" w:tooltip="Coupland, 2008 #58" w:history="1">
        <w:r w:rsidR="00183004">
          <w:rPr>
            <w:noProof/>
          </w:rPr>
          <w:t>Coupland and Damato 2008</w:t>
        </w:r>
      </w:hyperlink>
      <w:r w:rsidR="00183004">
        <w:rPr>
          <w:noProof/>
        </w:rPr>
        <w:t>)</w:t>
      </w:r>
      <w:r w:rsidR="003738A1">
        <w:fldChar w:fldCharType="end"/>
      </w:r>
      <w:r w:rsidR="00EF459E">
        <w:t xml:space="preserve">. Separation from PVRL is important, because these lymphomas run an indolent course and lack involvement of the CNS. </w:t>
      </w:r>
      <w:r w:rsidR="00425407">
        <w:t xml:space="preserve">Patients with primary </w:t>
      </w:r>
      <w:r w:rsidR="00C968F1">
        <w:t>choroidal lymphoma have a very good prognosis</w:t>
      </w:r>
      <w:r w:rsidR="00F00D7C">
        <w:t xml:space="preserve"> (Figure 2)</w:t>
      </w:r>
      <w:r w:rsidR="00C968F1">
        <w:t xml:space="preserve">. </w:t>
      </w:r>
      <w:r w:rsidR="00EF459E">
        <w:t xml:space="preserve">Other </w:t>
      </w:r>
      <w:r w:rsidR="00AE0CF5">
        <w:t>NHL subtypes including T-cell lymphoma with primary intraocular manifestation mostly have been reported as single case reports</w:t>
      </w:r>
      <w:r w:rsidR="003738A1">
        <w:fldChar w:fldCharType="begin">
          <w:fldData xml:space="preserve">PEVuZE5vdGU+PENpdGU+PEF1dGhvcj5Db3VwbGFuZDwvQXV0aG9yPjxZZWFyPjIwMDU8L1llYXI+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</w:fldData>
        </w:fldChar>
      </w:r>
      <w:r w:rsidR="00183004">
        <w:instrText xml:space="preserve"> ADDIN EN.CITE </w:instrText>
      </w:r>
      <w:r w:rsidR="003738A1">
        <w:fldChar w:fldCharType="begin">
          <w:fldData xml:space="preserve">PEVuZE5vdGU+PENpdGU+PEF1dGhvcj5Db3VwbGFuZDwvQXV0aG9yPjxZZWFyPjIwMDU8L1llYXI+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17" w:tooltip="Coupland, 2005 #213" w:history="1">
        <w:r w:rsidR="00183004">
          <w:rPr>
            <w:noProof/>
          </w:rPr>
          <w:t>Coupland</w:t>
        </w:r>
        <w:r w:rsidR="00183004" w:rsidRPr="00183004">
          <w:rPr>
            <w:i/>
            <w:noProof/>
          </w:rPr>
          <w:t>, et al</w:t>
        </w:r>
        <w:r w:rsidR="00183004">
          <w:rPr>
            <w:noProof/>
          </w:rPr>
          <w:t xml:space="preserve"> 2005a</w:t>
        </w:r>
      </w:hyperlink>
      <w:r w:rsidR="00183004">
        <w:rPr>
          <w:noProof/>
        </w:rPr>
        <w:t xml:space="preserve">, </w:t>
      </w:r>
      <w:hyperlink w:anchor="_ENREF_57" w:tooltip="Ponzoni, 2002 #141" w:history="1">
        <w:r w:rsidR="00183004">
          <w:rPr>
            <w:noProof/>
          </w:rPr>
          <w:t>Ponzoni</w:t>
        </w:r>
        <w:r w:rsidR="00183004" w:rsidRPr="00183004">
          <w:rPr>
            <w:i/>
            <w:noProof/>
          </w:rPr>
          <w:t>, et al</w:t>
        </w:r>
        <w:r w:rsidR="00183004">
          <w:rPr>
            <w:noProof/>
          </w:rPr>
          <w:t xml:space="preserve"> 2002</w:t>
        </w:r>
      </w:hyperlink>
      <w:r w:rsidR="00183004">
        <w:rPr>
          <w:noProof/>
        </w:rPr>
        <w:t>)</w:t>
      </w:r>
      <w:r w:rsidR="003738A1">
        <w:fldChar w:fldCharType="end"/>
      </w:r>
      <w:r w:rsidR="00AE0CF5">
        <w:t xml:space="preserve">. </w:t>
      </w:r>
      <w:r w:rsidR="008C23E5">
        <w:t xml:space="preserve">Intraocular </w:t>
      </w:r>
      <w:r w:rsidR="00AE0CF5">
        <w:t>T-NHL seems to be associated with a less aggressive course, with or without CNS involvement</w:t>
      </w:r>
      <w:r w:rsidR="003738A1">
        <w:fldChar w:fldCharType="begin"/>
      </w:r>
      <w:r w:rsidR="00183004">
        <w:instrText xml:space="preserve"> ADDIN EN.CITE &lt;EndNote&gt;&lt;Cite&gt;&lt;Author&gt;Coupland&lt;/Author&gt;&lt;Year&gt;2008&lt;/Year&gt;&lt;RecNum&gt;58&lt;/RecNum&gt;&lt;DisplayText&gt;(Coupland and Damato 2008)&lt;/DisplayText&gt;&lt;record&gt;&lt;rec-number&gt;58&lt;/rec-number&gt;&lt;foreign-keys&gt;&lt;key app="EN" db-id="w9xwxe5da5v9rqet92mv2x2fdpfs2tvprvx2"&gt;58&lt;/key&gt;&lt;/foreign-keys&gt;&lt;ref-type name="Journal Article"&gt;17&lt;/ref-type&gt;&lt;contributors&gt;&lt;authors&gt;&lt;author&gt;Coupland, S. E.&lt;/author&gt;&lt;author&gt;Damato, B.&lt;/author&gt;&lt;/authors&gt;&lt;/contributors&gt;&lt;auth-address&gt;Department of Cellular and Molecular Pathology, University of Liverpool, Liverpool, UK. s.e.coupland@liverpool.ac.uk&lt;/auth-address&gt;&lt;titles&gt;&lt;title&gt;Understanding intraocular lymphomas&lt;/title&gt;&lt;secondary-title&gt;Clin Experiment Ophthalmol&lt;/secondary-title&gt;&lt;/titles&gt;&lt;periodical&gt;&lt;full-title&gt;Clin Experiment Ophthalmol&lt;/full-title&gt;&lt;/periodical&gt;&lt;pages&gt;564-78&lt;/pages&gt;&lt;volume&gt;36&lt;/volume&gt;&lt;number&gt;6&lt;/number&gt;&lt;keywords&gt;&lt;keyword&gt;Eye Neoplasms/classification/epidemiology/*genetics/*pathology&lt;/keyword&gt;&lt;keyword&gt;Genotype&lt;/keyword&gt;&lt;keyword&gt;Humans&lt;/keyword&gt;&lt;keyword&gt;Immunophenotyping&lt;/keyword&gt;&lt;keyword&gt;Incidence&lt;/keyword&gt;&lt;keyword&gt;Lymphoma/classification/epidemiology/*genetics/*pathology&lt;/keyword&gt;&lt;keyword&gt;Neoplasm Metastasis&lt;/keyword&gt;&lt;/keywords&gt;&lt;dates&gt;&lt;year&gt;2008&lt;/year&gt;&lt;pub-dates&gt;&lt;date&gt;Aug&lt;/date&gt;&lt;/pub-dates&gt;&lt;/dates&gt;&lt;isbn&gt;1442-9071 (Electronic)&amp;#xD;1442-6404 (Linking)&lt;/isbn&gt;&lt;accession-num&gt;18954321&lt;/accession-num&gt;&lt;urls&gt;&lt;related-urls&gt;&lt;url&gt;http://www.ncbi.nlm.nih.gov/pubmed/18954321&lt;/url&gt;&lt;/related-urls&gt;&lt;/urls&gt;&lt;electronic-resource-num&gt;10.1111/j.1442-9071.2008.01843.x&lt;/electronic-resource-num&gt;&lt;/record&gt;&lt;/Cite&gt;&lt;/EndNote&gt;</w:instrText>
      </w:r>
      <w:r w:rsidR="003738A1">
        <w:fldChar w:fldCharType="separate"/>
      </w:r>
      <w:r w:rsidR="004D04B8">
        <w:rPr>
          <w:noProof/>
        </w:rPr>
        <w:t xml:space="preserve"> (</w:t>
      </w:r>
      <w:hyperlink w:anchor="_ENREF_20" w:tooltip="Coupland, 2008 #58" w:history="1">
        <w:r w:rsidR="00183004">
          <w:rPr>
            <w:noProof/>
          </w:rPr>
          <w:t>Coupland and Damato 2008</w:t>
        </w:r>
      </w:hyperlink>
      <w:r w:rsidR="00183004">
        <w:rPr>
          <w:noProof/>
        </w:rPr>
        <w:t>)</w:t>
      </w:r>
      <w:r w:rsidR="003738A1">
        <w:fldChar w:fldCharType="end"/>
      </w:r>
      <w:r w:rsidR="00AE0CF5">
        <w:t xml:space="preserve">.  </w:t>
      </w:r>
    </w:p>
    <w:p w:rsidR="00F85522" w:rsidRDefault="00AD546D" w:rsidP="00BA4A54">
      <w:pPr>
        <w:spacing w:line="360" w:lineRule="auto"/>
        <w:jc w:val="both"/>
      </w:pPr>
      <w:r>
        <w:t xml:space="preserve">Secondary intraocular involvement by systemic lymphoma is </w:t>
      </w:r>
      <w:r w:rsidR="00275E14">
        <w:t xml:space="preserve">relatively </w:t>
      </w:r>
      <w:r>
        <w:t xml:space="preserve">rare, and </w:t>
      </w:r>
      <w:r w:rsidR="00BB32EA">
        <w:t xml:space="preserve">the </w:t>
      </w:r>
      <w:r>
        <w:t xml:space="preserve">disease is usually confined to the choroid. The most common subtype is </w:t>
      </w:r>
      <w:r w:rsidR="00A3508D">
        <w:t xml:space="preserve">systemic </w:t>
      </w:r>
      <w:r>
        <w:t>DLBCL</w:t>
      </w:r>
      <w:r w:rsidR="003738A1">
        <w:fldChar w:fldCharType="begin"/>
      </w:r>
      <w:r w:rsidR="00183004">
        <w:instrText xml:space="preserve"> ADDIN EN.CITE &lt;EndNote&gt;&lt;Cite&gt;&lt;Author&gt;Coupland&lt;/Author&gt;&lt;Year&gt;2008&lt;/Year&gt;&lt;RecNum&gt;58&lt;/RecNum&gt;&lt;DisplayText&gt;(Coupland and Damato 2008)&lt;/DisplayText&gt;&lt;record&gt;&lt;rec-number&gt;58&lt;/rec-number&gt;&lt;foreign-keys&gt;&lt;key app="EN" db-id="w9xwxe5da5v9rqet92mv2x2fdpfs2tvprvx2"&gt;58&lt;/key&gt;&lt;/foreign-keys&gt;&lt;ref-type name="Journal Article"&gt;17&lt;/ref-type&gt;&lt;contributors&gt;&lt;authors&gt;&lt;author&gt;Coupland, S. E.&lt;/author&gt;&lt;author&gt;Damato, B.&lt;/author&gt;&lt;/authors&gt;&lt;/contributors&gt;&lt;auth-address&gt;Department of Cellular and Molecular Pathology, University of Liverpool, Liverpool, UK. s.e.coupland@liverpool.ac.uk&lt;/auth-address&gt;&lt;titles&gt;&lt;title&gt;Understanding intraocular lymphomas&lt;/title&gt;&lt;secondary-title&gt;Clin Experiment Ophthalmol&lt;/secondary-title&gt;&lt;/titles&gt;&lt;periodical&gt;&lt;full-title&gt;Clin Experiment Ophthalmol&lt;/full-title&gt;&lt;/periodical&gt;&lt;pages&gt;564-78&lt;/pages&gt;&lt;volume&gt;36&lt;/volume&gt;&lt;number&gt;6&lt;/number&gt;&lt;keywords&gt;&lt;keyword&gt;Eye Neoplasms/classification/epidemiology/*genetics/*pathology&lt;/keyword&gt;&lt;keyword&gt;Genotype&lt;/keyword&gt;&lt;keyword&gt;Humans&lt;/keyword&gt;&lt;keyword&gt;Immunophenotyping&lt;/keyword&gt;&lt;keyword&gt;Incidence&lt;/keyword&gt;&lt;keyword&gt;Lymphoma/classification/epidemiology/*genetics/*pathology&lt;/keyword&gt;&lt;keyword&gt;Neoplasm Metastasis&lt;/keyword&gt;&lt;/keywords&gt;&lt;dates&gt;&lt;year&gt;2008&lt;/year&gt;&lt;pub-dates&gt;&lt;date&gt;Aug&lt;/date&gt;&lt;/pub-dates&gt;&lt;/dates&gt;&lt;isbn&gt;1442-9071 (Electronic)&amp;#xD;1442-6404 (Linking)&lt;/isbn&gt;&lt;accession-num&gt;18954321&lt;/accession-num&gt;&lt;urls&gt;&lt;related-urls&gt;&lt;url&gt;http://www.ncbi.nlm.nih.gov/pubmed/18954321&lt;/url&gt;&lt;/related-urls&gt;&lt;/urls&gt;&lt;electronic-resource-num&gt;10.1111/j.1442-9071.2008.01843.x&lt;/electronic-resource-num&gt;&lt;/record&gt;&lt;/Cite&gt;&lt;/EndNote&gt;</w:instrText>
      </w:r>
      <w:r w:rsidR="003738A1">
        <w:fldChar w:fldCharType="separate"/>
      </w:r>
      <w:r w:rsidR="004D04B8">
        <w:rPr>
          <w:noProof/>
        </w:rPr>
        <w:t xml:space="preserve"> (</w:t>
      </w:r>
      <w:hyperlink w:anchor="_ENREF_20" w:tooltip="Coupland, 2008 #58" w:history="1">
        <w:r w:rsidR="00183004">
          <w:rPr>
            <w:noProof/>
          </w:rPr>
          <w:t>Coupland and Damato 2008</w:t>
        </w:r>
      </w:hyperlink>
      <w:r w:rsidR="00183004">
        <w:rPr>
          <w:noProof/>
        </w:rPr>
        <w:t>)</w:t>
      </w:r>
      <w:r w:rsidR="003738A1">
        <w:fldChar w:fldCharType="end"/>
      </w:r>
      <w:r w:rsidR="00A3508D">
        <w:t xml:space="preserve"> but secondary infiltration of the eye by other B-NHL subtypes include </w:t>
      </w:r>
      <w:r w:rsidR="00600FF4">
        <w:t>chronic lymph</w:t>
      </w:r>
      <w:r w:rsidR="00FE69E6">
        <w:t>ocy</w:t>
      </w:r>
      <w:r w:rsidR="00600FF4">
        <w:t>tic leukemia</w:t>
      </w:r>
      <w:r w:rsidR="00484C21">
        <w:t xml:space="preserve"> </w:t>
      </w:r>
      <w:r w:rsidR="00600FF4">
        <w:t xml:space="preserve"> </w:t>
      </w:r>
      <w:r w:rsidR="003738A1">
        <w:fldChar w:fldCharType="begin"/>
      </w:r>
      <w:r w:rsidR="00183004">
        <w:instrText xml:space="preserve"> ADDIN EN.CITE &lt;EndNote&gt;&lt;Cite&gt;&lt;Author&gt;Coupland&lt;/Author&gt;&lt;Year&gt;2001&lt;/Year&gt;&lt;RecNum&gt;236&lt;/RecNum&gt;&lt;DisplayText&gt;(Coupland&lt;style face="italic"&gt;, et al&lt;/style&gt; 2001)&lt;/DisplayText&gt;&lt;record&gt;&lt;rec-number&gt;236&lt;/rec-number&gt;&lt;foreign-keys&gt;&lt;key app="EN" db-id="w9xwxe5da5v9rqet92mv2x2fdpfs2tvprvx2"&gt;236&lt;/key&gt;&lt;/foreign-keys&gt;&lt;ref-type name="Journal Article"&gt;17&lt;/ref-type&gt;&lt;contributors&gt;&lt;authors&gt;&lt;author&gt;Coupland, S. E.&lt;/author&gt;&lt;author&gt;Foss, H. D.&lt;/author&gt;&lt;author&gt;Bechrakis, N. E.&lt;/author&gt;&lt;author&gt;Hummel, M.&lt;/author&gt;&lt;author&gt;Stein, H.&lt;/author&gt;&lt;/authors&gt;&lt;/contributors&gt;&lt;auth-address&gt;Department of Pathology, University Hospital Benjamin Franklin, Freie Universitat, Berlin, Germany. secoupland@yahoo.de&lt;/auth-address&gt;&lt;titles&gt;&lt;title&gt;Secondary ocular involvement in systemic &amp;quot;memory&amp;quot; B-cell lymphocytic leukemia&lt;/title&gt;&lt;secondary-title&gt;Ophthalmology&lt;/secondary-title&gt;&lt;/titles&gt;&lt;periodical&gt;&lt;full-title&gt;Ophthalmology&lt;/full-title&gt;&lt;/periodical&gt;&lt;pages&gt;1289-95&lt;/pages&gt;&lt;volume&gt;108&lt;/volume&gt;&lt;number&gt;7&lt;/number&gt;&lt;keywords&gt;&lt;keyword&gt;Antibodies, Monoclonal&lt;/keyword&gt;&lt;keyword&gt;Antigens, CD/immunology&lt;/keyword&gt;&lt;keyword&gt;Bone Marrow/pathology&lt;/keyword&gt;&lt;keyword&gt;DNA Mutational Analysis&lt;/keyword&gt;&lt;keyword&gt;DNA, Neoplasm/analysis&lt;/keyword&gt;&lt;keyword&gt;Eye Enucleation&lt;/keyword&gt;&lt;keyword&gt;Eye Neoplasms/genetics/*pathology/surgery&lt;/keyword&gt;&lt;keyword&gt;Female&lt;/keyword&gt;&lt;keyword&gt;Gene Amplification&lt;/keyword&gt;&lt;keyword&gt;Gene Rearrangement, B-Lymphocyte, Heavy Chain/genetics&lt;/keyword&gt;&lt;keyword&gt;Genes, Immunoglobulin/genetics&lt;/keyword&gt;&lt;keyword&gt;Humans&lt;/keyword&gt;&lt;keyword&gt;Immunoenzyme Techniques&lt;/keyword&gt;&lt;keyword&gt;Immunophenotyping&lt;/keyword&gt;&lt;keyword&gt;Leukemia, Lymphocytic, Chronic, B-Cell/genetics/*pathology/surgery&lt;/keyword&gt;&lt;keyword&gt;Middle Aged&lt;/keyword&gt;&lt;keyword&gt;Polymerase Chain Reaction&lt;/keyword&gt;&lt;/keywords&gt;&lt;dates&gt;&lt;year&gt;2001&lt;/year&gt;&lt;pub-dates&gt;&lt;date&gt;Jul&lt;/date&gt;&lt;/pub-dates&gt;&lt;/dates&gt;&lt;isbn&gt;0161-6420 (Print)&amp;#xD;0161-6420 (Linking)&lt;/isbn&gt;&lt;accession-num&gt;11425689&lt;/accession-num&gt;&lt;urls&gt;&lt;related-urls&gt;&lt;url&gt;http://www.ncbi.nlm.nih.gov/pubmed/11425689&lt;/url&gt;&lt;/related-urls&gt;&lt;/urls&gt;&lt;/record&gt;&lt;/Cite&gt;&lt;/EndNote&gt;</w:instrText>
      </w:r>
      <w:r w:rsidR="003738A1">
        <w:fldChar w:fldCharType="separate"/>
      </w:r>
      <w:r w:rsidR="00183004">
        <w:rPr>
          <w:noProof/>
        </w:rPr>
        <w:t>(</w:t>
      </w:r>
      <w:hyperlink w:anchor="_ENREF_21" w:tooltip="Coupland, 2001 #236" w:history="1">
        <w:r w:rsidR="00183004">
          <w:rPr>
            <w:noProof/>
          </w:rPr>
          <w:t>Coupland</w:t>
        </w:r>
        <w:r w:rsidR="00183004" w:rsidRPr="00183004">
          <w:rPr>
            <w:i/>
            <w:noProof/>
          </w:rPr>
          <w:t>, et al</w:t>
        </w:r>
        <w:r w:rsidR="00183004">
          <w:rPr>
            <w:noProof/>
          </w:rPr>
          <w:t xml:space="preserve"> 2001</w:t>
        </w:r>
      </w:hyperlink>
      <w:r w:rsidR="00183004">
        <w:rPr>
          <w:noProof/>
        </w:rPr>
        <w:t>)</w:t>
      </w:r>
      <w:r w:rsidR="003738A1">
        <w:fldChar w:fldCharType="end"/>
      </w:r>
      <w:r w:rsidR="00484C21">
        <w:t xml:space="preserve">, </w:t>
      </w:r>
      <w:r w:rsidR="00A3508D">
        <w:t>plasma cell neoplasms</w:t>
      </w:r>
      <w:r w:rsidR="00814BCF">
        <w:t xml:space="preserve"> </w:t>
      </w:r>
      <w:r w:rsidR="003738A1">
        <w:fldChar w:fldCharType="begin"/>
      </w:r>
      <w:r w:rsidR="00183004">
        <w:instrText xml:space="preserve"> ADDIN EN.CITE &lt;EndNote&gt;&lt;Cite&gt;&lt;Author&gt;Fung&lt;/Author&gt;&lt;Year&gt;2005&lt;/Year&gt;&lt;RecNum&gt;237&lt;/RecNum&gt;&lt;DisplayText&gt;(Fung&lt;style face="italic"&gt;, et al&lt;/style&gt; 2005)&lt;/DisplayText&gt;&lt;record&gt;&lt;rec-number&gt;237&lt;/rec-number&gt;&lt;foreign-keys&gt;&lt;key app="EN" db-id="w9xwxe5da5v9rqet92mv2x2fdpfs2tvprvx2"&gt;237&lt;/key&gt;&lt;/foreign-keys&gt;&lt;ref-type name="Journal Article"&gt;17&lt;/ref-type&gt;&lt;contributors&gt;&lt;authors&gt;&lt;author&gt;Fung, S.&lt;/author&gt;&lt;author&gt;Selva, D.&lt;/author&gt;&lt;author&gt;Leibovitch, I.&lt;/author&gt;&lt;author&gt;Hsuan, J.&lt;/author&gt;&lt;author&gt;Crompton, J.&lt;/author&gt;&lt;/authors&gt;&lt;/contributors&gt;&lt;auth-address&gt;Oculoplastic and Orbital Unit, Department of Ophthalmology, Royal Adelaide Hospital, University of Adelaide, Adelaide, Australia.&lt;/auth-address&gt;&lt;titles&gt;&lt;title&gt;Ophthalmic manifestations of multiple myeloma&lt;/title&gt;&lt;secondary-title&gt;Ophthalmologica&lt;/secondary-title&gt;&lt;/titles&gt;&lt;periodical&gt;&lt;full-title&gt;Ophthalmologica&lt;/full-title&gt;&lt;/periodical&gt;&lt;pages&gt;43-8&lt;/pages&gt;&lt;volume&gt;219&lt;/volume&gt;&lt;number&gt;1&lt;/number&gt;&lt;keywords&gt;&lt;keyword&gt;Adult&lt;/keyword&gt;&lt;keyword&gt;Aged&lt;/keyword&gt;&lt;keyword&gt;Exophthalmos/diagnosis/therapy&lt;/keyword&gt;&lt;keyword&gt;Eye Neoplasms/*diagnosis/therapy&lt;/keyword&gt;&lt;keyword&gt;Female&lt;/keyword&gt;&lt;keyword&gt;Humans&lt;/keyword&gt;&lt;keyword&gt;Magnetic Resonance Imaging&lt;/keyword&gt;&lt;keyword&gt;Male&lt;/keyword&gt;&lt;keyword&gt;Middle Aged&lt;/keyword&gt;&lt;keyword&gt;Multiple Myeloma/*diagnosis/therapy&lt;/keyword&gt;&lt;keyword&gt;Nervous System Diseases/diagnosis/therapy&lt;/keyword&gt;&lt;keyword&gt;Retinal Diseases/diagnosis/therapy&lt;/keyword&gt;&lt;keyword&gt;Retrospective Studies&lt;/keyword&gt;&lt;keyword&gt;Tomography, X-Ray Computed&lt;/keyword&gt;&lt;keyword&gt;Vision Disorders/diagnosis/therapy&lt;/keyword&gt;&lt;/keywords&gt;&lt;dates&gt;&lt;year&gt;2005&lt;/year&gt;&lt;pub-dates&gt;&lt;date&gt;Jan-Feb&lt;/date&gt;&lt;/pub-dates&gt;&lt;/dates&gt;&lt;isbn&gt;0030-3755 (Print)&amp;#xD;0030-3755 (Linking)&lt;/isbn&gt;&lt;accession-num&gt;15627827&lt;/accession-num&gt;&lt;urls&gt;&lt;related-urls&gt;&lt;url&gt;http://www.ncbi.nlm.nih.gov/pubmed/15627827&lt;/url&gt;&lt;/related-urls&gt;&lt;/urls&gt;&lt;electronic-resource-num&gt;10.1159/000081782&lt;/electronic-resource-num&gt;&lt;/record&gt;&lt;/Cite&gt;&lt;/EndNote&gt;</w:instrText>
      </w:r>
      <w:r w:rsidR="003738A1">
        <w:fldChar w:fldCharType="separate"/>
      </w:r>
      <w:r w:rsidR="00183004">
        <w:rPr>
          <w:noProof/>
        </w:rPr>
        <w:t>(</w:t>
      </w:r>
      <w:hyperlink w:anchor="_ENREF_34" w:tooltip="Fung, 2005 #237" w:history="1">
        <w:r w:rsidR="00183004">
          <w:rPr>
            <w:noProof/>
          </w:rPr>
          <w:t>Fung</w:t>
        </w:r>
        <w:r w:rsidR="00183004" w:rsidRPr="00183004">
          <w:rPr>
            <w:i/>
            <w:noProof/>
          </w:rPr>
          <w:t>, et al</w:t>
        </w:r>
        <w:r w:rsidR="00183004">
          <w:rPr>
            <w:noProof/>
          </w:rPr>
          <w:t xml:space="preserve"> 2005</w:t>
        </w:r>
      </w:hyperlink>
      <w:r w:rsidR="00183004">
        <w:rPr>
          <w:noProof/>
        </w:rPr>
        <w:t>)</w:t>
      </w:r>
      <w:r w:rsidR="003738A1">
        <w:fldChar w:fldCharType="end"/>
      </w:r>
      <w:r w:rsidR="00AE6F83">
        <w:t xml:space="preserve">, </w:t>
      </w:r>
      <w:r w:rsidR="00A3508D">
        <w:t xml:space="preserve">as well as intravascular </w:t>
      </w:r>
      <w:r w:rsidR="00FE69E6">
        <w:t xml:space="preserve">large B-cell </w:t>
      </w:r>
      <w:r w:rsidR="00A3508D">
        <w:t>lymphoma</w:t>
      </w:r>
      <w:r w:rsidR="00F85522" w:rsidRPr="00F85522">
        <w:t xml:space="preserve"> </w:t>
      </w:r>
      <w:r w:rsidR="003738A1">
        <w:fldChar w:fldCharType="begin"/>
      </w:r>
      <w:r w:rsidR="00183004">
        <w:instrText xml:space="preserve"> ADDIN EN.CITE &lt;EndNote&gt;&lt;Cite&gt;&lt;Author&gt;Mudhar&lt;/Author&gt;&lt;Year&gt;2007&lt;/Year&gt;&lt;RecNum&gt;238&lt;/RecNum&gt;&lt;DisplayText&gt;(Mudhar&lt;style face="italic"&gt;, et al&lt;/style&gt; 2007)&lt;/DisplayText&gt;&lt;record&gt;&lt;rec-number&gt;238&lt;/rec-number&gt;&lt;foreign-keys&gt;&lt;key app="EN" db-id="w9xwxe5da5v9rqet92mv2x2fdpfs2tvprvx2"&gt;238&lt;/key&gt;&lt;/foreign-keys&gt;&lt;ref-type name="Journal Article"&gt;17&lt;/ref-type&gt;&lt;contributors&gt;&lt;authors&gt;&lt;author&gt;Mudhar, H. S.&lt;/author&gt;&lt;author&gt;Sethuraman, C.&lt;/author&gt;&lt;author&gt;Khan, M. D.&lt;/author&gt;&lt;author&gt;Jan, S. U.&lt;/author&gt;&lt;/authors&gt;&lt;/contributors&gt;&lt;titles&gt;&lt;title&gt;Intracular, pan-uveal intravascular large B-cell lymphoma associated with choroidal infarction and choroidal tri-lineage extramedullary haemtopoiesis&lt;/title&gt;&lt;secondary-title&gt;Histopathology&lt;/secondary-title&gt;&lt;/titles&gt;&lt;periodical&gt;&lt;full-title&gt;Histopathology&lt;/full-title&gt;&lt;/periodical&gt;&lt;pages&gt;275-9&lt;/pages&gt;&lt;volume&gt;51&lt;/volume&gt;&lt;number&gt;2&lt;/number&gt;&lt;keywords&gt;&lt;keyword&gt;Aged&lt;/keyword&gt;&lt;keyword&gt;Aged, 80 and over&lt;/keyword&gt;&lt;keyword&gt;Choroid/blood supply&lt;/keyword&gt;&lt;keyword&gt;Choroid Neoplasms/blood supply/*pathology&lt;/keyword&gt;&lt;keyword&gt;Female&lt;/keyword&gt;&lt;keyword&gt;Hematopoiesis, Extramedullary&lt;/keyword&gt;&lt;keyword&gt;Humans&lt;/keyword&gt;&lt;keyword&gt;Infarction/pathology&lt;/keyword&gt;&lt;keyword&gt;Lymphoma, B-Cell/*pathology&lt;/keyword&gt;&lt;keyword&gt;Lymphoma, Large B-Cell, Diffuse/*pathology&lt;/keyword&gt;&lt;/keywords&gt;&lt;dates&gt;&lt;year&gt;2007&lt;/year&gt;&lt;pub-dates&gt;&lt;date&gt;Aug&lt;/date&gt;&lt;/pub-dates&gt;&lt;/dates&gt;&lt;isbn&gt;0309-0167 (Print)&amp;#xD;0309-0167 (Linking)&lt;/isbn&gt;&lt;accession-num&gt;17593210&lt;/accession-num&gt;&lt;urls&gt;&lt;related-urls&gt;&lt;url&gt;http://www.ncbi.nlm.nih.gov/pubmed/17593210&lt;/url&gt;&lt;/related-urls&gt;&lt;/urls&gt;&lt;electronic-resource-num&gt;10.1111/j.1365-2559.2007.02750.x&lt;/electronic-resource-num&gt;&lt;/record&gt;&lt;/Cite&gt;&lt;/EndNote&gt;</w:instrText>
      </w:r>
      <w:r w:rsidR="003738A1">
        <w:fldChar w:fldCharType="separate"/>
      </w:r>
      <w:r w:rsidR="00183004">
        <w:rPr>
          <w:noProof/>
        </w:rPr>
        <w:t>(</w:t>
      </w:r>
      <w:hyperlink w:anchor="_ENREF_54" w:tooltip="Mudhar, 2007 #238" w:history="1">
        <w:r w:rsidR="00183004">
          <w:rPr>
            <w:noProof/>
          </w:rPr>
          <w:t>Mudhar</w:t>
        </w:r>
        <w:r w:rsidR="00183004" w:rsidRPr="00183004">
          <w:rPr>
            <w:i/>
            <w:noProof/>
          </w:rPr>
          <w:t>, et al</w:t>
        </w:r>
        <w:r w:rsidR="00183004">
          <w:rPr>
            <w:noProof/>
          </w:rPr>
          <w:t xml:space="preserve"> 2007</w:t>
        </w:r>
      </w:hyperlink>
      <w:r w:rsidR="00183004">
        <w:rPr>
          <w:noProof/>
        </w:rPr>
        <w:t>)</w:t>
      </w:r>
      <w:r w:rsidR="003738A1">
        <w:fldChar w:fldCharType="end"/>
      </w:r>
      <w:r>
        <w:t xml:space="preserve">. A peculiar phenomenon is </w:t>
      </w:r>
      <w:r w:rsidR="00D462A5">
        <w:t xml:space="preserve">the increased risk for </w:t>
      </w:r>
      <w:r>
        <w:t>secondary vitreoretinal or CNS involvement by DLBCL of the testis, another immune</w:t>
      </w:r>
      <w:r w:rsidR="00A3508D">
        <w:t>-</w:t>
      </w:r>
      <w:r w:rsidR="00322647">
        <w:t xml:space="preserve"> </w:t>
      </w:r>
      <w:r>
        <w:t xml:space="preserve">privileged site, which shares many features with PVRL and PCNSL, including predominance of the ABC type, common loss of HLA class I and II expression and common </w:t>
      </w:r>
      <w:r w:rsidRPr="00AD546D">
        <w:rPr>
          <w:i/>
        </w:rPr>
        <w:t>MYD88</w:t>
      </w:r>
      <w:r>
        <w:t xml:space="preserve"> mutations</w:t>
      </w:r>
      <w:r w:rsidR="003738A1">
        <w:fldChar w:fldCharType="begin">
          <w:fldData xml:space="preserve">PEVuZE5vdGU+PENpdGU+PEF1dGhvcj5SaWVtZXJzbWE8L0F1dGhvcj48WWVhcj4yMDAwPC9ZZWFy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</w:fldData>
        </w:fldChar>
      </w:r>
      <w:r w:rsidR="00183004">
        <w:instrText xml:space="preserve"> ADDIN EN.CITE </w:instrText>
      </w:r>
      <w:r w:rsidR="003738A1">
        <w:fldChar w:fldCharType="begin">
          <w:fldData xml:space="preserve">PEVuZE5vdGU+PENpdGU+PEF1dGhvcj5SaWVtZXJzbWE8L0F1dGhvcj48WWVhcj4yMDAwPC9ZZWFy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43" w:tooltip="Kraan, 2013 #6" w:history="1">
        <w:r w:rsidR="00183004">
          <w:rPr>
            <w:noProof/>
          </w:rPr>
          <w:t>Kraan</w:t>
        </w:r>
        <w:r w:rsidR="00183004" w:rsidRPr="00183004">
          <w:rPr>
            <w:i/>
            <w:noProof/>
          </w:rPr>
          <w:t>, et al</w:t>
        </w:r>
        <w:r w:rsidR="00183004">
          <w:rPr>
            <w:noProof/>
          </w:rPr>
          <w:t xml:space="preserve"> 2013</w:t>
        </w:r>
      </w:hyperlink>
      <w:r w:rsidR="00183004">
        <w:rPr>
          <w:noProof/>
        </w:rPr>
        <w:t xml:space="preserve">, </w:t>
      </w:r>
      <w:hyperlink w:anchor="_ENREF_61" w:tooltip="Riemersma, 2000 #229" w:history="1">
        <w:r w:rsidR="00183004">
          <w:rPr>
            <w:noProof/>
          </w:rPr>
          <w:t>Riemersma</w:t>
        </w:r>
        <w:r w:rsidR="00183004" w:rsidRPr="00183004">
          <w:rPr>
            <w:i/>
            <w:noProof/>
          </w:rPr>
          <w:t>, et al</w:t>
        </w:r>
        <w:r w:rsidR="00183004">
          <w:rPr>
            <w:noProof/>
          </w:rPr>
          <w:t xml:space="preserve"> 2000</w:t>
        </w:r>
      </w:hyperlink>
      <w:r w:rsidR="00183004">
        <w:rPr>
          <w:noProof/>
        </w:rPr>
        <w:t>)</w:t>
      </w:r>
      <w:r w:rsidR="003738A1">
        <w:fldChar w:fldCharType="end"/>
      </w:r>
      <w:r>
        <w:t xml:space="preserve">. </w:t>
      </w:r>
      <w:r w:rsidR="00D462A5">
        <w:t xml:space="preserve">Of interest, joint </w:t>
      </w:r>
      <w:r w:rsidR="00D462A5" w:rsidRPr="00D462A5">
        <w:rPr>
          <w:i/>
        </w:rPr>
        <w:t xml:space="preserve">MYD88 </w:t>
      </w:r>
      <w:r w:rsidR="00D462A5">
        <w:t>L265P mutations indicating a common clonal origin were identified in two cases of VRL with a history of testicular lymphoma in our recent VRL series</w:t>
      </w:r>
      <w:r w:rsidR="003738A1">
        <w:fldChar w:fldCharType="begin"/>
      </w:r>
      <w:r w:rsidR="00183004">
        <w:instrText xml:space="preserve"> ADDIN EN.CITE &lt;EndNote&gt;&lt;Cite&gt;&lt;Author&gt;Bonzheim&lt;/Author&gt;&lt;Year&gt;2015&lt;/Year&gt;&lt;RecNum&gt;30&lt;/RecNum&gt;&lt;DisplayText&gt;(Bonzheim&lt;style face="italic"&gt;, et al&lt;/style&gt; 2015)&lt;/DisplayText&gt;&lt;record&gt;&lt;rec-number&gt;30&lt;/rec-number&gt;&lt;foreign-keys&gt;&lt;key app="EN" db-id="w9xwxe5da5v9rqet92mv2x2fdpfs2tvprvx2"&gt;30&lt;/key&gt;&lt;/foreign-keys&gt;&lt;ref-type name="Journal Article"&gt;17&lt;/ref-type&gt;&lt;contributors&gt;&lt;authors&gt;&lt;author&gt;Bonzheim, I.&lt;/author&gt;&lt;author&gt;Giese, S.&lt;/author&gt;&lt;author&gt;Deuter, C.&lt;/author&gt;&lt;author&gt;Susskind, D.&lt;/author&gt;&lt;author&gt;Zierhut, M.&lt;/author&gt;&lt;author&gt;Waizel, M.&lt;/author&gt;&lt;author&gt;Szurman, P.&lt;/author&gt;&lt;author&gt;Federmann, B.&lt;/author&gt;&lt;author&gt;Schmidt, J.&lt;/author&gt;&lt;author&gt;Quintanilla-Martinez, L.&lt;/author&gt;&lt;author&gt;Coupland, S. E.&lt;/author&gt;&lt;author&gt;Bartz-Schmidt, K. U.&lt;/author&gt;&lt;author&gt;Fend, F.&lt;/author&gt;&lt;/authors&gt;&lt;/contributors&gt;&lt;auth-address&gt;Institute of Pathology and Neuropathology and.&amp;#xD;Centre of Ophthalmology, University Hospital Tubingen, Tubingen, Germany;&amp;#xD;Department of Ophthalmology, Knappschaftkrankenhaus Saar, Sulzbach, Germany; and.&amp;#xD;Department of Molecular &amp;amp; Clinical Cancer Medicine, Institute of Translational Medicine, University of Liverpool, Liverpool, United Kingdom.&lt;/auth-address&gt;&lt;titles&gt;&lt;title&gt;High frequency of MYD88 mutations in vitreoretinal B-cell lymphoma: a valuable tool to improve diagnostic yield of vitreous aspirates&lt;/title&gt;&lt;secondary-title&gt;Blood&lt;/secondary-title&gt;&lt;/titles&gt;&lt;periodical&gt;&lt;full-title&gt;Blood&lt;/full-title&gt;&lt;/periodical&gt;&lt;pages&gt;76-9&lt;/pages&gt;&lt;volume&gt;126&lt;/volume&gt;&lt;number&gt;1&lt;/number&gt;&lt;dates&gt;&lt;year&gt;2015&lt;/year&gt;&lt;pub-dates&gt;&lt;date&gt;Jul 2&lt;/date&gt;&lt;/pub-dates&gt;&lt;/dates&gt;&lt;isbn&gt;1528-0020 (Electronic)&amp;#xD;0006-4971 (Linking)&lt;/isbn&gt;&lt;accession-num&gt;25900979&lt;/accession-num&gt;&lt;urls&gt;&lt;related-urls&gt;&lt;url&gt;http://www.ncbi.nlm.nih.gov/pubmed/25900979&lt;/url&gt;&lt;/related-urls&gt;&lt;/urls&gt;&lt;electronic-resource-num&gt;10.1182/blood-2015-01-620518&lt;/electronic-resource-num&gt;&lt;/record&gt;&lt;/Cite&gt;&lt;/EndNote&gt;</w:instrText>
      </w:r>
      <w:r w:rsidR="003738A1">
        <w:fldChar w:fldCharType="separate"/>
      </w:r>
      <w:r w:rsidR="004D04B8">
        <w:rPr>
          <w:noProof/>
        </w:rPr>
        <w:t xml:space="preserve"> (</w:t>
      </w:r>
      <w:hyperlink w:anchor="_ENREF_5" w:tooltip="Bonzheim, 2015 #30" w:history="1">
        <w:r w:rsidR="00183004">
          <w:rPr>
            <w:noProof/>
          </w:rPr>
          <w:t>Bonzheim</w:t>
        </w:r>
        <w:r w:rsidR="00183004" w:rsidRPr="00183004">
          <w:rPr>
            <w:i/>
            <w:noProof/>
          </w:rPr>
          <w:t>, et al</w:t>
        </w:r>
        <w:r w:rsidR="00183004">
          <w:rPr>
            <w:noProof/>
          </w:rPr>
          <w:t xml:space="preserve"> 2015</w:t>
        </w:r>
      </w:hyperlink>
      <w:r w:rsidR="00183004">
        <w:rPr>
          <w:noProof/>
        </w:rPr>
        <w:t>)</w:t>
      </w:r>
      <w:r w:rsidR="003738A1">
        <w:fldChar w:fldCharType="end"/>
      </w:r>
      <w:r w:rsidR="00D462A5">
        <w:t>.</w:t>
      </w:r>
    </w:p>
    <w:p w:rsidR="003E6B96" w:rsidRPr="004C4E59" w:rsidRDefault="003E6B96" w:rsidP="00BA4A54">
      <w:pPr>
        <w:spacing w:line="360" w:lineRule="auto"/>
        <w:jc w:val="both"/>
      </w:pPr>
    </w:p>
    <w:p w:rsidR="00F44FC2" w:rsidRDefault="00F44FC2">
      <w:pPr>
        <w:rPr>
          <w:b/>
        </w:rPr>
      </w:pPr>
      <w:r w:rsidRPr="00183004">
        <w:rPr>
          <w:b/>
        </w:rPr>
        <w:t>Epidemiology</w:t>
      </w:r>
    </w:p>
    <w:p w:rsidR="00D23AC7" w:rsidRPr="0028164B" w:rsidRDefault="00396EC5" w:rsidP="00C43622">
      <w:pPr>
        <w:spacing w:line="360" w:lineRule="auto"/>
        <w:jc w:val="both"/>
      </w:pPr>
      <w:r w:rsidRPr="00CA13D1">
        <w:t xml:space="preserve">The </w:t>
      </w:r>
      <w:r w:rsidR="006A5249" w:rsidRPr="00CA13D1">
        <w:t xml:space="preserve">true </w:t>
      </w:r>
      <w:r w:rsidRPr="0040243E">
        <w:t xml:space="preserve">incidence of PVRL is </w:t>
      </w:r>
      <w:r w:rsidR="006A5249" w:rsidRPr="0028164B">
        <w:t>unknown</w:t>
      </w:r>
      <w:r w:rsidRPr="0028164B">
        <w:t xml:space="preserve"> because no central database exists </w:t>
      </w:r>
      <w:r w:rsidR="00420A50" w:rsidRPr="008342FF">
        <w:t>yet</w:t>
      </w:r>
      <w:r w:rsidR="0009460E" w:rsidRPr="008342FF">
        <w:t xml:space="preserve"> </w:t>
      </w:r>
      <w:r w:rsidRPr="008342FF">
        <w:t xml:space="preserve">for this </w:t>
      </w:r>
      <w:r w:rsidR="007E75D0" w:rsidRPr="002F2096">
        <w:t xml:space="preserve">rare </w:t>
      </w:r>
      <w:r w:rsidRPr="002F2096">
        <w:t>disease</w:t>
      </w:r>
      <w:r w:rsidR="00C96267" w:rsidRPr="002F2096">
        <w:t xml:space="preserve">: </w:t>
      </w:r>
      <w:r w:rsidR="00D34EDA" w:rsidRPr="002F2096">
        <w:t>hopefully</w:t>
      </w:r>
      <w:r w:rsidR="00420A50">
        <w:t>,</w:t>
      </w:r>
      <w:r w:rsidR="00D34EDA" w:rsidRPr="002F2096">
        <w:t xml:space="preserve"> </w:t>
      </w:r>
      <w:r w:rsidR="00C96267" w:rsidRPr="002F2096">
        <w:t>t</w:t>
      </w:r>
      <w:r w:rsidR="0009460E" w:rsidRPr="002F2096">
        <w:t>h</w:t>
      </w:r>
      <w:r w:rsidR="00C43C90" w:rsidRPr="002F2096">
        <w:t xml:space="preserve">is major deficiency will be overcome soon through efforts of </w:t>
      </w:r>
      <w:r w:rsidR="003A126E" w:rsidRPr="002F2096">
        <w:t>‘</w:t>
      </w:r>
      <w:r w:rsidR="00273AEA" w:rsidRPr="002F2096">
        <w:t>The AJCC Ophthalmic Oncology Task Force</w:t>
      </w:r>
      <w:r w:rsidR="003A126E" w:rsidRPr="002F2096">
        <w:t>’</w:t>
      </w:r>
      <w:r w:rsidR="006A5249" w:rsidRPr="002F2096">
        <w:t>,</w:t>
      </w:r>
      <w:r w:rsidR="00C43C90" w:rsidRPr="002F2096">
        <w:t xml:space="preserve"> </w:t>
      </w:r>
      <w:r w:rsidR="001B4C80" w:rsidRPr="002F2096">
        <w:t>who are presently</w:t>
      </w:r>
      <w:r w:rsidR="00C43C90" w:rsidRPr="002F2096">
        <w:t xml:space="preserve"> establish</w:t>
      </w:r>
      <w:r w:rsidR="001B4C80" w:rsidRPr="002F2096">
        <w:t>ing</w:t>
      </w:r>
      <w:r w:rsidR="00C43C90" w:rsidRPr="002F2096">
        <w:t xml:space="preserve"> a</w:t>
      </w:r>
      <w:r w:rsidR="007E1FDB" w:rsidRPr="002F2096">
        <w:t>n international</w:t>
      </w:r>
      <w:r w:rsidR="00C43C90" w:rsidRPr="002F2096">
        <w:t xml:space="preserve"> </w:t>
      </w:r>
      <w:r w:rsidR="001B4C80" w:rsidRPr="002F2096">
        <w:t>multicente</w:t>
      </w:r>
      <w:r w:rsidR="00420A50">
        <w:t>r</w:t>
      </w:r>
      <w:r w:rsidR="001B4C80" w:rsidRPr="002F2096">
        <w:t xml:space="preserve"> </w:t>
      </w:r>
      <w:r w:rsidR="00C43C90" w:rsidRPr="002F2096">
        <w:t>VRL registry</w:t>
      </w:r>
      <w:r w:rsidR="00C43C90" w:rsidRPr="00CA13D1">
        <w:t xml:space="preserve">.  </w:t>
      </w:r>
      <w:r w:rsidR="006A5249" w:rsidRPr="00CA13D1">
        <w:t>It can be confidently stated that PVRL is one of th</w:t>
      </w:r>
      <w:r w:rsidR="006A5249" w:rsidRPr="0040243E">
        <w:t>e</w:t>
      </w:r>
      <w:r w:rsidR="006A5249" w:rsidRPr="0028164B">
        <w:t xml:space="preserve"> rarest </w:t>
      </w:r>
      <w:r w:rsidR="00591CE8" w:rsidRPr="0028164B">
        <w:t xml:space="preserve">primary </w:t>
      </w:r>
      <w:r w:rsidR="00756773" w:rsidRPr="008342FF">
        <w:t xml:space="preserve">ocular tumors: </w:t>
      </w:r>
      <w:r w:rsidR="00756773" w:rsidRPr="00C43622">
        <w:t xml:space="preserve">a 20-year retrospective study at a large Canadian hospital estimated the incidence of </w:t>
      </w:r>
      <w:r w:rsidR="00526830" w:rsidRPr="00C43622">
        <w:t>VRL</w:t>
      </w:r>
      <w:r w:rsidR="00756773" w:rsidRPr="00C43622">
        <w:t xml:space="preserve"> in British Columbi</w:t>
      </w:r>
      <w:r w:rsidR="003F1273" w:rsidRPr="00C43622">
        <w:t>a to be between 0.017-0.048/</w:t>
      </w:r>
      <w:r w:rsidR="00756773" w:rsidRPr="00C43622">
        <w:t xml:space="preserve">100,000 people </w:t>
      </w:r>
      <w:r w:rsidR="003F1273" w:rsidRPr="00C43622">
        <w:t>during the years</w:t>
      </w:r>
      <w:r w:rsidR="00756773" w:rsidRPr="00C43622">
        <w:t xml:space="preserve"> 1990 and 2010</w:t>
      </w:r>
      <w:r w:rsidR="006A5249" w:rsidRPr="00CA13D1">
        <w:t xml:space="preserve"> </w:t>
      </w:r>
      <w:r w:rsidR="003738A1">
        <w:fldChar w:fldCharType="begin">
          <w:fldData xml:space="preserve">PEVuZE5vdGU+PENpdGU+PEF1dGhvcj5MZXZhc3NldXI8L0F1dGhvcj48WWVhcj4yMDEzPC9ZZWFy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=
</w:fldData>
        </w:fldChar>
      </w:r>
      <w:r w:rsidR="00183004">
        <w:instrText xml:space="preserve"> ADDIN EN.CITE </w:instrText>
      </w:r>
      <w:r w:rsidR="003738A1">
        <w:fldChar w:fldCharType="begin">
          <w:fldData xml:space="preserve">PEVuZE5vdGU+PENpdGU+PEF1dGhvcj5MZXZhc3NldXI8L0F1dGhvcj48WWVhcj4yMDEzPC9ZZWFy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=
</w:fldData>
        </w:fldChar>
      </w:r>
      <w:r w:rsidR="00183004">
        <w:instrText xml:space="preserve"> ADDIN EN.CITE.DATA </w:instrText>
      </w:r>
      <w:r w:rsidR="003738A1">
        <w:fldChar w:fldCharType="end"/>
      </w:r>
      <w:r w:rsidR="003738A1">
        <w:fldChar w:fldCharType="separate"/>
      </w:r>
      <w:r w:rsidR="00183004">
        <w:rPr>
          <w:noProof/>
        </w:rPr>
        <w:t>(</w:t>
      </w:r>
      <w:hyperlink w:anchor="_ENREF_44" w:tooltip="Levasseur, 2013 #38" w:history="1">
        <w:r w:rsidR="00183004">
          <w:rPr>
            <w:noProof/>
          </w:rPr>
          <w:t>Levasseur</w:t>
        </w:r>
        <w:r w:rsidR="00183004" w:rsidRPr="00183004">
          <w:rPr>
            <w:i/>
            <w:noProof/>
          </w:rPr>
          <w:t>, et al</w:t>
        </w:r>
        <w:r w:rsidR="00183004">
          <w:rPr>
            <w:noProof/>
          </w:rPr>
          <w:t xml:space="preserve"> 2013</w:t>
        </w:r>
      </w:hyperlink>
      <w:r w:rsidR="00183004">
        <w:rPr>
          <w:noProof/>
        </w:rPr>
        <w:t>)</w:t>
      </w:r>
      <w:r w:rsidR="003738A1">
        <w:fldChar w:fldCharType="end"/>
      </w:r>
      <w:r w:rsidR="008342FF">
        <w:t xml:space="preserve">. </w:t>
      </w:r>
      <w:r w:rsidR="00022E1F" w:rsidRPr="00CA13D1">
        <w:t>Better data exist for PCNSL: t</w:t>
      </w:r>
      <w:r w:rsidR="00022E1F" w:rsidRPr="00C43622">
        <w:t>he Central Brain Tumor Registry of the United States published the incidence of PCNSL in the U.S. as 0.46 per 100,000 person-years between 2004-2007 and 0.45 per 100,000 person-years between 2005-2009</w:t>
      </w:r>
      <w:r w:rsidR="00804F10" w:rsidRPr="00C43622">
        <w:t xml:space="preserve">. The </w:t>
      </w:r>
      <w:r w:rsidR="006A5249" w:rsidRPr="00CA13D1">
        <w:t>incidence was higher in males (0.54) than in</w:t>
      </w:r>
      <w:r w:rsidR="00804F10" w:rsidRPr="00CA13D1">
        <w:t xml:space="preserve"> </w:t>
      </w:r>
      <w:r w:rsidR="006A5249" w:rsidRPr="0040243E">
        <w:t>females (0</w:t>
      </w:r>
      <w:r w:rsidR="006A5249" w:rsidRPr="0028164B">
        <w:t>.39), with a male:female ratio of 1.38</w:t>
      </w:r>
      <w:r w:rsidR="006C69F9" w:rsidRPr="0028164B">
        <w:t>. Similar incidence rates have been published in Europe</w:t>
      </w:r>
      <w:r w:rsidR="007E506D" w:rsidRPr="008342FF">
        <w:t xml:space="preserve"> </w:t>
      </w:r>
      <w:r w:rsidR="003738A1">
        <w:fldChar w:fldCharType="begin">
          <w:fldData xml:space="preserve">PEVuZE5vdGU+PENpdGU+PEF1dGhvcj5Ib2FuZy1YdWFuPC9BdXRob3I+PFllYXI+MjAxNTwvWWVh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</w:fldData>
        </w:fldChar>
      </w:r>
      <w:r w:rsidR="00183004">
        <w:instrText xml:space="preserve"> ADDIN EN.CITE </w:instrText>
      </w:r>
      <w:r w:rsidR="003738A1">
        <w:fldChar w:fldCharType="begin">
          <w:fldData xml:space="preserve">PEVuZE5vdGU+PENpdGU+PEF1dGhvcj5Ib2FuZy1YdWFuPC9BdXRob3I+PFllYXI+MjAxNTwvWWVh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</w:fldData>
        </w:fldChar>
      </w:r>
      <w:r w:rsidR="00183004">
        <w:instrText xml:space="preserve"> ADDIN EN.CITE.DATA </w:instrText>
      </w:r>
      <w:r w:rsidR="003738A1">
        <w:fldChar w:fldCharType="end"/>
      </w:r>
      <w:r w:rsidR="003738A1">
        <w:fldChar w:fldCharType="separate"/>
      </w:r>
      <w:r w:rsidR="00183004">
        <w:rPr>
          <w:noProof/>
        </w:rPr>
        <w:t>(</w:t>
      </w:r>
      <w:hyperlink w:anchor="_ENREF_39" w:tooltip="Hoang-Xuan, 2015 #3" w:history="1">
        <w:r w:rsidR="00183004">
          <w:rPr>
            <w:noProof/>
          </w:rPr>
          <w:t>Hoang-Xuan</w:t>
        </w:r>
        <w:r w:rsidR="00183004" w:rsidRPr="00183004">
          <w:rPr>
            <w:i/>
            <w:noProof/>
          </w:rPr>
          <w:t>, et al</w:t>
        </w:r>
        <w:r w:rsidR="00183004">
          <w:rPr>
            <w:noProof/>
          </w:rPr>
          <w:t xml:space="preserve"> 2015</w:t>
        </w:r>
      </w:hyperlink>
      <w:r w:rsidR="00183004">
        <w:rPr>
          <w:noProof/>
        </w:rPr>
        <w:t xml:space="preserve">, </w:t>
      </w:r>
      <w:hyperlink w:anchor="_ENREF_56" w:tooltip="Phillips, 2014 #239" w:history="1">
        <w:r w:rsidR="00183004">
          <w:rPr>
            <w:noProof/>
          </w:rPr>
          <w:t>Phillips</w:t>
        </w:r>
        <w:r w:rsidR="00183004" w:rsidRPr="00183004">
          <w:rPr>
            <w:i/>
            <w:noProof/>
          </w:rPr>
          <w:t>, et al</w:t>
        </w:r>
        <w:r w:rsidR="00183004">
          <w:rPr>
            <w:noProof/>
          </w:rPr>
          <w:t xml:space="preserve"> 2014</w:t>
        </w:r>
      </w:hyperlink>
      <w:r w:rsidR="00183004">
        <w:rPr>
          <w:noProof/>
        </w:rPr>
        <w:t>)</w:t>
      </w:r>
      <w:r w:rsidR="003738A1">
        <w:fldChar w:fldCharType="end"/>
      </w:r>
      <w:r w:rsidR="008342FF">
        <w:t>.</w:t>
      </w:r>
    </w:p>
    <w:p w:rsidR="00FF6373" w:rsidRPr="0028164B" w:rsidRDefault="00EB0BDB" w:rsidP="00C43622">
      <w:pPr>
        <w:spacing w:line="360" w:lineRule="auto"/>
        <w:jc w:val="both"/>
      </w:pPr>
      <w:r w:rsidRPr="0028164B">
        <w:t xml:space="preserve">PVRL </w:t>
      </w:r>
      <w:r w:rsidRPr="00C43622">
        <w:t>usually occurs in adults from the third to the eighth decades of life, with</w:t>
      </w:r>
      <w:r w:rsidR="00D23AC7" w:rsidRPr="00CA13D1">
        <w:t xml:space="preserve"> the median age at diagnosis in these patients </w:t>
      </w:r>
      <w:r w:rsidR="00411EEA" w:rsidRPr="00CA13D1">
        <w:t>being</w:t>
      </w:r>
      <w:r w:rsidR="00D23AC7" w:rsidRPr="0040243E">
        <w:t xml:space="preserve"> 63 years, without </w:t>
      </w:r>
      <w:r w:rsidR="00D8249D" w:rsidRPr="0028164B">
        <w:t xml:space="preserve">a </w:t>
      </w:r>
      <w:r w:rsidR="00D23AC7" w:rsidRPr="0028164B">
        <w:t>gender prevalence</w:t>
      </w:r>
      <w:r w:rsidR="003738A1">
        <w:fldChar w:fldCharType="begin">
          <w:fldData xml:space="preserve">PEVuZE5vdGU+PENpdGU+PEF1dGhvcj5HcmltbTwvQXV0aG9yPjxZZWFyPjIwMDc8L1llYXI+PFJl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Ux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</w:fldData>
        </w:fldChar>
      </w:r>
      <w:r w:rsidR="00183004">
        <w:instrText xml:space="preserve"> ADDIN EN.CITE </w:instrText>
      </w:r>
      <w:r w:rsidR="003738A1">
        <w:fldChar w:fldCharType="begin">
          <w:fldData xml:space="preserve">PEVuZE5vdGU+PENpdGU+PEF1dGhvcj5HcmltbTwvQXV0aG9yPjxZZWFyPjIwMDc8L1llYXI+PFJl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Ux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37" w:tooltip="Grimm, 2007 #119" w:history="1">
        <w:r w:rsidR="00183004">
          <w:rPr>
            <w:noProof/>
          </w:rPr>
          <w:t>Grimm</w:t>
        </w:r>
        <w:r w:rsidR="00183004" w:rsidRPr="00183004">
          <w:rPr>
            <w:i/>
            <w:noProof/>
          </w:rPr>
          <w:t>, et al</w:t>
        </w:r>
        <w:r w:rsidR="00183004">
          <w:rPr>
            <w:noProof/>
          </w:rPr>
          <w:t xml:space="preserve"> 2007</w:t>
        </w:r>
      </w:hyperlink>
      <w:r w:rsidR="00183004">
        <w:rPr>
          <w:noProof/>
        </w:rPr>
        <w:t>)</w:t>
      </w:r>
      <w:r w:rsidR="003738A1">
        <w:fldChar w:fldCharType="end"/>
      </w:r>
      <w:r w:rsidR="00D23AC7" w:rsidRPr="0028164B">
        <w:t xml:space="preserve">. </w:t>
      </w:r>
      <w:r w:rsidR="006251C8" w:rsidRPr="0028164B">
        <w:t>Whilst</w:t>
      </w:r>
      <w:r w:rsidR="007F5C4B" w:rsidRPr="0028164B">
        <w:t xml:space="preserve"> the most important risk factors for PCNSL are the HIV status and </w:t>
      </w:r>
      <w:r w:rsidR="007F7240" w:rsidRPr="0028164B">
        <w:t>EBV infection st</w:t>
      </w:r>
      <w:r w:rsidR="007F5C4B" w:rsidRPr="00C36F66">
        <w:t>a</w:t>
      </w:r>
      <w:r w:rsidR="007F7240" w:rsidRPr="00C36F66">
        <w:t>t</w:t>
      </w:r>
      <w:r w:rsidR="007F5C4B" w:rsidRPr="00C36F66">
        <w:t>us</w:t>
      </w:r>
      <w:r w:rsidR="00141D20" w:rsidRPr="00C36F66">
        <w:t xml:space="preserve"> </w:t>
      </w:r>
      <w:r w:rsidR="003738A1">
        <w:fldChar w:fldCharType="begin"/>
      </w:r>
      <w:r w:rsidR="00183004">
        <w:instrText xml:space="preserve"> ADDIN EN.CITE &lt;EndNote&gt;&lt;Cite&gt;&lt;Author&gt;Phillips&lt;/Author&gt;&lt;Year&gt;2014&lt;/Year&gt;&lt;RecNum&gt;239&lt;/RecNum&gt;&lt;DisplayText&gt;(Phillips&lt;style face="italic"&gt;, et al&lt;/style&gt; 2014)&lt;/DisplayText&gt;&lt;record&gt;&lt;rec-number&gt;239&lt;/rec-number&gt;&lt;foreign-keys&gt;&lt;key app="EN" db-id="w9xwxe5da5v9rqet92mv2x2fdpfs2tvprvx2"&gt;239&lt;/key&gt;&lt;/foreign-keys&gt;&lt;ref-type name="Journal Article"&gt;17&lt;/ref-type&gt;&lt;contributors&gt;&lt;authors&gt;&lt;author&gt;Phillips, E. H.&lt;/author&gt;&lt;author&gt;Fox, C. P.&lt;/author&gt;&lt;author&gt;Cwynarski, K.&lt;/author&gt;&lt;/authors&gt;&lt;/contributors&gt;&lt;auth-address&gt;Department of Haematology, Royal Free Hospital, Pond St, London, UK.&lt;/auth-address&gt;&lt;titles&gt;&lt;title&gt;Primary CNS lymphoma&lt;/title&gt;&lt;secondary-title&gt;Curr Hematol Malig Rep&lt;/secondary-title&gt;&lt;/titles&gt;&lt;periodical&gt;&lt;full-title&gt;Curr Hematol Malig Rep&lt;/full-title&gt;&lt;/periodical&gt;&lt;pages&gt;243-53&lt;/pages&gt;&lt;volume&gt;9&lt;/volume&gt;&lt;number&gt;3&lt;/number&gt;&lt;keywords&gt;&lt;keyword&gt;Antibodies, Monoclonal, Murine-Derived/therapeutic use&lt;/keyword&gt;&lt;keyword&gt;Antineoplastic Combined Chemotherapy Protocols/therapeutic use&lt;/keyword&gt;&lt;keyword&gt;Central Nervous System/drug effects/*pathology/radiation effects&lt;/keyword&gt;&lt;keyword&gt;Central Nervous System Neoplasms/complications/diagnosis/*pathology/*therapy&lt;/keyword&gt;&lt;keyword&gt;HIV/isolation &amp;amp; purification&lt;/keyword&gt;&lt;keyword&gt;HIV Infections/complications&lt;/keyword&gt;&lt;keyword&gt;Humans&lt;/keyword&gt;&lt;keyword&gt;Lymphoma/diagnosis/*pathology/*therapy&lt;/keyword&gt;&lt;keyword&gt;Lymphoma, Large B-Cell, Diffuse/diagnosis/pathology/therapy&lt;/keyword&gt;&lt;keyword&gt;Remission Induction/methods&lt;/keyword&gt;&lt;keyword&gt;Salvage Therapy/methods&lt;/keyword&gt;&lt;/keywords&gt;&lt;dates&gt;&lt;year&gt;2014&lt;/year&gt;&lt;pub-dates&gt;&lt;date&gt;Sep&lt;/date&gt;&lt;/pub-dates&gt;&lt;/dates&gt;&lt;isbn&gt;1558-822X (Electronic)&amp;#xD;1558-8211 (Linking)&lt;/isbn&gt;&lt;accession-num&gt;24969265&lt;/accession-num&gt;&lt;urls&gt;&lt;related-urls&gt;&lt;url&gt;http://www.ncbi.nlm.nih.gov/pubmed/24969265&lt;/url&gt;&lt;/related-urls&gt;&lt;/urls&gt;&lt;custom2&gt;PMC4180029&lt;/custom2&gt;&lt;electronic-resource-num&gt;10.1007/s11899-014-0217-2&lt;/electronic-resource-num&gt;&lt;/record&gt;&lt;/Cite&gt;&lt;/EndNote&gt;</w:instrText>
      </w:r>
      <w:r w:rsidR="003738A1">
        <w:fldChar w:fldCharType="separate"/>
      </w:r>
      <w:r w:rsidR="00183004">
        <w:rPr>
          <w:noProof/>
        </w:rPr>
        <w:t>(</w:t>
      </w:r>
      <w:hyperlink w:anchor="_ENREF_56" w:tooltip="Phillips, 2014 #239" w:history="1">
        <w:r w:rsidR="00183004">
          <w:rPr>
            <w:noProof/>
          </w:rPr>
          <w:t>Phillips</w:t>
        </w:r>
        <w:r w:rsidR="00183004" w:rsidRPr="00183004">
          <w:rPr>
            <w:i/>
            <w:noProof/>
          </w:rPr>
          <w:t>, et al</w:t>
        </w:r>
        <w:r w:rsidR="00183004">
          <w:rPr>
            <w:noProof/>
          </w:rPr>
          <w:t xml:space="preserve"> 2014</w:t>
        </w:r>
      </w:hyperlink>
      <w:r w:rsidR="00183004">
        <w:rPr>
          <w:noProof/>
        </w:rPr>
        <w:t>)</w:t>
      </w:r>
      <w:r w:rsidR="003738A1">
        <w:fldChar w:fldCharType="end"/>
      </w:r>
      <w:r w:rsidR="00C36F66">
        <w:t xml:space="preserve">, </w:t>
      </w:r>
      <w:r w:rsidR="007F7240" w:rsidRPr="004F577A">
        <w:t>there are no other known risk factors for PVRL</w:t>
      </w:r>
      <w:r w:rsidR="00141D20" w:rsidRPr="0028164B">
        <w:t>.</w:t>
      </w:r>
    </w:p>
    <w:p w:rsidR="00747A73" w:rsidRPr="00DC7729" w:rsidRDefault="00747A73">
      <w:pPr>
        <w:rPr>
          <w:b/>
        </w:rPr>
      </w:pPr>
    </w:p>
    <w:p w:rsidR="008A5393" w:rsidRPr="00E266AD" w:rsidRDefault="00946997">
      <w:pPr>
        <w:rPr>
          <w:b/>
        </w:rPr>
      </w:pPr>
      <w:r w:rsidRPr="00E266AD">
        <w:rPr>
          <w:b/>
        </w:rPr>
        <w:t>Clinical features of IOL</w:t>
      </w:r>
    </w:p>
    <w:p w:rsidR="00817698" w:rsidRPr="00497543" w:rsidRDefault="00F675B2" w:rsidP="00F675B2">
      <w:pPr>
        <w:spacing w:after="0" w:line="360" w:lineRule="auto"/>
        <w:jc w:val="both"/>
      </w:pPr>
      <w:r w:rsidRPr="00497543">
        <w:t xml:space="preserve">Clinical presentation of IOL varies largely according to the involved ocular structures and to the presence or </w:t>
      </w:r>
      <w:r w:rsidR="00F203BB" w:rsidRPr="00497543">
        <w:t>absence</w:t>
      </w:r>
      <w:r w:rsidRPr="00497543">
        <w:t xml:space="preserve"> of concomitant brain and/or meningeal disease. Ocular symptoms are usually the only expression of disease in patients with PVRL. </w:t>
      </w:r>
      <w:r w:rsidR="00F203BB" w:rsidRPr="00497543">
        <w:t>Most of these patients have</w:t>
      </w:r>
      <w:r w:rsidRPr="00497543">
        <w:t xml:space="preserve"> good performance status, with a history of a prior malignancy in 10-15% of cases</w:t>
      </w:r>
      <w:r w:rsidR="00371E88" w:rsidRPr="00497543">
        <w:t xml:space="preserve"> </w:t>
      </w:r>
      <w:r w:rsidR="003738A1">
        <w:fldChar w:fldCharType="begin"/>
      </w:r>
      <w:r w:rsidR="00183004">
        <w:instrText xml:space="preserve"> ADDIN EN.CITE &lt;EndNote&gt;&lt;Cite&gt;&lt;Author&gt;Hoang-Xuan&lt;/Author&gt;&lt;Year&gt;2015&lt;/Year&gt;&lt;RecNum&gt;3&lt;/RecNum&gt;&lt;DisplayText&gt;(Hoang-Xuan&lt;style face="italic"&gt;, et al&lt;/style&gt; 2015)&lt;/DisplayText&gt;&lt;record&gt;&lt;rec-number&gt;3&lt;/rec-number&gt;&lt;foreign-keys&gt;&lt;key app="EN" db-id="w9xwxe5da5v9rqet92mv2x2fdpfs2tvprvx2"&gt;3&lt;/key&gt;&lt;key app="ENWeb" db-id=""&gt;0&lt;/key&gt;&lt;/foreign-keys&gt;&lt;ref-type name="Journal Article"&gt;17&lt;/ref-type&gt;&lt;contributors&gt;&lt;authors&gt;&lt;author&gt;Hoang-Xuan, Khê&lt;/author&gt;&lt;author&gt;Bessell, Eric&lt;/author&gt;&lt;author&gt;Bromberg, Jacoline&lt;/author&gt;&lt;author&gt;Hottinger, Andreas F.&lt;/author&gt;&lt;author&gt;Preusser, Matthias&lt;/author&gt;&lt;author&gt;Rudà, Roberta&lt;/author&gt;&lt;author&gt;Schlegel, Uwe&lt;/author&gt;&lt;author&gt;Siegal, Tali&lt;/author&gt;&lt;author&gt;Soussain, Carole&lt;/author&gt;&lt;author&gt;Abacioglu, Ufuk&lt;/author&gt;&lt;author&gt;Cassoux, Nathalie&lt;/author&gt;&lt;author&gt;Deckert, Martina&lt;/author&gt;&lt;author&gt;Dirven, Clemens M. F.&lt;/author&gt;&lt;author&gt;Ferreri, Andrés J. M.&lt;/author&gt;&lt;author&gt;Graus, Francesc&lt;/author&gt;&lt;author&gt;Henriksson, Roger&lt;/author&gt;&lt;author&gt;Herrlinger, Ulrich&lt;/author&gt;&lt;author&gt;Taphoorn, Martin&lt;/author&gt;&lt;author&gt;Soffietti, Riccardo&lt;/author&gt;&lt;author&gt;Weller, Michael&lt;/author&gt;&lt;/authors&gt;&lt;/contributors&gt;&lt;titles&gt;&lt;title&gt;Diagnosis and treatment of primary CNS lymphoma in immunocompetent patients: guidelines from the European Association for Neuro-Oncology&lt;/title&gt;&lt;secondary-title&gt;The Lancet Oncology&lt;/secondary-title&gt;&lt;/titles&gt;&lt;periodical&gt;&lt;full-title&gt;The Lancet Oncology&lt;/full-title&gt;&lt;/periodical&gt;&lt;pages&gt;e322-e332&lt;/pages&gt;&lt;volume&gt;16&lt;/volume&gt;&lt;number&gt;7&lt;/number&gt;&lt;dates&gt;&lt;year&gt;2015&lt;/year&gt;&lt;/dates&gt;&lt;isbn&gt;14702045&lt;/isbn&gt;&lt;urls&gt;&lt;/urls&gt;&lt;electronic-resource-num&gt;10.1016/s1470-2045(15)00076-5&lt;/electronic-resource-num&gt;&lt;/record&gt;&lt;/Cite&gt;&lt;/EndNote&gt;</w:instrText>
      </w:r>
      <w:r w:rsidR="003738A1">
        <w:fldChar w:fldCharType="separate"/>
      </w:r>
      <w:r w:rsidR="00183004">
        <w:rPr>
          <w:noProof/>
        </w:rPr>
        <w:t>(</w:t>
      </w:r>
      <w:hyperlink w:anchor="_ENREF_39" w:tooltip="Hoang-Xuan, 2015 #3" w:history="1">
        <w:r w:rsidR="00183004">
          <w:rPr>
            <w:noProof/>
          </w:rPr>
          <w:t>Hoang-Xuan</w:t>
        </w:r>
        <w:r w:rsidR="00183004" w:rsidRPr="00183004">
          <w:rPr>
            <w:i/>
            <w:noProof/>
          </w:rPr>
          <w:t>, et al</w:t>
        </w:r>
        <w:r w:rsidR="00183004">
          <w:rPr>
            <w:noProof/>
          </w:rPr>
          <w:t xml:space="preserve"> 2015</w:t>
        </w:r>
      </w:hyperlink>
      <w:r w:rsidR="00183004">
        <w:rPr>
          <w:noProof/>
        </w:rPr>
        <w:t>)</w:t>
      </w:r>
      <w:r w:rsidR="003738A1">
        <w:fldChar w:fldCharType="end"/>
      </w:r>
      <w:r w:rsidR="00C36F66">
        <w:t>.</w:t>
      </w:r>
    </w:p>
    <w:p w:rsidR="00F675B2" w:rsidRPr="00497543" w:rsidRDefault="00F675B2" w:rsidP="00F675B2">
      <w:pPr>
        <w:spacing w:after="0" w:line="360" w:lineRule="auto"/>
        <w:jc w:val="both"/>
      </w:pPr>
      <w:r w:rsidRPr="00497543">
        <w:t xml:space="preserve">The mean duration of </w:t>
      </w:r>
      <w:r w:rsidR="00817698" w:rsidRPr="00497543">
        <w:t xml:space="preserve">PVRL </w:t>
      </w:r>
      <w:r w:rsidRPr="00497543">
        <w:t xml:space="preserve">symptoms prior to diagnosis is 6 months, but, in some cases, symptoms precede diagnosis of 2-3 years. The most common presenting symptoms </w:t>
      </w:r>
      <w:r w:rsidR="00DA02CA" w:rsidRPr="00497543">
        <w:t>are non-specific</w:t>
      </w:r>
      <w:r w:rsidR="007D15C5" w:rsidRPr="00497543">
        <w:t>,</w:t>
      </w:r>
      <w:r w:rsidR="00DA02CA" w:rsidRPr="00497543">
        <w:t xml:space="preserve"> and </w:t>
      </w:r>
      <w:r w:rsidR="00A620F3" w:rsidRPr="00497543">
        <w:t xml:space="preserve">include </w:t>
      </w:r>
      <w:r w:rsidRPr="00497543">
        <w:t xml:space="preserve">blurred vision in 40-50% of patients, decreased visual acuity in 25-30% and floaters in 20-25%. </w:t>
      </w:r>
      <w:r w:rsidR="00AB7581" w:rsidRPr="00497543">
        <w:t>Signs and symptoms of PRVL may mi</w:t>
      </w:r>
      <w:r w:rsidR="00FD7093" w:rsidRPr="00497543">
        <w:t>mic</w:t>
      </w:r>
      <w:r w:rsidR="00AB7581" w:rsidRPr="00497543">
        <w:t xml:space="preserve"> other intraocular conditions such as uveitis, </w:t>
      </w:r>
      <w:r w:rsidR="00FD7093" w:rsidRPr="00497543">
        <w:t xml:space="preserve">thus making PVRL </w:t>
      </w:r>
      <w:r w:rsidR="004D1AAA" w:rsidRPr="00497543">
        <w:t>a “masquerade” syndrome</w:t>
      </w:r>
      <w:r w:rsidR="00CE6ADB" w:rsidRPr="00497543">
        <w:t xml:space="preserve"> </w:t>
      </w:r>
      <w:r w:rsidR="003738A1">
        <w:fldChar w:fldCharType="begin">
          <w:fldData xml:space="preserve">PEVuZE5vdGU+PENpdGU+PEF1dGhvcj5BbFFhaHRhbmk8L0F1dGhvcj48WWVhcj4yMDE0PC9ZZWFy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</w:fldData>
        </w:fldChar>
      </w:r>
      <w:r w:rsidR="00183004">
        <w:instrText xml:space="preserve"> ADDIN EN.CITE </w:instrText>
      </w:r>
      <w:r w:rsidR="003738A1">
        <w:fldChar w:fldCharType="begin">
          <w:fldData xml:space="preserve">PEVuZE5vdGU+PENpdGU+PEF1dGhvcj5BbFFhaHRhbmk8L0F1dGhvcj48WWVhcj4yMDE0PC9ZZWFy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</w:fldData>
        </w:fldChar>
      </w:r>
      <w:r w:rsidR="00183004">
        <w:instrText xml:space="preserve"> ADDIN EN.CITE.DATA </w:instrText>
      </w:r>
      <w:r w:rsidR="003738A1">
        <w:fldChar w:fldCharType="end"/>
      </w:r>
      <w:r w:rsidR="003738A1">
        <w:fldChar w:fldCharType="separate"/>
      </w:r>
      <w:r w:rsidR="00183004">
        <w:rPr>
          <w:noProof/>
        </w:rPr>
        <w:t>(</w:t>
      </w:r>
      <w:hyperlink w:anchor="_ENREF_2" w:tooltip="AlQahtani, 2014 #240" w:history="1">
        <w:r w:rsidR="00183004">
          <w:rPr>
            <w:noProof/>
          </w:rPr>
          <w:t>AlQahtani</w:t>
        </w:r>
        <w:r w:rsidR="00183004" w:rsidRPr="00183004">
          <w:rPr>
            <w:i/>
            <w:noProof/>
          </w:rPr>
          <w:t>, et al</w:t>
        </w:r>
        <w:r w:rsidR="00183004">
          <w:rPr>
            <w:noProof/>
          </w:rPr>
          <w:t xml:space="preserve"> 2014</w:t>
        </w:r>
      </w:hyperlink>
      <w:r w:rsidR="00183004">
        <w:rPr>
          <w:noProof/>
        </w:rPr>
        <w:t>)</w:t>
      </w:r>
      <w:r w:rsidR="003738A1">
        <w:fldChar w:fldCharType="end"/>
      </w:r>
      <w:r w:rsidR="004F41E7">
        <w:t xml:space="preserve">. </w:t>
      </w:r>
      <w:r w:rsidRPr="00497543">
        <w:t>Bilateral ocular involvement is common</w:t>
      </w:r>
      <w:r w:rsidR="00DE4F19" w:rsidRPr="00497543">
        <w:t>, occurring in 60-90% of patients</w:t>
      </w:r>
      <w:r w:rsidRPr="00497543">
        <w:t xml:space="preserve">, </w:t>
      </w:r>
      <w:r w:rsidR="009F106C" w:rsidRPr="00497543">
        <w:t xml:space="preserve">but may appear clinically as unilateral involvement due to uneven distribution of disease. </w:t>
      </w:r>
      <w:r w:rsidRPr="00497543">
        <w:t xml:space="preserve">CSF dissemination is detected during staging workup in </w:t>
      </w:r>
      <w:r w:rsidR="00117AED" w:rsidRPr="00497543">
        <w:t xml:space="preserve">only </w:t>
      </w:r>
      <w:r w:rsidRPr="00497543">
        <w:t xml:space="preserve">10-15% of cases </w:t>
      </w:r>
      <w:r w:rsidR="003738A1">
        <w:fldChar w:fldCharType="begin">
          <w:fldData xml:space="preserve">PEVuZE5vdGU+PENpdGU+PEF1dGhvcj5HcmltbTwvQXV0aG9yPjxZZWFyPjIwMDc8L1llYXI+PFJl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Ux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</w:fldData>
        </w:fldChar>
      </w:r>
      <w:r w:rsidR="00183004">
        <w:instrText xml:space="preserve"> ADDIN EN.CITE </w:instrText>
      </w:r>
      <w:r w:rsidR="003738A1">
        <w:fldChar w:fldCharType="begin">
          <w:fldData xml:space="preserve">PEVuZE5vdGU+PENpdGU+PEF1dGhvcj5HcmltbTwvQXV0aG9yPjxZZWFyPjIwMDc8L1llYXI+PFJl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Ux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</w:fldData>
        </w:fldChar>
      </w:r>
      <w:r w:rsidR="00183004">
        <w:instrText xml:space="preserve"> ADDIN EN.CITE.DATA </w:instrText>
      </w:r>
      <w:r w:rsidR="003738A1">
        <w:fldChar w:fldCharType="end"/>
      </w:r>
      <w:r w:rsidR="003738A1">
        <w:fldChar w:fldCharType="separate"/>
      </w:r>
      <w:r w:rsidR="00183004">
        <w:rPr>
          <w:noProof/>
        </w:rPr>
        <w:t>(</w:t>
      </w:r>
      <w:hyperlink w:anchor="_ENREF_37" w:tooltip="Grimm, 2007 #119" w:history="1">
        <w:r w:rsidR="00183004">
          <w:rPr>
            <w:noProof/>
          </w:rPr>
          <w:t>Grimm</w:t>
        </w:r>
        <w:r w:rsidR="00183004" w:rsidRPr="00183004">
          <w:rPr>
            <w:i/>
            <w:noProof/>
          </w:rPr>
          <w:t>, et al</w:t>
        </w:r>
        <w:r w:rsidR="00183004">
          <w:rPr>
            <w:noProof/>
          </w:rPr>
          <w:t xml:space="preserve"> 2007</w:t>
        </w:r>
      </w:hyperlink>
      <w:r w:rsidR="00183004">
        <w:rPr>
          <w:noProof/>
        </w:rPr>
        <w:t>)</w:t>
      </w:r>
      <w:r w:rsidR="003738A1">
        <w:fldChar w:fldCharType="end"/>
      </w:r>
      <w:r w:rsidRPr="00497543">
        <w:t>.</w:t>
      </w:r>
    </w:p>
    <w:p w:rsidR="00F675B2" w:rsidRPr="00497543" w:rsidRDefault="00F675B2" w:rsidP="00F675B2">
      <w:pPr>
        <w:spacing w:after="0" w:line="360" w:lineRule="auto"/>
        <w:jc w:val="both"/>
      </w:pPr>
      <w:r w:rsidRPr="00497543">
        <w:t>Patients’ characteristics and clinical presentation do not differ greatly between patients with PVRL and patients with concomitant brain and ocular lymphoma. Median age and gender distribution are the same, whereas performance status is usually poorer in the latter group</w:t>
      </w:r>
      <w:r w:rsidR="00174CCA" w:rsidRPr="00497543">
        <w:t xml:space="preserve"> </w:t>
      </w:r>
      <w:r w:rsidR="003738A1">
        <w:fldChar w:fldCharType="begin"/>
      </w:r>
      <w:r w:rsidR="00183004">
        <w:instrText xml:space="preserve"> ADDIN EN.CITE &lt;EndNote&gt;&lt;Cite&gt;&lt;Author&gt;Hoang-Xuan&lt;/Author&gt;&lt;Year&gt;2015&lt;/Year&gt;&lt;RecNum&gt;3&lt;/RecNum&gt;&lt;DisplayText&gt;(Hoang-Xuan&lt;style face="italic"&gt;, et al&lt;/style&gt; 2015)&lt;/DisplayText&gt;&lt;record&gt;&lt;rec-number&gt;3&lt;/rec-number&gt;&lt;foreign-keys&gt;&lt;key app="EN" db-id="w9xwxe5da5v9rqet92mv2x2fdpfs2tvprvx2"&gt;3&lt;/key&gt;&lt;key app="ENWeb" db-id=""&gt;0&lt;/key&gt;&lt;/foreign-keys&gt;&lt;ref-type name="Journal Article"&gt;17&lt;/ref-type&gt;&lt;contributors&gt;&lt;authors&gt;&lt;author&gt;Hoang-Xuan, Khê&lt;/author&gt;&lt;author&gt;Bessell, Eric&lt;/author&gt;&lt;author&gt;Bromberg, Jacoline&lt;/author&gt;&lt;author&gt;Hottinger, Andreas F.&lt;/author&gt;&lt;author&gt;Preusser, Matthias&lt;/author&gt;&lt;author&gt;Rudà, Roberta&lt;/author&gt;&lt;author&gt;Schlegel, Uwe&lt;/author&gt;&lt;author&gt;Siegal, Tali&lt;/author&gt;&lt;author&gt;Soussain, Carole&lt;/author&gt;&lt;author&gt;Abacioglu, Ufuk&lt;/author&gt;&lt;author&gt;Cassoux, Nathalie&lt;/author&gt;&lt;author&gt;Deckert, Martina&lt;/author&gt;&lt;author&gt;Dirven, Clemens M. F.&lt;/author&gt;&lt;author&gt;Ferreri, Andrés J. M.&lt;/author&gt;&lt;author&gt;Graus, Francesc&lt;/author&gt;&lt;author&gt;Henriksson, Roger&lt;/author&gt;&lt;author&gt;Herrlinger, Ulrich&lt;/author&gt;&lt;author&gt;Taphoorn, Martin&lt;/author&gt;&lt;author&gt;Soffietti, Riccardo&lt;/author&gt;&lt;author&gt;Weller, Michael&lt;/author&gt;&lt;/authors&gt;&lt;/contributors&gt;&lt;titles&gt;&lt;title&gt;Diagnosis and treatment of primary CNS lymphoma in immunocompetent patients: guidelines from the European Association for Neuro-Oncology&lt;/title&gt;&lt;secondary-title&gt;The Lancet Oncology&lt;/secondary-title&gt;&lt;/titles&gt;&lt;periodical&gt;&lt;full-title&gt;The Lancet Oncology&lt;/full-title&gt;&lt;/periodical&gt;&lt;pages&gt;e322-e332&lt;/pages&gt;&lt;volume&gt;16&lt;/volume&gt;&lt;number&gt;7&lt;/number&gt;&lt;dates&gt;&lt;year&gt;2015&lt;/year&gt;&lt;/dates&gt;&lt;isbn&gt;14702045&lt;/isbn&gt;&lt;urls&gt;&lt;/urls&gt;&lt;electronic-resource-num&gt;10.1016/s1470-2045(15)00076-5&lt;/electronic-resource-num&gt;&lt;/record&gt;&lt;/Cite&gt;&lt;/EndNote&gt;</w:instrText>
      </w:r>
      <w:r w:rsidR="003738A1">
        <w:fldChar w:fldCharType="separate"/>
      </w:r>
      <w:r w:rsidR="00183004">
        <w:rPr>
          <w:noProof/>
        </w:rPr>
        <w:t>(</w:t>
      </w:r>
      <w:hyperlink w:anchor="_ENREF_39" w:tooltip="Hoang-Xuan, 2015 #3" w:history="1">
        <w:r w:rsidR="00183004">
          <w:rPr>
            <w:noProof/>
          </w:rPr>
          <w:t>Hoang-Xuan</w:t>
        </w:r>
        <w:r w:rsidR="00183004" w:rsidRPr="00183004">
          <w:rPr>
            <w:i/>
            <w:noProof/>
          </w:rPr>
          <w:t>, et al</w:t>
        </w:r>
        <w:r w:rsidR="00183004">
          <w:rPr>
            <w:noProof/>
          </w:rPr>
          <w:t xml:space="preserve"> 2015</w:t>
        </w:r>
      </w:hyperlink>
      <w:r w:rsidR="00183004">
        <w:rPr>
          <w:noProof/>
        </w:rPr>
        <w:t>)</w:t>
      </w:r>
      <w:r w:rsidR="003738A1">
        <w:fldChar w:fldCharType="end"/>
      </w:r>
      <w:r w:rsidR="004F41E7">
        <w:t xml:space="preserve">. </w:t>
      </w:r>
      <w:r w:rsidRPr="00497543">
        <w:t xml:space="preserve">Ocular symptoms are similar to those above reported for PVRL patients, and can be concomitant to other neurological symptoms or precede the onset of brain lesions by weeks or months, and sometimes years. The most commonly associated neurological symptoms, which often span weeks to months, are focal deficits, personality changes and increased intracranial pressure: behavioral/cognitive changes in 25-30% of cases, hemiparesis in 10-15%, headache in 10-15%, aphasia in 10-15%, seizure in 5%, ataxia in 4% </w:t>
      </w:r>
      <w:r w:rsidR="003738A1">
        <w:fldChar w:fldCharType="begin">
          <w:fldData xml:space="preserve">PEVuZE5vdGU+PENpdGU+PEF1dGhvcj5GZXJyZXJpPC9BdXRob3I+PFllYXI+MjAwMjwvWWVhcj48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</w:fldData>
        </w:fldChar>
      </w:r>
      <w:r w:rsidR="00183004">
        <w:instrText xml:space="preserve"> ADDIN EN.CITE </w:instrText>
      </w:r>
      <w:r w:rsidR="003738A1">
        <w:fldChar w:fldCharType="begin">
          <w:fldData xml:space="preserve">PEVuZE5vdGU+PENpdGU+PEF1dGhvcj5GZXJyZXJpPC9BdXRob3I+PFllYXI+MjAwMjwvWWVhcj48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</w:fldData>
        </w:fldChar>
      </w:r>
      <w:r w:rsidR="00183004">
        <w:instrText xml:space="preserve"> ADDIN EN.CITE.DATA </w:instrText>
      </w:r>
      <w:r w:rsidR="003738A1">
        <w:fldChar w:fldCharType="end"/>
      </w:r>
      <w:r w:rsidR="003738A1">
        <w:fldChar w:fldCharType="separate"/>
      </w:r>
      <w:r w:rsidR="00183004">
        <w:rPr>
          <w:noProof/>
        </w:rPr>
        <w:t>(</w:t>
      </w:r>
      <w:hyperlink w:anchor="_ENREF_30" w:tooltip="Ferreri, 2002 #226" w:history="1">
        <w:r w:rsidR="00183004">
          <w:rPr>
            <w:noProof/>
          </w:rPr>
          <w:t>Ferreri</w:t>
        </w:r>
        <w:r w:rsidR="00183004" w:rsidRPr="00183004">
          <w:rPr>
            <w:i/>
            <w:noProof/>
          </w:rPr>
          <w:t>, et al</w:t>
        </w:r>
        <w:r w:rsidR="00183004">
          <w:rPr>
            <w:noProof/>
          </w:rPr>
          <w:t xml:space="preserve"> 2002</w:t>
        </w:r>
      </w:hyperlink>
      <w:r w:rsidR="00183004">
        <w:rPr>
          <w:noProof/>
        </w:rPr>
        <w:t xml:space="preserve">, </w:t>
      </w:r>
      <w:hyperlink w:anchor="_ENREF_39" w:tooltip="Hoang-Xuan, 2015 #3" w:history="1">
        <w:r w:rsidR="00183004">
          <w:rPr>
            <w:noProof/>
          </w:rPr>
          <w:t>Hoang-Xuan</w:t>
        </w:r>
        <w:r w:rsidR="00183004" w:rsidRPr="00183004">
          <w:rPr>
            <w:i/>
            <w:noProof/>
          </w:rPr>
          <w:t>, et al</w:t>
        </w:r>
        <w:r w:rsidR="00183004">
          <w:rPr>
            <w:noProof/>
          </w:rPr>
          <w:t xml:space="preserve"> 2015</w:t>
        </w:r>
      </w:hyperlink>
      <w:r w:rsidR="00183004">
        <w:rPr>
          <w:noProof/>
        </w:rPr>
        <w:t>)</w:t>
      </w:r>
      <w:r w:rsidR="003738A1">
        <w:fldChar w:fldCharType="end"/>
      </w:r>
      <w:r w:rsidR="00B528BE" w:rsidRPr="00497543">
        <w:t>.</w:t>
      </w:r>
      <w:r w:rsidRPr="00497543">
        <w:t xml:space="preserve"> Patients with ocular symptoms and asymptomatic brain disease are uncommon (3% of cases) </w:t>
      </w:r>
      <w:r w:rsidR="003738A1">
        <w:fldChar w:fldCharType="begin">
          <w:fldData xml:space="preserve">PEVuZE5vdGU+PENpdGU+PEF1dGhvcj5HcmltbTwvQXV0aG9yPjxZZWFyPjIwMDg8L1llYXI+PFJl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M1NS02MDwvcGFnZXM+PHZvbHVtZT43MTwvdm9sdW1lPjxudW1iZXI+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</w:fldData>
        </w:fldChar>
      </w:r>
      <w:r w:rsidR="00183004">
        <w:instrText xml:space="preserve"> ADDIN EN.CITE </w:instrText>
      </w:r>
      <w:r w:rsidR="003738A1">
        <w:fldChar w:fldCharType="begin">
          <w:fldData xml:space="preserve">PEVuZE5vdGU+PENpdGU+PEF1dGhvcj5HcmltbTwvQXV0aG9yPjxZZWFyPjIwMDg8L1llYXI+PFJl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M1NS02MDwvcGFnZXM+PHZvbHVtZT43MTwvdm9sdW1lPjxudW1iZXI+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</w:fldData>
        </w:fldChar>
      </w:r>
      <w:r w:rsidR="00183004">
        <w:instrText xml:space="preserve"> ADDIN EN.CITE.DATA </w:instrText>
      </w:r>
      <w:r w:rsidR="003738A1">
        <w:fldChar w:fldCharType="end"/>
      </w:r>
      <w:r w:rsidR="003738A1">
        <w:fldChar w:fldCharType="separate"/>
      </w:r>
      <w:r w:rsidR="00183004">
        <w:rPr>
          <w:noProof/>
        </w:rPr>
        <w:t>(</w:t>
      </w:r>
      <w:hyperlink w:anchor="_ENREF_36" w:tooltip="Grimm, 2008 #148" w:history="1">
        <w:r w:rsidR="00183004">
          <w:rPr>
            <w:noProof/>
          </w:rPr>
          <w:t>Grimm</w:t>
        </w:r>
        <w:r w:rsidR="00183004" w:rsidRPr="00183004">
          <w:rPr>
            <w:i/>
            <w:noProof/>
          </w:rPr>
          <w:t>, et al</w:t>
        </w:r>
        <w:r w:rsidR="00183004">
          <w:rPr>
            <w:noProof/>
          </w:rPr>
          <w:t xml:space="preserve"> 2008</w:t>
        </w:r>
      </w:hyperlink>
      <w:r w:rsidR="00183004">
        <w:rPr>
          <w:noProof/>
        </w:rPr>
        <w:t>)</w:t>
      </w:r>
      <w:r w:rsidR="003738A1">
        <w:fldChar w:fldCharType="end"/>
      </w:r>
      <w:r w:rsidRPr="00497543">
        <w:t xml:space="preserve">. The average duration of symptoms prior to diagnosis is usually shorter than that reported for PVRL (3 months). CSF infiltration is detected in 20-25% during staging in patents with concomitant ocular and cerebral disease. </w:t>
      </w:r>
    </w:p>
    <w:p w:rsidR="00EF459E" w:rsidRDefault="00EF459E" w:rsidP="00946997">
      <w:pPr>
        <w:rPr>
          <w:i/>
        </w:rPr>
      </w:pPr>
    </w:p>
    <w:p w:rsidR="00946997" w:rsidRPr="00E266AD" w:rsidRDefault="00946997" w:rsidP="00946997">
      <w:pPr>
        <w:rPr>
          <w:b/>
        </w:rPr>
      </w:pPr>
      <w:r w:rsidRPr="00E266AD">
        <w:rPr>
          <w:b/>
        </w:rPr>
        <w:t>Diagnosis</w:t>
      </w:r>
      <w:r w:rsidR="00594066">
        <w:rPr>
          <w:b/>
        </w:rPr>
        <w:t xml:space="preserve"> of VRL</w:t>
      </w:r>
    </w:p>
    <w:p w:rsidR="004F1A9C" w:rsidRDefault="001A4A08" w:rsidP="000A4A63">
      <w:pPr>
        <w:spacing w:line="360" w:lineRule="auto"/>
        <w:jc w:val="both"/>
      </w:pPr>
      <w:r>
        <w:t xml:space="preserve">Ophthalmological examination </w:t>
      </w:r>
      <w:r w:rsidR="00CF7053">
        <w:t xml:space="preserve">in VRL </w:t>
      </w:r>
      <w:r w:rsidR="001C2B93">
        <w:t>frequently</w:t>
      </w:r>
      <w:r w:rsidR="00CF7053">
        <w:t xml:space="preserve"> demonstrates the presence of </w:t>
      </w:r>
      <w:r w:rsidR="00F6483D">
        <w:t>vitritis</w:t>
      </w:r>
      <w:r w:rsidR="001C2B93">
        <w:t>, usually in association with</w:t>
      </w:r>
      <w:r w:rsidR="00F6483D">
        <w:t xml:space="preserve"> </w:t>
      </w:r>
      <w:r w:rsidR="0018198A">
        <w:t>infiltrates of the retina and the retinal pigment epithelium, sometimes giving the character</w:t>
      </w:r>
      <w:r w:rsidR="001C2B93">
        <w:t>i</w:t>
      </w:r>
      <w:r w:rsidR="0018198A">
        <w:t xml:space="preserve">stic </w:t>
      </w:r>
      <w:r w:rsidR="008A1EB7">
        <w:t>“leopard skin” pigmentation</w:t>
      </w:r>
      <w:r w:rsidR="00905269">
        <w:t xml:space="preserve"> (Figure 1)</w:t>
      </w:r>
      <w:r w:rsidR="001C5581">
        <w:t xml:space="preserve"> on fundoscopy and fluorescein angiography</w:t>
      </w:r>
      <w:r w:rsidR="00C74DA3">
        <w:t xml:space="preserve"> </w:t>
      </w:r>
      <w:r w:rsidR="003738A1">
        <w:fldChar w:fldCharType="begin">
          <w:fldData xml:space="preserve">PEVuZE5vdGU+PENpdGU+PEF1dGhvcj5GYXJkZWF1PC9BdXRob3I+PFllYXI+MjAwOTwvWWVhcj48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</w:fldData>
        </w:fldChar>
      </w:r>
      <w:r w:rsidR="00183004">
        <w:instrText xml:space="preserve"> ADDIN EN.CITE </w:instrText>
      </w:r>
      <w:r w:rsidR="003738A1">
        <w:fldChar w:fldCharType="begin">
          <w:fldData xml:space="preserve">PEVuZE5vdGU+PENpdGU+PEF1dGhvcj5GYXJkZWF1PC9BdXRob3I+PFllYXI+MjAwOTwvWWVhcj48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</w:fldData>
        </w:fldChar>
      </w:r>
      <w:r w:rsidR="00183004">
        <w:instrText xml:space="preserve"> ADDIN EN.CITE.DATA </w:instrText>
      </w:r>
      <w:r w:rsidR="003738A1">
        <w:fldChar w:fldCharType="end"/>
      </w:r>
      <w:r w:rsidR="003738A1">
        <w:fldChar w:fldCharType="separate"/>
      </w:r>
      <w:r w:rsidR="00183004">
        <w:rPr>
          <w:noProof/>
        </w:rPr>
        <w:t>(</w:t>
      </w:r>
      <w:hyperlink w:anchor="_ENREF_28" w:tooltip="Fardeau, 2009 #241" w:history="1">
        <w:r w:rsidR="00183004">
          <w:rPr>
            <w:noProof/>
          </w:rPr>
          <w:t>Fardeau</w:t>
        </w:r>
        <w:r w:rsidR="00183004" w:rsidRPr="00183004">
          <w:rPr>
            <w:i/>
            <w:noProof/>
          </w:rPr>
          <w:t>, et al</w:t>
        </w:r>
        <w:r w:rsidR="00183004">
          <w:rPr>
            <w:noProof/>
          </w:rPr>
          <w:t xml:space="preserve"> 2009</w:t>
        </w:r>
      </w:hyperlink>
      <w:r w:rsidR="00183004">
        <w:rPr>
          <w:noProof/>
        </w:rPr>
        <w:t>)</w:t>
      </w:r>
      <w:r w:rsidR="003738A1">
        <w:fldChar w:fldCharType="end"/>
      </w:r>
      <w:r w:rsidR="004615D0">
        <w:t xml:space="preserve">, </w:t>
      </w:r>
      <w:r w:rsidR="008A1EB7">
        <w:t>whereas alterations in the anterior segment of the eye are usually absent</w:t>
      </w:r>
      <w:r w:rsidR="003738A1">
        <w:fldChar w:fldCharType="begin">
          <w:fldData xml:space="preserve">PEVuZE5vdGU+PENpdGU+PEF1dGhvcj5DaGFuPC9BdXRob3I+PFllYXI+MjAxMzwvWWVhcj48UmVj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=
</w:fldData>
        </w:fldChar>
      </w:r>
      <w:r w:rsidR="00183004">
        <w:instrText xml:space="preserve"> ADDIN EN.CITE </w:instrText>
      </w:r>
      <w:r w:rsidR="003738A1">
        <w:fldChar w:fldCharType="begin">
          <w:fldData xml:space="preserve">PEVuZE5vdGU+PENpdGU+PEF1dGhvcj5DaGFuPC9BdXRob3I+PFllYXI+MjAxMzwvWWVhcj48UmVj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=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12" w:tooltip="Chan, 2013 #33" w:history="1">
        <w:r w:rsidR="00183004">
          <w:rPr>
            <w:noProof/>
          </w:rPr>
          <w:t>Chan and Sen 2013</w:t>
        </w:r>
      </w:hyperlink>
      <w:r w:rsidR="00183004">
        <w:rPr>
          <w:noProof/>
        </w:rPr>
        <w:t xml:space="preserve">, </w:t>
      </w:r>
      <w:hyperlink w:anchor="_ENREF_20" w:tooltip="Coupland, 2008 #58" w:history="1">
        <w:r w:rsidR="00183004">
          <w:rPr>
            <w:noProof/>
          </w:rPr>
          <w:t>Coupland and Damato 2008</w:t>
        </w:r>
      </w:hyperlink>
      <w:r w:rsidR="00183004">
        <w:rPr>
          <w:noProof/>
        </w:rPr>
        <w:t xml:space="preserve">, </w:t>
      </w:r>
      <w:hyperlink w:anchor="_ENREF_63" w:tooltip="Sagoo, 2014 #17" w:history="1">
        <w:r w:rsidR="00183004">
          <w:rPr>
            <w:noProof/>
          </w:rPr>
          <w:t>Sagoo</w:t>
        </w:r>
        <w:r w:rsidR="00183004" w:rsidRPr="00183004">
          <w:rPr>
            <w:i/>
            <w:noProof/>
          </w:rPr>
          <w:t>, et al</w:t>
        </w:r>
        <w:r w:rsidR="00183004">
          <w:rPr>
            <w:noProof/>
          </w:rPr>
          <w:t xml:space="preserve"> 2014</w:t>
        </w:r>
      </w:hyperlink>
      <w:r w:rsidR="00183004">
        <w:rPr>
          <w:noProof/>
        </w:rPr>
        <w:t>)</w:t>
      </w:r>
      <w:r w:rsidR="003738A1">
        <w:fldChar w:fldCharType="end"/>
      </w:r>
      <w:r w:rsidR="008A1EB7">
        <w:t xml:space="preserve">. </w:t>
      </w:r>
      <w:r w:rsidR="00996687">
        <w:t>Although clinical examin</w:t>
      </w:r>
      <w:r w:rsidR="003D73E5">
        <w:t xml:space="preserve">ation and imaging procedures </w:t>
      </w:r>
      <w:r w:rsidR="00A9354C">
        <w:t xml:space="preserve">often lead to a high suspicion of </w:t>
      </w:r>
      <w:r w:rsidR="00FC0B4E">
        <w:t>lymphoma</w:t>
      </w:r>
      <w:r w:rsidR="00A9354C">
        <w:t xml:space="preserve">, </w:t>
      </w:r>
      <w:r w:rsidR="004C5AB6">
        <w:t xml:space="preserve">VRL </w:t>
      </w:r>
      <w:r w:rsidR="00FB0B3F">
        <w:t xml:space="preserve">frequently mimics chronic posterior uveitis, including </w:t>
      </w:r>
      <w:r w:rsidR="00FC0B4E">
        <w:t xml:space="preserve">an </w:t>
      </w:r>
      <w:r w:rsidR="00FB0B3F">
        <w:t xml:space="preserve">initial response to steroids. </w:t>
      </w:r>
      <w:r w:rsidR="00E4642D">
        <w:t>As a</w:t>
      </w:r>
      <w:r w:rsidR="004C5AB6">
        <w:t xml:space="preserve"> classical </w:t>
      </w:r>
      <w:r w:rsidR="00E4642D">
        <w:t>“</w:t>
      </w:r>
      <w:r w:rsidR="004C5AB6">
        <w:t>masquerade syndrome</w:t>
      </w:r>
      <w:r w:rsidR="00E4642D">
        <w:t>”, VRL</w:t>
      </w:r>
      <w:r w:rsidR="004C5AB6">
        <w:t xml:space="preserve"> requires </w:t>
      </w:r>
      <w:r w:rsidR="00A9354C">
        <w:t xml:space="preserve">diagnostic confirmation </w:t>
      </w:r>
      <w:r w:rsidR="004C5AB6">
        <w:t>through</w:t>
      </w:r>
      <w:r w:rsidR="00767CAF">
        <w:t xml:space="preserve"> invasive procedures </w:t>
      </w:r>
      <w:r w:rsidR="00FB0B3F">
        <w:t>providing morphological, phenot</w:t>
      </w:r>
      <w:r w:rsidR="00767CAF">
        <w:t>y</w:t>
      </w:r>
      <w:r w:rsidR="00FB0B3F">
        <w:t>p</w:t>
      </w:r>
      <w:r w:rsidR="00767CAF">
        <w:t xml:space="preserve">ical and/or molecular evidence for malignancy. </w:t>
      </w:r>
      <w:r w:rsidR="005A77B9">
        <w:t xml:space="preserve">In cases with concomitant CNS involvement, a positive CSF </w:t>
      </w:r>
      <w:r w:rsidR="001C048E">
        <w:t xml:space="preserve">examination </w:t>
      </w:r>
      <w:r w:rsidR="005A77B9">
        <w:t xml:space="preserve">or stereotactic brain biopsy may obviate the need for </w:t>
      </w:r>
      <w:r w:rsidR="001C048E">
        <w:t xml:space="preserve">intraocular biopsy. </w:t>
      </w:r>
      <w:r w:rsidR="00796A9C">
        <w:t xml:space="preserve">The standard approach to diagnosis of </w:t>
      </w:r>
      <w:r w:rsidR="00FC0B4E">
        <w:t>P</w:t>
      </w:r>
      <w:r w:rsidR="00796A9C">
        <w:t>VR</w:t>
      </w:r>
      <w:r w:rsidR="00F01DC1">
        <w:t xml:space="preserve">L is </w:t>
      </w:r>
      <w:r w:rsidR="00C77694">
        <w:t xml:space="preserve">vitrectomy or </w:t>
      </w:r>
      <w:r w:rsidR="00F01DC1">
        <w:t>vitreous</w:t>
      </w:r>
      <w:r w:rsidR="00796A9C">
        <w:t xml:space="preserve"> </w:t>
      </w:r>
      <w:r w:rsidR="005239B1">
        <w:t xml:space="preserve">aspirate </w:t>
      </w:r>
      <w:r w:rsidR="00796A9C">
        <w:t xml:space="preserve">biopsy. </w:t>
      </w:r>
      <w:r w:rsidR="00935634">
        <w:t>In case</w:t>
      </w:r>
      <w:r w:rsidR="00863F1B">
        <w:t xml:space="preserve"> this approach does not render a diagnosis, subretinal aspirate biopsy or </w:t>
      </w:r>
      <w:r w:rsidR="007140AA">
        <w:t xml:space="preserve">chorioretinal </w:t>
      </w:r>
      <w:r w:rsidR="00803A7A">
        <w:t xml:space="preserve">biopsy </w:t>
      </w:r>
      <w:r w:rsidR="00935634">
        <w:t xml:space="preserve">or </w:t>
      </w:r>
      <w:r w:rsidR="00670D62">
        <w:t xml:space="preserve">of </w:t>
      </w:r>
      <w:r w:rsidR="00935634">
        <w:t xml:space="preserve">other intraocular structures </w:t>
      </w:r>
      <w:r w:rsidR="00723AC2">
        <w:t xml:space="preserve">may </w:t>
      </w:r>
      <w:r w:rsidR="00803A7A">
        <w:t>be used</w:t>
      </w:r>
      <w:r w:rsidR="003738A1">
        <w:fldChar w:fldCharType="begin"/>
      </w:r>
      <w:r w:rsidR="00183004">
        <w:instrText xml:space="preserve"> ADDIN EN.CITE &lt;EndNote&gt;&lt;Cite&gt;&lt;Author&gt;Coupland&lt;/Author&gt;&lt;Year&gt;2012&lt;/Year&gt;&lt;RecNum&gt;16&lt;/RecNum&gt;&lt;DisplayText&gt;(Coupland 2012)&lt;/DisplayText&gt;&lt;record&gt;&lt;rec-number&gt;16&lt;/rec-number&gt;&lt;foreign-keys&gt;&lt;key app="EN" db-id="w9xwxe5da5v9rqet92mv2x2fdpfs2tvprvx2"&gt;16&lt;/key&gt;&lt;key app="ENWeb" db-id=""&gt;0&lt;/key&gt;&lt;/foreign-keys&gt;&lt;ref-type name="Journal Article"&gt;17&lt;/ref-type&gt;&lt;contributors&gt;&lt;authors&gt;&lt;author&gt;Coupland, S. E.&lt;/author&gt;&lt;/authors&gt;&lt;/contributors&gt;&lt;titles&gt;&lt;title&gt;Analysis of Intraocular Biopsies&lt;/title&gt;&lt;/titles&gt;&lt;dates&gt;&lt;year&gt;2012&lt;/year&gt;&lt;/dates&gt;&lt;urls&gt;&lt;/urls&gt;&lt;/record&gt;&lt;/Cite&gt;&lt;/EndNote&gt;</w:instrText>
      </w:r>
      <w:r w:rsidR="003738A1">
        <w:fldChar w:fldCharType="separate"/>
      </w:r>
      <w:r w:rsidR="004D04B8">
        <w:rPr>
          <w:noProof/>
        </w:rPr>
        <w:t xml:space="preserve"> (</w:t>
      </w:r>
      <w:hyperlink w:anchor="_ENREF_16" w:tooltip="Coupland, 2012 #16" w:history="1">
        <w:r w:rsidR="00183004">
          <w:rPr>
            <w:noProof/>
          </w:rPr>
          <w:t>Coupland 2012</w:t>
        </w:r>
      </w:hyperlink>
      <w:r w:rsidR="00183004">
        <w:rPr>
          <w:noProof/>
        </w:rPr>
        <w:t>)</w:t>
      </w:r>
      <w:r w:rsidR="003738A1">
        <w:fldChar w:fldCharType="end"/>
      </w:r>
      <w:r w:rsidR="00803A7A">
        <w:t xml:space="preserve">. </w:t>
      </w:r>
      <w:r w:rsidR="000007B8">
        <w:t xml:space="preserve">For a detailed review of the surgical procedures, </w:t>
      </w:r>
      <w:r w:rsidR="00CF7063">
        <w:t xml:space="preserve">the reader </w:t>
      </w:r>
      <w:r w:rsidR="008F5091">
        <w:t>is referred to the</w:t>
      </w:r>
      <w:r w:rsidR="00CF7063">
        <w:t xml:space="preserve"> ophthalmological literature. </w:t>
      </w:r>
      <w:r w:rsidR="00797FD5">
        <w:t>The aspirated material can be used for cytological examination, immunocytochemistry, molecular examinations and de</w:t>
      </w:r>
      <w:r w:rsidR="000337B8">
        <w:t>termination of cytokine levels</w:t>
      </w:r>
      <w:r w:rsidR="00CB0EBC">
        <w:t>.</w:t>
      </w:r>
      <w:r w:rsidR="00911B94">
        <w:t xml:space="preserve"> </w:t>
      </w:r>
      <w:r w:rsidR="004F1A9C">
        <w:t xml:space="preserve">Therefore, </w:t>
      </w:r>
      <w:r w:rsidR="00911B94">
        <w:t xml:space="preserve">an adequate triage system </w:t>
      </w:r>
      <w:r w:rsidR="00CB0EBC">
        <w:t xml:space="preserve">to maximize the use of the limited material for the different techniques </w:t>
      </w:r>
      <w:r w:rsidR="004F1A9C">
        <w:t>should be in place</w:t>
      </w:r>
      <w:r w:rsidR="00A1308C">
        <w:t xml:space="preserve"> in the pathology lab</w:t>
      </w:r>
      <w:r w:rsidR="0028744C">
        <w:t>oratory</w:t>
      </w:r>
      <w:r w:rsidR="00A1308C">
        <w:t>, which ideally should be experienced in handling these samples</w:t>
      </w:r>
      <w:r w:rsidR="000337B8">
        <w:t xml:space="preserve">. </w:t>
      </w:r>
      <w:r w:rsidR="00C93476">
        <w:t xml:space="preserve">Pre-analytical conditions are of major importance. </w:t>
      </w:r>
      <w:r w:rsidR="00803A7A">
        <w:t>Cytological</w:t>
      </w:r>
      <w:r w:rsidR="00C93476">
        <w:t xml:space="preserve"> </w:t>
      </w:r>
      <w:r w:rsidR="00803A7A">
        <w:t>material</w:t>
      </w:r>
      <w:r w:rsidR="00C93476">
        <w:t xml:space="preserve"> should either be worked </w:t>
      </w:r>
      <w:r w:rsidR="00803A7A">
        <w:t xml:space="preserve">within an hour after </w:t>
      </w:r>
      <w:r w:rsidR="003B3740">
        <w:t xml:space="preserve">aspiration, or alternatively put </w:t>
      </w:r>
      <w:r w:rsidR="00325842">
        <w:t xml:space="preserve">either </w:t>
      </w:r>
      <w:r w:rsidR="003B3740">
        <w:t xml:space="preserve">into </w:t>
      </w:r>
      <w:r w:rsidR="00325842">
        <w:t xml:space="preserve">culture medium or </w:t>
      </w:r>
      <w:r w:rsidR="003B3740">
        <w:t>a mild fixative such as HOPE solution which preserves cytological detail, as well as immunore</w:t>
      </w:r>
      <w:r w:rsidR="002773D5">
        <w:t>activity and nucleic acids</w:t>
      </w:r>
      <w:r w:rsidR="003738A1">
        <w:fldChar w:fldCharType="begin"/>
      </w:r>
      <w:r w:rsidR="00183004">
        <w:instrText xml:space="preserve"> ADDIN EN.CITE &lt;EndNote&gt;&lt;Cite&gt;&lt;Author&gt;Coupland&lt;/Author&gt;&lt;Year&gt;2012&lt;/Year&gt;&lt;RecNum&gt;16&lt;/RecNum&gt;&lt;DisplayText&gt;(Coupland 2012)&lt;/DisplayText&gt;&lt;record&gt;&lt;rec-number&gt;16&lt;/rec-number&gt;&lt;foreign-keys&gt;&lt;key app="EN" db-id="w9xwxe5da5v9rqet92mv2x2fdpfs2tvprvx2"&gt;16&lt;/key&gt;&lt;key app="ENWeb" db-id=""&gt;0&lt;/key&gt;&lt;/foreign-keys&gt;&lt;ref-type name="Journal Article"&gt;17&lt;/ref-type&gt;&lt;contributors&gt;&lt;authors&gt;&lt;author&gt;Coupland, S. E.&lt;/author&gt;&lt;/authors&gt;&lt;/contributors&gt;&lt;titles&gt;&lt;title&gt;Analysis of Intraocular Biopsies&lt;/title&gt;&lt;/titles&gt;&lt;dates&gt;&lt;year&gt;2012&lt;/year&gt;&lt;/dates&gt;&lt;urls&gt;&lt;/urls&gt;&lt;/record&gt;&lt;/Cite&gt;&lt;/EndNote&gt;</w:instrText>
      </w:r>
      <w:r w:rsidR="003738A1">
        <w:fldChar w:fldCharType="separate"/>
      </w:r>
      <w:r w:rsidR="004D04B8">
        <w:rPr>
          <w:noProof/>
        </w:rPr>
        <w:t xml:space="preserve"> (</w:t>
      </w:r>
      <w:hyperlink w:anchor="_ENREF_16" w:tooltip="Coupland, 2012 #16" w:history="1">
        <w:r w:rsidR="00183004">
          <w:rPr>
            <w:noProof/>
          </w:rPr>
          <w:t>Coupland 2012</w:t>
        </w:r>
      </w:hyperlink>
      <w:r w:rsidR="00183004">
        <w:rPr>
          <w:noProof/>
        </w:rPr>
        <w:t>)</w:t>
      </w:r>
      <w:r w:rsidR="003738A1">
        <w:fldChar w:fldCharType="end"/>
      </w:r>
      <w:r w:rsidR="002773D5">
        <w:t>. Cytological specimens are usually prepared with the cytos</w:t>
      </w:r>
      <w:r w:rsidR="00CA6922">
        <w:t>p</w:t>
      </w:r>
      <w:r w:rsidR="002773D5">
        <w:t>in technique; fo</w:t>
      </w:r>
      <w:r w:rsidR="004B0042">
        <w:t>r cell-rich specimens, the cell-</w:t>
      </w:r>
      <w:r w:rsidR="002773D5">
        <w:t>block technique can be employed</w:t>
      </w:r>
      <w:r w:rsidR="004B0042">
        <w:t xml:space="preserve"> alternatively</w:t>
      </w:r>
      <w:r w:rsidR="002773D5">
        <w:t xml:space="preserve">. </w:t>
      </w:r>
    </w:p>
    <w:p w:rsidR="0042196F" w:rsidRDefault="0042196F" w:rsidP="000A4A63">
      <w:pPr>
        <w:spacing w:line="360" w:lineRule="auto"/>
        <w:jc w:val="both"/>
      </w:pPr>
    </w:p>
    <w:p w:rsidR="00594066" w:rsidRPr="00594066" w:rsidRDefault="00594066" w:rsidP="000A4A63">
      <w:pPr>
        <w:spacing w:line="360" w:lineRule="auto"/>
        <w:jc w:val="both"/>
        <w:rPr>
          <w:i/>
        </w:rPr>
      </w:pPr>
      <w:r w:rsidRPr="00594066">
        <w:rPr>
          <w:i/>
        </w:rPr>
        <w:t>Cytology and immunocytochemistry</w:t>
      </w:r>
    </w:p>
    <w:p w:rsidR="00747DFE" w:rsidRDefault="004F1A9C" w:rsidP="000A4A63">
      <w:pPr>
        <w:spacing w:line="360" w:lineRule="auto"/>
        <w:jc w:val="both"/>
      </w:pPr>
      <w:r>
        <w:t xml:space="preserve">Cytological examination </w:t>
      </w:r>
      <w:r w:rsidR="00A43422">
        <w:t>reveals</w:t>
      </w:r>
      <w:r>
        <w:t xml:space="preserve"> the presence of large, atypical </w:t>
      </w:r>
      <w:r w:rsidR="003C01D4">
        <w:t xml:space="preserve">lymphoid </w:t>
      </w:r>
      <w:r>
        <w:t xml:space="preserve">cells </w:t>
      </w:r>
      <w:r w:rsidR="00817A6F">
        <w:t xml:space="preserve">with increased, nuclear/cytoplasmic ratio, basophilic cytoplasm </w:t>
      </w:r>
      <w:r w:rsidR="00665B4F">
        <w:t xml:space="preserve">and irregular nuclei with one to several nucleoli </w:t>
      </w:r>
      <w:r w:rsidR="00A43422">
        <w:t xml:space="preserve">in cases of VRL. However, large numbers of reactive </w:t>
      </w:r>
      <w:r w:rsidR="00130DD1">
        <w:t>lymphocytes</w:t>
      </w:r>
      <w:r w:rsidR="00A43422">
        <w:t xml:space="preserve">, poor preservation of cytological detail due to </w:t>
      </w:r>
      <w:r w:rsidR="00C03304">
        <w:t xml:space="preserve">degenerative changes </w:t>
      </w:r>
      <w:r w:rsidR="00664E04">
        <w:t xml:space="preserve">and necrosis, </w:t>
      </w:r>
      <w:r w:rsidR="00C03304">
        <w:t xml:space="preserve">and </w:t>
      </w:r>
      <w:r w:rsidR="00664E04">
        <w:t>paucicellular</w:t>
      </w:r>
      <w:r w:rsidR="00C03304">
        <w:t xml:space="preserve"> aspirate</w:t>
      </w:r>
      <w:r w:rsidR="00E66C7D">
        <w:t>s</w:t>
      </w:r>
      <w:r w:rsidR="00C03304">
        <w:t xml:space="preserve"> </w:t>
      </w:r>
      <w:r w:rsidR="00664E04">
        <w:t xml:space="preserve">due to limited involvement of </w:t>
      </w:r>
      <w:r w:rsidR="00E66C7D">
        <w:t xml:space="preserve">the vitreous or an antecedent steroid therapy </w:t>
      </w:r>
      <w:r w:rsidR="00C03304">
        <w:t xml:space="preserve">often preclude a diagnosis of malignancy based </w:t>
      </w:r>
      <w:r w:rsidR="00E66C7D">
        <w:t xml:space="preserve">only </w:t>
      </w:r>
      <w:r w:rsidR="00C03304">
        <w:t>on morphology. Furthermore, atypical</w:t>
      </w:r>
      <w:r w:rsidR="003C01D4">
        <w:t xml:space="preserve"> large cells may also occur in reactive conditions, such as acute viral infection. </w:t>
      </w:r>
      <w:r w:rsidR="00747DFE">
        <w:t>The reported rates of sensitivity</w:t>
      </w:r>
      <w:r w:rsidR="00B844CC">
        <w:t xml:space="preserve"> and specificity of cytology for the diagnosis of VRL vary widely</w:t>
      </w:r>
      <w:r w:rsidR="00C77694">
        <w:t xml:space="preserve">, but cytology alone </w:t>
      </w:r>
      <w:r w:rsidR="00564D4C">
        <w:t xml:space="preserve">is </w:t>
      </w:r>
      <w:r w:rsidR="00912B58">
        <w:t>able to confirm VRL in 4</w:t>
      </w:r>
      <w:r w:rsidR="00C77694">
        <w:t>5-60% of cases, and false positive results are considered rare</w:t>
      </w:r>
      <w:r w:rsidR="00912B58">
        <w:t xml:space="preserve"> </w:t>
      </w:r>
      <w:r w:rsidR="003738A1">
        <w:fldChar w:fldCharType="begin">
          <w:fldData xml:space="preserve">PEVuZE5vdGU+PENpdGU+PEF1dGhvcj5EYXZpczwvQXV0aG9yPjxZZWFyPjIwMDU8L1llYXI+PFJl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xOTQ0LTUwPC9wYWdlcz48dm9sdW1lPjEx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</w:fldData>
        </w:fldChar>
      </w:r>
      <w:r w:rsidR="00183004">
        <w:instrText xml:space="preserve"> ADDIN EN.CITE </w:instrText>
      </w:r>
      <w:r w:rsidR="003738A1">
        <w:fldChar w:fldCharType="begin">
          <w:fldData xml:space="preserve">PEVuZE5vdGU+PENpdGU+PEF1dGhvcj5EYXZpczwvQXV0aG9yPjxZZWFyPjIwMDU8L1llYXI+PFJl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</w:fldData>
        </w:fldChar>
      </w:r>
      <w:r w:rsidR="00183004">
        <w:instrText xml:space="preserve"> ADDIN EN.CITE.DATA </w:instrText>
      </w:r>
      <w:r w:rsidR="003738A1">
        <w:fldChar w:fldCharType="end"/>
      </w:r>
      <w:r w:rsidR="003738A1">
        <w:fldChar w:fldCharType="separate"/>
      </w:r>
      <w:r w:rsidR="00183004">
        <w:rPr>
          <w:noProof/>
        </w:rPr>
        <w:t>(</w:t>
      </w:r>
      <w:hyperlink w:anchor="_ENREF_25" w:tooltip="Davis, 2005 #197" w:history="1">
        <w:r w:rsidR="00183004">
          <w:rPr>
            <w:noProof/>
          </w:rPr>
          <w:t>Davis</w:t>
        </w:r>
        <w:r w:rsidR="00183004" w:rsidRPr="00183004">
          <w:rPr>
            <w:i/>
            <w:noProof/>
          </w:rPr>
          <w:t>, et al</w:t>
        </w:r>
        <w:r w:rsidR="00183004">
          <w:rPr>
            <w:noProof/>
          </w:rPr>
          <w:t xml:space="preserve"> 2005</w:t>
        </w:r>
      </w:hyperlink>
      <w:r w:rsidR="00183004">
        <w:rPr>
          <w:noProof/>
        </w:rPr>
        <w:t xml:space="preserve">, </w:t>
      </w:r>
      <w:hyperlink w:anchor="_ENREF_41" w:tooltip="Kimura, 2012 #211" w:history="1">
        <w:r w:rsidR="00183004">
          <w:rPr>
            <w:noProof/>
          </w:rPr>
          <w:t>Kimura</w:t>
        </w:r>
        <w:r w:rsidR="00183004" w:rsidRPr="00183004">
          <w:rPr>
            <w:i/>
            <w:noProof/>
          </w:rPr>
          <w:t>, et al</w:t>
        </w:r>
        <w:r w:rsidR="00183004">
          <w:rPr>
            <w:noProof/>
          </w:rPr>
          <w:t xml:space="preserve"> 2012</w:t>
        </w:r>
      </w:hyperlink>
      <w:r w:rsidR="00183004">
        <w:rPr>
          <w:noProof/>
        </w:rPr>
        <w:t xml:space="preserve">, </w:t>
      </w:r>
      <w:hyperlink w:anchor="_ENREF_76" w:tooltip="Wittenberg, 2008 #210" w:history="1">
        <w:r w:rsidR="00183004">
          <w:rPr>
            <w:noProof/>
          </w:rPr>
          <w:t>Wittenberg</w:t>
        </w:r>
        <w:r w:rsidR="00183004" w:rsidRPr="00183004">
          <w:rPr>
            <w:i/>
            <w:noProof/>
          </w:rPr>
          <w:t>, et al</w:t>
        </w:r>
        <w:r w:rsidR="00183004">
          <w:rPr>
            <w:noProof/>
          </w:rPr>
          <w:t xml:space="preserve"> 2008</w:t>
        </w:r>
      </w:hyperlink>
      <w:r w:rsidR="00183004">
        <w:rPr>
          <w:noProof/>
        </w:rPr>
        <w:t>)</w:t>
      </w:r>
      <w:r w:rsidR="003738A1">
        <w:fldChar w:fldCharType="end"/>
      </w:r>
      <w:r w:rsidR="00C77694">
        <w:t>.</w:t>
      </w:r>
    </w:p>
    <w:p w:rsidR="00943238" w:rsidRDefault="003C01D4" w:rsidP="000A4A63">
      <w:pPr>
        <w:spacing w:line="360" w:lineRule="auto"/>
        <w:jc w:val="both"/>
      </w:pPr>
      <w:r>
        <w:t xml:space="preserve">Immunocytochemistry is a valuable tool for </w:t>
      </w:r>
      <w:r w:rsidR="00130DD1">
        <w:t>confirming a diagnosis of VRL, with a predominance of large cells expressing pan B-cell markers su</w:t>
      </w:r>
      <w:r w:rsidR="00A84A88">
        <w:t>ch as CD20</w:t>
      </w:r>
      <w:r w:rsidR="00594066">
        <w:t>, PAX5 and CD79a</w:t>
      </w:r>
      <w:r w:rsidR="00A84A88">
        <w:t>. Alternatively, multicol</w:t>
      </w:r>
      <w:r w:rsidR="009A5071">
        <w:t>or flow cytometry has been employed successfully for phenotyping of vitreal aspirates</w:t>
      </w:r>
      <w:r w:rsidR="00912B58">
        <w:t>, with a reported sensitivity of 82% and 100% specificity</w:t>
      </w:r>
      <w:r w:rsidR="003738A1">
        <w:fldChar w:fldCharType="begin">
          <w:fldData xml:space="preserve">PEVuZE5vdGU+PENpdGU+PEF1dGhvcj5NaXNzb3R0ZW48L0F1dGhvcj48WWVhcj4yMDEzPC9ZZWFy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</w:fldData>
        </w:fldChar>
      </w:r>
      <w:r w:rsidR="00183004">
        <w:instrText xml:space="preserve"> ADDIN EN.CITE </w:instrText>
      </w:r>
      <w:r w:rsidR="003738A1">
        <w:fldChar w:fldCharType="begin">
          <w:fldData xml:space="preserve">PEVuZE5vdGU+PENpdGU+PEF1dGhvcj5NaXNzb3R0ZW48L0F1dGhvcj48WWVhcj4yMDEzPC9ZZWFy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49" w:tooltip="Missotten, 2013 #86" w:history="1">
        <w:r w:rsidR="00183004">
          <w:rPr>
            <w:noProof/>
          </w:rPr>
          <w:t>Missotten</w:t>
        </w:r>
        <w:r w:rsidR="00183004" w:rsidRPr="00183004">
          <w:rPr>
            <w:i/>
            <w:noProof/>
          </w:rPr>
          <w:t>, et al</w:t>
        </w:r>
        <w:r w:rsidR="00183004">
          <w:rPr>
            <w:noProof/>
          </w:rPr>
          <w:t xml:space="preserve"> 2013</w:t>
        </w:r>
      </w:hyperlink>
      <w:r w:rsidR="00183004">
        <w:rPr>
          <w:noProof/>
        </w:rPr>
        <w:t>)</w:t>
      </w:r>
      <w:r w:rsidR="003738A1">
        <w:fldChar w:fldCharType="end"/>
      </w:r>
      <w:r w:rsidR="009A5071">
        <w:t xml:space="preserve">. </w:t>
      </w:r>
      <w:r w:rsidR="00A84A88">
        <w:t>Again</w:t>
      </w:r>
      <w:r w:rsidR="00ED7407">
        <w:t>,</w:t>
      </w:r>
      <w:r w:rsidR="009A5071">
        <w:t xml:space="preserve"> however</w:t>
      </w:r>
      <w:r w:rsidR="00A84A88">
        <w:t>, poor cellular preserva</w:t>
      </w:r>
      <w:r w:rsidR="00130DD1">
        <w:t xml:space="preserve">tion </w:t>
      </w:r>
      <w:r w:rsidR="00A84A88">
        <w:t xml:space="preserve">and abundant reactive T-cells may limit </w:t>
      </w:r>
      <w:r w:rsidR="009A5071">
        <w:t>the diagnostic yield</w:t>
      </w:r>
      <w:r w:rsidR="003738A1">
        <w:fldChar w:fldCharType="begin">
          <w:fldData xml:space="preserve">PEVuZE5vdGU+PENpdGU+PEF1dGhvcj5EYXZpczwvQXV0aG9yPjxZZWFyPjIwMTI8L1llYXI+PFJl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</w:fldData>
        </w:fldChar>
      </w:r>
      <w:r w:rsidR="00183004">
        <w:instrText xml:space="preserve"> ADDIN EN.CITE </w:instrText>
      </w:r>
      <w:r w:rsidR="003738A1">
        <w:fldChar w:fldCharType="begin">
          <w:fldData xml:space="preserve">PEVuZE5vdGU+PENpdGU+PEF1dGhvcj5EYXZpczwvQXV0aG9yPjxZZWFyPjIwMTI8L1llYXI+PFJl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26" w:tooltip="Davis, 2012 #84" w:history="1">
        <w:r w:rsidR="00183004">
          <w:rPr>
            <w:noProof/>
          </w:rPr>
          <w:t>Davis</w:t>
        </w:r>
        <w:r w:rsidR="00183004" w:rsidRPr="00183004">
          <w:rPr>
            <w:i/>
            <w:noProof/>
          </w:rPr>
          <w:t>, et al</w:t>
        </w:r>
        <w:r w:rsidR="00183004">
          <w:rPr>
            <w:noProof/>
          </w:rPr>
          <w:t xml:space="preserve"> 2012</w:t>
        </w:r>
      </w:hyperlink>
      <w:r w:rsidR="00183004">
        <w:rPr>
          <w:noProof/>
        </w:rPr>
        <w:t>)</w:t>
      </w:r>
      <w:r w:rsidR="003738A1">
        <w:fldChar w:fldCharType="end"/>
      </w:r>
      <w:r w:rsidR="009A5071">
        <w:t xml:space="preserve">. </w:t>
      </w:r>
    </w:p>
    <w:p w:rsidR="0042196F" w:rsidRDefault="0042196F" w:rsidP="000A4A63">
      <w:pPr>
        <w:spacing w:line="360" w:lineRule="auto"/>
        <w:jc w:val="both"/>
      </w:pPr>
    </w:p>
    <w:p w:rsidR="00594066" w:rsidRPr="00594066" w:rsidRDefault="00594066" w:rsidP="000A4A63">
      <w:pPr>
        <w:spacing w:line="360" w:lineRule="auto"/>
        <w:jc w:val="both"/>
        <w:rPr>
          <w:i/>
        </w:rPr>
      </w:pPr>
      <w:r w:rsidRPr="00594066">
        <w:rPr>
          <w:i/>
        </w:rPr>
        <w:t>Molecular diagnosis of VRL</w:t>
      </w:r>
    </w:p>
    <w:p w:rsidR="009922FC" w:rsidRDefault="00C10045" w:rsidP="000A4A63">
      <w:pPr>
        <w:spacing w:line="360" w:lineRule="auto"/>
        <w:jc w:val="both"/>
      </w:pPr>
      <w:r>
        <w:t xml:space="preserve">Molecular examination of vitreous specimens is a valuable tool to confirm a diagnosis of lymphoma, </w:t>
      </w:r>
      <w:r w:rsidR="00D851E8">
        <w:t xml:space="preserve">and the application of modern PCR techniques has </w:t>
      </w:r>
      <w:r w:rsidR="00CF7FFC">
        <w:t xml:space="preserve">reduced the </w:t>
      </w:r>
      <w:r w:rsidR="009F0EA2">
        <w:t xml:space="preserve">necessary </w:t>
      </w:r>
      <w:r w:rsidR="00CF7FFC">
        <w:t xml:space="preserve">amount of material </w:t>
      </w:r>
      <w:r w:rsidR="00D851E8">
        <w:t xml:space="preserve">considerably. </w:t>
      </w:r>
      <w:r w:rsidR="00433882">
        <w:t>Identification of</w:t>
      </w:r>
      <w:r w:rsidR="008947BC">
        <w:t xml:space="preserve"> </w:t>
      </w:r>
      <w:r w:rsidR="00433882">
        <w:t xml:space="preserve">clonal immunoglobulin gene rearrangements </w:t>
      </w:r>
      <w:r w:rsidR="00CF7FFC">
        <w:t xml:space="preserve">using consensus primer sets such as those developed by the BIOMED-2 consortium </w:t>
      </w:r>
      <w:r w:rsidR="009F0EA2">
        <w:t xml:space="preserve">is a mainstay in VRL diagnosis. </w:t>
      </w:r>
      <w:r w:rsidR="008947BC">
        <w:t xml:space="preserve">The sensitivity of </w:t>
      </w:r>
      <w:r w:rsidR="00163602">
        <w:t>clonality studies ranges</w:t>
      </w:r>
      <w:r w:rsidR="0026330C">
        <w:t xml:space="preserve"> between 65-95%, depending on the choice of primer sets and quality of material</w:t>
      </w:r>
      <w:r w:rsidR="003738A1">
        <w:fldChar w:fldCharType="begin">
          <w:fldData xml:space="preserve">PEVuZE5vdGU+PENpdGU+PEF1dGhvcj5NZXJsZS1CZXJhbDwvQXV0aG9yPjxZZWFyPjIwMDQ8L1ll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5MS03PC9wYWdlcz48dm9sdW1lPjEw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cGFnZXM+MzUwNy0xNDwvcGFnZXM+PHZvbHVtZT40Njwvdm9sdW1lPjxudW1i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</w:fldData>
        </w:fldChar>
      </w:r>
      <w:r w:rsidR="00183004">
        <w:instrText xml:space="preserve"> ADDIN EN.CITE </w:instrText>
      </w:r>
      <w:r w:rsidR="003738A1">
        <w:fldChar w:fldCharType="begin">
          <w:fldData xml:space="preserve">PEVuZE5vdGU+PENpdGU+PEF1dGhvcj5NZXJsZS1CZXJhbDwvQXV0aG9yPjxZZWFyPjIwMDQ8L1ll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U5MS03PC9wYWdlcz48dm9sdW1lPjEw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3" w:tooltip="Baehring, 2005 #217" w:history="1">
        <w:r w:rsidR="00183004">
          <w:rPr>
            <w:noProof/>
          </w:rPr>
          <w:t>Baehring</w:t>
        </w:r>
        <w:r w:rsidR="00183004" w:rsidRPr="00183004">
          <w:rPr>
            <w:i/>
            <w:noProof/>
          </w:rPr>
          <w:t>, et al</w:t>
        </w:r>
        <w:r w:rsidR="00183004">
          <w:rPr>
            <w:noProof/>
          </w:rPr>
          <w:t xml:space="preserve"> 2005</w:t>
        </w:r>
      </w:hyperlink>
      <w:r w:rsidR="00183004">
        <w:rPr>
          <w:noProof/>
        </w:rPr>
        <w:t xml:space="preserve">, </w:t>
      </w:r>
      <w:hyperlink w:anchor="_ENREF_18" w:tooltip="Coupland, 2003 #215" w:history="1">
        <w:r w:rsidR="00183004">
          <w:rPr>
            <w:noProof/>
          </w:rPr>
          <w:t>Coupland</w:t>
        </w:r>
        <w:r w:rsidR="00183004" w:rsidRPr="00183004">
          <w:rPr>
            <w:i/>
            <w:noProof/>
          </w:rPr>
          <w:t>, et al</w:t>
        </w:r>
        <w:r w:rsidR="00183004">
          <w:rPr>
            <w:noProof/>
          </w:rPr>
          <w:t xml:space="preserve"> 2003</w:t>
        </w:r>
      </w:hyperlink>
      <w:r w:rsidR="00183004">
        <w:rPr>
          <w:noProof/>
        </w:rPr>
        <w:t xml:space="preserve">, </w:t>
      </w:r>
      <w:hyperlink w:anchor="_ENREF_23" w:tooltip="Coupland, 2005 #100" w:history="1">
        <w:r w:rsidR="00183004">
          <w:rPr>
            <w:noProof/>
          </w:rPr>
          <w:t>Coupland</w:t>
        </w:r>
        <w:r w:rsidR="00183004" w:rsidRPr="00183004">
          <w:rPr>
            <w:i/>
            <w:noProof/>
          </w:rPr>
          <w:t>, et al</w:t>
        </w:r>
        <w:r w:rsidR="00183004">
          <w:rPr>
            <w:noProof/>
          </w:rPr>
          <w:t xml:space="preserve"> 2005b</w:t>
        </w:r>
      </w:hyperlink>
      <w:r w:rsidR="00183004">
        <w:rPr>
          <w:noProof/>
        </w:rPr>
        <w:t xml:space="preserve">, </w:t>
      </w:r>
      <w:hyperlink w:anchor="_ENREF_41" w:tooltip="Kimura, 2012 #211" w:history="1">
        <w:r w:rsidR="00183004">
          <w:rPr>
            <w:noProof/>
          </w:rPr>
          <w:t>Kimura</w:t>
        </w:r>
        <w:r w:rsidR="00183004" w:rsidRPr="00183004">
          <w:rPr>
            <w:i/>
            <w:noProof/>
          </w:rPr>
          <w:t>, et al</w:t>
        </w:r>
        <w:r w:rsidR="00183004">
          <w:rPr>
            <w:noProof/>
          </w:rPr>
          <w:t xml:space="preserve"> 2012</w:t>
        </w:r>
      </w:hyperlink>
      <w:r w:rsidR="00183004">
        <w:rPr>
          <w:noProof/>
        </w:rPr>
        <w:t xml:space="preserve">, </w:t>
      </w:r>
      <w:hyperlink w:anchor="_ENREF_48" w:tooltip="Merle-Beral, 2004 #108" w:history="1">
        <w:r w:rsidR="00183004">
          <w:rPr>
            <w:noProof/>
          </w:rPr>
          <w:t>Merle-Beral</w:t>
        </w:r>
        <w:r w:rsidR="00183004" w:rsidRPr="00183004">
          <w:rPr>
            <w:i/>
            <w:noProof/>
          </w:rPr>
          <w:t>, et al</w:t>
        </w:r>
        <w:r w:rsidR="00183004">
          <w:rPr>
            <w:noProof/>
          </w:rPr>
          <w:t xml:space="preserve"> 2004</w:t>
        </w:r>
      </w:hyperlink>
      <w:r w:rsidR="00183004">
        <w:rPr>
          <w:noProof/>
        </w:rPr>
        <w:t xml:space="preserve">, </w:t>
      </w:r>
      <w:hyperlink w:anchor="_ENREF_75" w:tooltip="Wang, 2011 #28" w:history="1">
        <w:r w:rsidR="00183004">
          <w:rPr>
            <w:noProof/>
          </w:rPr>
          <w:t>Wang</w:t>
        </w:r>
        <w:r w:rsidR="00183004" w:rsidRPr="00183004">
          <w:rPr>
            <w:i/>
            <w:noProof/>
          </w:rPr>
          <w:t>, et al</w:t>
        </w:r>
        <w:r w:rsidR="00183004">
          <w:rPr>
            <w:noProof/>
          </w:rPr>
          <w:t xml:space="preserve"> 2011</w:t>
        </w:r>
      </w:hyperlink>
      <w:r w:rsidR="00183004">
        <w:rPr>
          <w:noProof/>
        </w:rPr>
        <w:t>)</w:t>
      </w:r>
      <w:r w:rsidR="003738A1">
        <w:fldChar w:fldCharType="end"/>
      </w:r>
      <w:r w:rsidR="00B5688A">
        <w:t xml:space="preserve">. </w:t>
      </w:r>
      <w:r w:rsidR="00C1078E">
        <w:t xml:space="preserve">Depending on the number of primer sets used – which can be limited by the available material - VRL of DLBCL type may also yield false negative results due to somatic hypermutation abrogating primer binding. </w:t>
      </w:r>
      <w:r w:rsidR="00D22728">
        <w:t>On the other hand</w:t>
      </w:r>
      <w:r w:rsidR="009F0EA2">
        <w:t xml:space="preserve">, due to the unique </w:t>
      </w:r>
      <w:r w:rsidR="00193CC6">
        <w:t>situation of the eye as immune</w:t>
      </w:r>
      <w:r w:rsidR="00EE1112">
        <w:t>-</w:t>
      </w:r>
      <w:r w:rsidR="003F77E9">
        <w:t xml:space="preserve">privileged site, </w:t>
      </w:r>
      <w:r w:rsidR="0042667C">
        <w:t xml:space="preserve">inflammatory conditions </w:t>
      </w:r>
      <w:r w:rsidR="00FF7700">
        <w:t>can</w:t>
      </w:r>
      <w:r w:rsidR="0042667C">
        <w:t xml:space="preserve"> also </w:t>
      </w:r>
      <w:r w:rsidR="00A773F6">
        <w:t>result in</w:t>
      </w:r>
      <w:r w:rsidR="0042667C">
        <w:t xml:space="preserve"> oligoclonal</w:t>
      </w:r>
      <w:r w:rsidR="003F77E9">
        <w:t xml:space="preserve"> </w:t>
      </w:r>
      <w:r w:rsidR="0042667C">
        <w:t>or even clonal expansions of lymphocytes</w:t>
      </w:r>
      <w:r w:rsidR="003234EB">
        <w:t xml:space="preserve"> </w:t>
      </w:r>
      <w:r w:rsidR="00C1078E">
        <w:t xml:space="preserve">and </w:t>
      </w:r>
      <w:r w:rsidR="0042667C">
        <w:t xml:space="preserve">may lead </w:t>
      </w:r>
      <w:r w:rsidR="00382444">
        <w:t>to false positive results,</w:t>
      </w:r>
      <w:r w:rsidR="0042667C">
        <w:t xml:space="preserve"> especially in cases with low cell</w:t>
      </w:r>
      <w:r w:rsidR="00FF7700">
        <w:t>ularity</w:t>
      </w:r>
      <w:r w:rsidR="003738A1">
        <w:fldChar w:fldCharType="begin">
          <w:fldData xml:space="preserve">PEVuZE5vdGU+PENpdGU+PEF1dGhvcj5TdWdpdGE8L0F1dGhvcj48WWVhcj4yMDA5PC9ZZWFyPjxS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==
</w:fldData>
        </w:fldChar>
      </w:r>
      <w:r w:rsidR="00183004">
        <w:instrText xml:space="preserve"> ADDIN EN.CITE </w:instrText>
      </w:r>
      <w:r w:rsidR="003738A1">
        <w:fldChar w:fldCharType="begin">
          <w:fldData xml:space="preserve">PEVuZE5vdGU+PENpdGU+PEF1dGhvcj5TdWdpdGE8L0F1dGhvcj48WWVhcj4yMDA5PC9ZZWFyPjxS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==
</w:fldData>
        </w:fldChar>
      </w:r>
      <w:r w:rsidR="00183004">
        <w:instrText xml:space="preserve"> ADDIN EN.CITE.DATA </w:instrText>
      </w:r>
      <w:r w:rsidR="003738A1">
        <w:fldChar w:fldCharType="end"/>
      </w:r>
      <w:r w:rsidR="003738A1">
        <w:fldChar w:fldCharType="separate"/>
      </w:r>
      <w:r w:rsidR="004D04B8">
        <w:rPr>
          <w:noProof/>
        </w:rPr>
        <w:t xml:space="preserve"> (</w:t>
      </w:r>
      <w:hyperlink w:anchor="_ENREF_5" w:tooltip="Bonzheim, 2015 #30" w:history="1">
        <w:r w:rsidR="00183004">
          <w:rPr>
            <w:noProof/>
          </w:rPr>
          <w:t>Bonzheim</w:t>
        </w:r>
        <w:r w:rsidR="00183004" w:rsidRPr="00183004">
          <w:rPr>
            <w:i/>
            <w:noProof/>
          </w:rPr>
          <w:t>, et al</w:t>
        </w:r>
        <w:r w:rsidR="00183004">
          <w:rPr>
            <w:noProof/>
          </w:rPr>
          <w:t xml:space="preserve"> 2015</w:t>
        </w:r>
      </w:hyperlink>
      <w:r w:rsidR="00183004">
        <w:rPr>
          <w:noProof/>
        </w:rPr>
        <w:t xml:space="preserve">, </w:t>
      </w:r>
      <w:hyperlink w:anchor="_ENREF_68" w:tooltip="Sugita, 2009 #212" w:history="1">
        <w:r w:rsidR="00183004">
          <w:rPr>
            <w:noProof/>
          </w:rPr>
          <w:t>Sugita</w:t>
        </w:r>
        <w:r w:rsidR="00183004" w:rsidRPr="00183004">
          <w:rPr>
            <w:i/>
            <w:noProof/>
          </w:rPr>
          <w:t>, et al</w:t>
        </w:r>
        <w:r w:rsidR="00183004">
          <w:rPr>
            <w:noProof/>
          </w:rPr>
          <w:t xml:space="preserve"> 2009</w:t>
        </w:r>
      </w:hyperlink>
      <w:r w:rsidR="00183004">
        <w:rPr>
          <w:noProof/>
        </w:rPr>
        <w:t>)</w:t>
      </w:r>
      <w:r w:rsidR="003738A1">
        <w:fldChar w:fldCharType="end"/>
      </w:r>
      <w:r w:rsidR="00382444">
        <w:t xml:space="preserve">. In order to avoid </w:t>
      </w:r>
      <w:r w:rsidR="00662EF1">
        <w:t>misdiagnosis</w:t>
      </w:r>
      <w:r w:rsidR="00382444">
        <w:t xml:space="preserve"> </w:t>
      </w:r>
      <w:r w:rsidR="00662EF1">
        <w:t>of minor clonal expansions as evidence for lymphoma,</w:t>
      </w:r>
      <w:r w:rsidR="00382444">
        <w:t xml:space="preserve"> all tests should be run in duplicate </w:t>
      </w:r>
      <w:r w:rsidR="004677C8">
        <w:t xml:space="preserve">to confirm the presence of a dominant clone, </w:t>
      </w:r>
      <w:r w:rsidR="00382444">
        <w:t xml:space="preserve">and </w:t>
      </w:r>
      <w:r w:rsidR="004677C8">
        <w:t xml:space="preserve">results should </w:t>
      </w:r>
      <w:r w:rsidR="00662EF1">
        <w:t xml:space="preserve">be interpreted with caution and </w:t>
      </w:r>
      <w:r w:rsidR="008D2753">
        <w:t xml:space="preserve">only </w:t>
      </w:r>
      <w:r w:rsidR="00662EF1">
        <w:t>in the context of clinical and morphological findings</w:t>
      </w:r>
      <w:r w:rsidR="00E32905">
        <w:t xml:space="preserve">. </w:t>
      </w:r>
      <w:r w:rsidR="009922FC">
        <w:t>Determination of clonality is especially valuable for cases</w:t>
      </w:r>
      <w:r w:rsidR="008C402D">
        <w:t>,</w:t>
      </w:r>
      <w:r w:rsidR="009922FC">
        <w:t xml:space="preserve"> in which </w:t>
      </w:r>
      <w:r w:rsidR="009B432B">
        <w:t xml:space="preserve">suspected </w:t>
      </w:r>
      <w:r w:rsidR="005E71FC">
        <w:t>intrao</w:t>
      </w:r>
      <w:r w:rsidR="009B432B">
        <w:t xml:space="preserve">cular dissemination or relapse </w:t>
      </w:r>
      <w:r w:rsidR="005E71FC">
        <w:t xml:space="preserve">of </w:t>
      </w:r>
      <w:r w:rsidR="00943587">
        <w:t xml:space="preserve">PCNSL or </w:t>
      </w:r>
      <w:r w:rsidR="005E71FC">
        <w:t xml:space="preserve">systemic lymphoma </w:t>
      </w:r>
      <w:r w:rsidR="009B432B">
        <w:t xml:space="preserve">can be confirmed by proving or disproving clonal </w:t>
      </w:r>
      <w:r w:rsidR="008C402D">
        <w:t>relationship</w:t>
      </w:r>
      <w:r w:rsidR="009B432B">
        <w:t>.</w:t>
      </w:r>
    </w:p>
    <w:p w:rsidR="00E266AD" w:rsidRDefault="002926FD" w:rsidP="000A4A63">
      <w:pPr>
        <w:spacing w:line="360" w:lineRule="auto"/>
        <w:jc w:val="both"/>
      </w:pPr>
      <w:r>
        <w:t>In order to increase the diagnostic yield of vitreous specimens</w:t>
      </w:r>
      <w:r w:rsidR="00F726A5">
        <w:t xml:space="preserve">, we recently have made use of the common occurrence of mutations of </w:t>
      </w:r>
      <w:r w:rsidR="00F726A5" w:rsidRPr="00F726A5">
        <w:rPr>
          <w:i/>
        </w:rPr>
        <w:t>MYD88</w:t>
      </w:r>
      <w:r w:rsidR="00F726A5">
        <w:t xml:space="preserve"> in PCNSL</w:t>
      </w:r>
      <w:r w:rsidR="008D2753">
        <w:t>, identified in 50-70% of cases</w:t>
      </w:r>
      <w:r w:rsidR="00F726A5">
        <w:t xml:space="preserve">. Arguing that VRL as a subtype </w:t>
      </w:r>
      <w:r w:rsidR="00973696">
        <w:t xml:space="preserve">of PCNSL should show a similar high frequency, we used a sensitive allele-specific PCR </w:t>
      </w:r>
      <w:r w:rsidR="00C00ED3">
        <w:t xml:space="preserve">for the most common mutation </w:t>
      </w:r>
      <w:r w:rsidR="00C00ED3" w:rsidRPr="00C00ED3">
        <w:rPr>
          <w:i/>
        </w:rPr>
        <w:t>MYD88</w:t>
      </w:r>
      <w:r w:rsidR="00C00ED3">
        <w:t xml:space="preserve"> L265P, </w:t>
      </w:r>
      <w:r w:rsidR="00973696">
        <w:t xml:space="preserve">and conventional sequencing </w:t>
      </w:r>
      <w:r w:rsidR="00C00ED3">
        <w:t xml:space="preserve">for exons 3 and 4 in a large series of archival vitreous specimens from </w:t>
      </w:r>
      <w:r w:rsidR="007A1647">
        <w:t xml:space="preserve">two </w:t>
      </w:r>
      <w:r w:rsidR="00C00ED3">
        <w:t>institutions</w:t>
      </w:r>
      <w:r w:rsidR="003738A1">
        <w:fldChar w:fldCharType="begin"/>
      </w:r>
      <w:r w:rsidR="00183004">
        <w:instrText xml:space="preserve"> ADDIN EN.CITE &lt;EndNote&gt;&lt;Cite&gt;&lt;Author&gt;Bonzheim&lt;/Author&gt;&lt;Year&gt;2015&lt;/Year&gt;&lt;RecNum&gt;30&lt;/RecNum&gt;&lt;DisplayText&gt;(Bonzheim&lt;style face="italic"&gt;, et al&lt;/style&gt; 2015)&lt;/DisplayText&gt;&lt;record&gt;&lt;rec-number&gt;30&lt;/rec-number&gt;&lt;foreign-keys&gt;&lt;key app="EN" db-id="w9xwxe5da5v9rqet92mv2x2fdpfs2tvprvx2"&gt;30&lt;/key&gt;&lt;/foreign-keys&gt;&lt;ref-type name="Journal Article"&gt;17&lt;/ref-type&gt;&lt;contributors&gt;&lt;authors&gt;&lt;author&gt;Bonzheim, I.&lt;/author&gt;&lt;author&gt;Giese, S.&lt;/author&gt;&lt;author&gt;Deuter, C.&lt;/author&gt;&lt;author&gt;Susskind, D.&lt;/author&gt;&lt;author&gt;Zierhut, M.&lt;/author&gt;&lt;author&gt;Waizel, M.&lt;/author&gt;&lt;author&gt;Szurman, P.&lt;/author&gt;&lt;author&gt;Federmann, B.&lt;/author&gt;&lt;author&gt;Schmidt, J.&lt;/author&gt;&lt;author&gt;Quintanilla-Martinez, L.&lt;/author&gt;&lt;author&gt;Coupland, S. E.&lt;/author&gt;&lt;author&gt;Bartz-Schmidt, K. U.&lt;/author&gt;&lt;author&gt;Fend, F.&lt;/author&gt;&lt;/authors&gt;&lt;/contributors&gt;&lt;auth-address&gt;Institute of Pathology and Neuropathology and.&amp;#xD;Centre of Ophthalmology, University Hospital Tubingen, Tubingen, Germany;&amp;#xD;Department of Ophthalmology, Knappschaftkrankenhaus Saar, Sulzbach, Germany; and.&amp;#xD;Department of Molecular &amp;amp; Clinical Cancer Medicine, Institute of Translational Medicine, University of Liverpool, Liverpool, United Kingdom.&lt;/auth-address&gt;&lt;titles&gt;&lt;title&gt;High frequency of MYD88 mutations in vitreoretinal B-cell lymphoma: a valuable tool to improve diagnostic yield of vitreous aspirates&lt;/title&gt;&lt;secondary-title&gt;Blood&lt;/secondary-title&gt;&lt;/titles&gt;&lt;periodical&gt;&lt;full-title&gt;Blood&lt;/full-title&gt;&lt;/periodical&gt;&lt;pages&gt;76-9&lt;/pages&gt;&lt;volume&gt;126&lt;/volume&gt;&lt;number&gt;1&lt;/number&gt;&lt;dates&gt;&lt;year&gt;2015&lt;/year&gt;&lt;pub-dates&gt;&lt;date&gt;Jul 2&lt;/date&gt;&lt;/pub-dates&gt;&lt;/dates&gt;&lt;isbn&gt;1528-0020 (Electronic)&amp;#xD;0006-4971 (Linking)&lt;/isbn&gt;&lt;accession-num&gt;25900979&lt;/accession-num&gt;&lt;urls&gt;&lt;related-urls&gt;&lt;url&gt;http://www.ncbi.nlm.nih.gov/pubmed/25900979&lt;/url&gt;&lt;/related-urls&gt;&lt;/urls&gt;&lt;electronic-resource-num&gt;10.1182/blood-2015-01-620518&lt;/electronic-resource-num&gt;&lt;/record&gt;&lt;/Cite&gt;&lt;/EndNote&gt;</w:instrText>
      </w:r>
      <w:r w:rsidR="003738A1">
        <w:fldChar w:fldCharType="separate"/>
      </w:r>
      <w:r w:rsidR="004D04B8">
        <w:rPr>
          <w:noProof/>
        </w:rPr>
        <w:t xml:space="preserve"> (</w:t>
      </w:r>
      <w:hyperlink w:anchor="_ENREF_5" w:tooltip="Bonzheim, 2015 #30" w:history="1">
        <w:r w:rsidR="00183004">
          <w:rPr>
            <w:noProof/>
          </w:rPr>
          <w:t>Bonzheim</w:t>
        </w:r>
        <w:r w:rsidR="00183004" w:rsidRPr="00183004">
          <w:rPr>
            <w:i/>
            <w:noProof/>
          </w:rPr>
          <w:t>, et al</w:t>
        </w:r>
        <w:r w:rsidR="00183004">
          <w:rPr>
            <w:noProof/>
          </w:rPr>
          <w:t xml:space="preserve"> 2015</w:t>
        </w:r>
      </w:hyperlink>
      <w:r w:rsidR="00183004">
        <w:rPr>
          <w:noProof/>
        </w:rPr>
        <w:t>)</w:t>
      </w:r>
      <w:r w:rsidR="003738A1">
        <w:fldChar w:fldCharType="end"/>
      </w:r>
      <w:r w:rsidR="00C00ED3">
        <w:t xml:space="preserve">. We detected </w:t>
      </w:r>
      <w:r w:rsidR="00C00ED3" w:rsidRPr="00C00ED3">
        <w:rPr>
          <w:i/>
        </w:rPr>
        <w:t>MYD88</w:t>
      </w:r>
      <w:r w:rsidR="00C00ED3">
        <w:t xml:space="preserve"> mutations, in </w:t>
      </w:r>
      <w:r w:rsidR="00DA484A">
        <w:t>20/28</w:t>
      </w:r>
      <w:r w:rsidR="00C62884">
        <w:t xml:space="preserve"> </w:t>
      </w:r>
      <w:r w:rsidR="00C00ED3">
        <w:t xml:space="preserve">samples of confirmed VRL, </w:t>
      </w:r>
      <w:r w:rsidR="000E106D">
        <w:t>with the canonical L265P in all but a single case</w:t>
      </w:r>
      <w:r w:rsidR="007A1647">
        <w:t xml:space="preserve"> (Figure 1)</w:t>
      </w:r>
      <w:r w:rsidR="000E106D">
        <w:t xml:space="preserve">. </w:t>
      </w:r>
      <w:r w:rsidR="009922FC">
        <w:t xml:space="preserve">None of the cases classified as reactive was positive for </w:t>
      </w:r>
      <w:r w:rsidR="009922FC" w:rsidRPr="009922FC">
        <w:rPr>
          <w:i/>
        </w:rPr>
        <w:t>MYD88</w:t>
      </w:r>
      <w:r w:rsidR="009922FC">
        <w:t xml:space="preserve"> mutations. </w:t>
      </w:r>
      <w:r w:rsidR="000E106D">
        <w:t xml:space="preserve">Importantly, this approach confirmed </w:t>
      </w:r>
      <w:r w:rsidR="00FC0311">
        <w:t>a</w:t>
      </w:r>
      <w:r w:rsidR="000E106D">
        <w:t xml:space="preserve"> diagnosis of VRL in </w:t>
      </w:r>
      <w:r w:rsidR="00FC0311">
        <w:t>6</w:t>
      </w:r>
      <w:r w:rsidR="000E106D">
        <w:t xml:space="preserve"> cases initially diagnosed as either only suspicious for lymphoma or reactive</w:t>
      </w:r>
      <w:r w:rsidR="00261EDD">
        <w:t xml:space="preserve"> based on cytology, immunocytochemistry and clonality analysis, thus increasing the sensitivity of vitreous biopsy for</w:t>
      </w:r>
      <w:r w:rsidR="00FC5A0D">
        <w:t xml:space="preserve"> VRL diagnosis from </w:t>
      </w:r>
      <w:r w:rsidR="00594066" w:rsidRPr="00594066">
        <w:t>62</w:t>
      </w:r>
      <w:r w:rsidR="00F00D7C">
        <w:t xml:space="preserve">% to </w:t>
      </w:r>
      <w:r w:rsidR="00BA5BF9" w:rsidRPr="00594066">
        <w:t>90</w:t>
      </w:r>
      <w:r w:rsidR="00FC5A0D" w:rsidRPr="00594066">
        <w:t>%.</w:t>
      </w:r>
      <w:r w:rsidR="00FC5A0D">
        <w:t xml:space="preserve"> Although t</w:t>
      </w:r>
      <w:r w:rsidR="00261EDD">
        <w:t xml:space="preserve">hese findings need to be confirmed in a prospective manner, </w:t>
      </w:r>
      <w:r w:rsidR="00E50F09">
        <w:t xml:space="preserve">mutational analysis using sensitive techniques such as allele-specific PCR or </w:t>
      </w:r>
      <w:r w:rsidR="00C77BFC">
        <w:t xml:space="preserve">next </w:t>
      </w:r>
      <w:r w:rsidR="00C77BFC" w:rsidRPr="00724879">
        <w:t xml:space="preserve">generation sequencing using mutation-specific panels </w:t>
      </w:r>
      <w:r w:rsidR="00FC5A0D" w:rsidRPr="00724879">
        <w:t xml:space="preserve">likely </w:t>
      </w:r>
      <w:r w:rsidR="00E50F09" w:rsidRPr="00724879">
        <w:t xml:space="preserve">will provide </w:t>
      </w:r>
      <w:r w:rsidR="00C77BFC" w:rsidRPr="00724879">
        <w:t xml:space="preserve">a valuable </w:t>
      </w:r>
      <w:r w:rsidR="000A4A63" w:rsidRPr="00724879">
        <w:t xml:space="preserve">additional </w:t>
      </w:r>
      <w:r w:rsidR="00C77BFC" w:rsidRPr="00724879">
        <w:t xml:space="preserve">tool for diagnosis and perhaps follow-up of VRL. </w:t>
      </w:r>
    </w:p>
    <w:p w:rsidR="0042196F" w:rsidRPr="00724879" w:rsidRDefault="0042196F" w:rsidP="000A4A63">
      <w:pPr>
        <w:spacing w:line="360" w:lineRule="auto"/>
        <w:jc w:val="both"/>
      </w:pPr>
    </w:p>
    <w:p w:rsidR="00781137" w:rsidRPr="00724879" w:rsidRDefault="00E266AD" w:rsidP="00594066">
      <w:pPr>
        <w:spacing w:line="360" w:lineRule="auto"/>
        <w:jc w:val="both"/>
        <w:rPr>
          <w:i/>
        </w:rPr>
      </w:pPr>
      <w:r w:rsidRPr="00183004">
        <w:rPr>
          <w:i/>
        </w:rPr>
        <w:t>Determination of cytokine levels</w:t>
      </w:r>
    </w:p>
    <w:p w:rsidR="00123AEE" w:rsidRPr="00BC1B9E" w:rsidRDefault="00675E22" w:rsidP="00594066">
      <w:pPr>
        <w:spacing w:line="360" w:lineRule="auto"/>
        <w:jc w:val="both"/>
        <w:rPr>
          <w:rFonts w:cs="Times New Roman"/>
          <w:szCs w:val="32"/>
        </w:rPr>
      </w:pPr>
      <w:r w:rsidRPr="00724879">
        <w:t>Some cent</w:t>
      </w:r>
      <w:r w:rsidR="0042196F" w:rsidRPr="00724879">
        <w:t>e</w:t>
      </w:r>
      <w:r w:rsidRPr="00724879">
        <w:t xml:space="preserve">rs advocate the use of measurement of cytokine levels within ocular fluids – i.e. aqueous humor and the vitreous – to provide </w:t>
      </w:r>
      <w:r w:rsidR="00724879">
        <w:t xml:space="preserve">diagnostic </w:t>
      </w:r>
      <w:r w:rsidRPr="00724879">
        <w:t xml:space="preserve">evidence </w:t>
      </w:r>
      <w:r w:rsidR="005E5AFE">
        <w:t xml:space="preserve">in addition to cytology </w:t>
      </w:r>
      <w:r w:rsidRPr="00724879">
        <w:t>for the presence/absence of PVRL</w:t>
      </w:r>
      <w:r w:rsidR="001769FF" w:rsidRPr="00724879">
        <w:t xml:space="preserve"> </w:t>
      </w:r>
      <w:r w:rsidR="003738A1">
        <w:fldChar w:fldCharType="begin">
          <w:fldData xml:space="preserve">PEVuZE5vdGU+PENpdGU+PEF1dGhvcj5DYXNzb3V4PC9BdXRob3I+PFllYXI+MjAwNzwvWWVhcj48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</w:fldData>
        </w:fldChar>
      </w:r>
      <w:r w:rsidR="00183004">
        <w:instrText xml:space="preserve"> ADDIN EN.CITE </w:instrText>
      </w:r>
      <w:r w:rsidR="003738A1">
        <w:fldChar w:fldCharType="begin">
          <w:fldData xml:space="preserve">PEVuZE5vdGU+PENpdGU+PEF1dGhvcj5DYXNzb3V4PC9BdXRob3I+PFllYXI+MjAwNzwvWWVhcj48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</w:fldData>
        </w:fldChar>
      </w:r>
      <w:r w:rsidR="00183004">
        <w:instrText xml:space="preserve"> ADDIN EN.CITE.DATA </w:instrText>
      </w:r>
      <w:r w:rsidR="003738A1">
        <w:fldChar w:fldCharType="end"/>
      </w:r>
      <w:r w:rsidR="003738A1">
        <w:fldChar w:fldCharType="separate"/>
      </w:r>
      <w:r w:rsidR="00183004">
        <w:rPr>
          <w:noProof/>
        </w:rPr>
        <w:t>(</w:t>
      </w:r>
      <w:hyperlink w:anchor="_ENREF_10" w:tooltip="Cassoux, 2007 #242" w:history="1">
        <w:r w:rsidR="00183004">
          <w:rPr>
            <w:noProof/>
          </w:rPr>
          <w:t>Cassoux</w:t>
        </w:r>
        <w:r w:rsidR="00183004" w:rsidRPr="00183004">
          <w:rPr>
            <w:i/>
            <w:noProof/>
          </w:rPr>
          <w:t>, et al</w:t>
        </w:r>
        <w:r w:rsidR="00183004">
          <w:rPr>
            <w:noProof/>
          </w:rPr>
          <w:t xml:space="preserve"> 2007</w:t>
        </w:r>
      </w:hyperlink>
      <w:r w:rsidR="00183004">
        <w:rPr>
          <w:noProof/>
        </w:rPr>
        <w:t xml:space="preserve">, </w:t>
      </w:r>
      <w:hyperlink w:anchor="_ENREF_14" w:tooltip="Chan, 1995 #96" w:history="1">
        <w:r w:rsidR="00183004">
          <w:rPr>
            <w:noProof/>
          </w:rPr>
          <w:t>Chan</w:t>
        </w:r>
        <w:r w:rsidR="00183004" w:rsidRPr="00183004">
          <w:rPr>
            <w:i/>
            <w:noProof/>
          </w:rPr>
          <w:t>, et al</w:t>
        </w:r>
        <w:r w:rsidR="00183004">
          <w:rPr>
            <w:noProof/>
          </w:rPr>
          <w:t xml:space="preserve"> 1995</w:t>
        </w:r>
      </w:hyperlink>
      <w:r w:rsidR="00183004">
        <w:rPr>
          <w:noProof/>
        </w:rPr>
        <w:t xml:space="preserve">, </w:t>
      </w:r>
      <w:hyperlink w:anchor="_ENREF_32" w:tooltip="Fisson, 2013 #102" w:history="1">
        <w:r w:rsidR="00183004">
          <w:rPr>
            <w:noProof/>
          </w:rPr>
          <w:t>Fisson</w:t>
        </w:r>
        <w:r w:rsidR="00183004" w:rsidRPr="00183004">
          <w:rPr>
            <w:i/>
            <w:noProof/>
          </w:rPr>
          <w:t>, et al</w:t>
        </w:r>
        <w:r w:rsidR="00183004">
          <w:rPr>
            <w:noProof/>
          </w:rPr>
          <w:t xml:space="preserve"> 2013</w:t>
        </w:r>
      </w:hyperlink>
      <w:r w:rsidR="00183004">
        <w:rPr>
          <w:noProof/>
        </w:rPr>
        <w:t xml:space="preserve">, </w:t>
      </w:r>
      <w:hyperlink w:anchor="_ENREF_47" w:tooltip="Mehta, 2015 #244" w:history="1">
        <w:r w:rsidR="00183004">
          <w:rPr>
            <w:noProof/>
          </w:rPr>
          <w:t>Mehta</w:t>
        </w:r>
        <w:r w:rsidR="00183004" w:rsidRPr="00183004">
          <w:rPr>
            <w:i/>
            <w:noProof/>
          </w:rPr>
          <w:t>, et al</w:t>
        </w:r>
        <w:r w:rsidR="00183004">
          <w:rPr>
            <w:noProof/>
          </w:rPr>
          <w:t xml:space="preserve"> 2015</w:t>
        </w:r>
      </w:hyperlink>
      <w:r w:rsidR="00183004">
        <w:rPr>
          <w:noProof/>
        </w:rPr>
        <w:t xml:space="preserve">, </w:t>
      </w:r>
      <w:hyperlink w:anchor="_ENREF_48" w:tooltip="Merle-Beral, 2004 #108" w:history="1">
        <w:r w:rsidR="00183004">
          <w:rPr>
            <w:noProof/>
          </w:rPr>
          <w:t>Merle-Beral</w:t>
        </w:r>
        <w:r w:rsidR="00183004" w:rsidRPr="00183004">
          <w:rPr>
            <w:i/>
            <w:noProof/>
          </w:rPr>
          <w:t>, et al</w:t>
        </w:r>
        <w:r w:rsidR="00183004">
          <w:rPr>
            <w:noProof/>
          </w:rPr>
          <w:t xml:space="preserve"> 2004</w:t>
        </w:r>
      </w:hyperlink>
      <w:r w:rsidR="00183004">
        <w:rPr>
          <w:noProof/>
        </w:rPr>
        <w:t xml:space="preserve">, </w:t>
      </w:r>
      <w:hyperlink w:anchor="_ENREF_59" w:tooltip="Raja, 2013 #23" w:history="1">
        <w:r w:rsidR="00183004">
          <w:rPr>
            <w:noProof/>
          </w:rPr>
          <w:t>Raja</w:t>
        </w:r>
        <w:r w:rsidR="00183004" w:rsidRPr="00183004">
          <w:rPr>
            <w:i/>
            <w:noProof/>
          </w:rPr>
          <w:t>, et al</w:t>
        </w:r>
        <w:r w:rsidR="00183004">
          <w:rPr>
            <w:noProof/>
          </w:rPr>
          <w:t xml:space="preserve"> 2013</w:t>
        </w:r>
      </w:hyperlink>
      <w:r w:rsidR="00183004">
        <w:rPr>
          <w:noProof/>
        </w:rPr>
        <w:t xml:space="preserve">, </w:t>
      </w:r>
      <w:hyperlink w:anchor="_ENREF_64" w:tooltip="Saleh, 2012 #243" w:history="1">
        <w:r w:rsidR="00183004">
          <w:rPr>
            <w:noProof/>
          </w:rPr>
          <w:t>Saleh</w:t>
        </w:r>
        <w:r w:rsidR="00183004" w:rsidRPr="00183004">
          <w:rPr>
            <w:i/>
            <w:noProof/>
          </w:rPr>
          <w:t>, et al</w:t>
        </w:r>
        <w:r w:rsidR="00183004">
          <w:rPr>
            <w:noProof/>
          </w:rPr>
          <w:t xml:space="preserve"> 2012</w:t>
        </w:r>
      </w:hyperlink>
      <w:r w:rsidR="00183004">
        <w:rPr>
          <w:noProof/>
        </w:rPr>
        <w:t>)</w:t>
      </w:r>
      <w:r w:rsidR="003738A1">
        <w:fldChar w:fldCharType="end"/>
      </w:r>
      <w:r w:rsidR="0042196F">
        <w:t>.</w:t>
      </w:r>
      <w:r w:rsidRPr="00724879">
        <w:t xml:space="preserve"> </w:t>
      </w:r>
      <w:r w:rsidR="008B7198" w:rsidRPr="00724879">
        <w:t>In particular, these cent</w:t>
      </w:r>
      <w:r w:rsidR="0042196F" w:rsidRPr="00724879">
        <w:t>e</w:t>
      </w:r>
      <w:r w:rsidR="008B7198" w:rsidRPr="00724879">
        <w:t xml:space="preserve">rs measure the interleukin (IL) </w:t>
      </w:r>
      <w:r w:rsidR="00832038" w:rsidRPr="00724879">
        <w:t xml:space="preserve">10 and </w:t>
      </w:r>
      <w:r w:rsidR="008B7198" w:rsidRPr="00724879">
        <w:t xml:space="preserve">6 </w:t>
      </w:r>
      <w:r w:rsidR="00832038" w:rsidRPr="00724879">
        <w:t xml:space="preserve">levels and then compare their ratio: </w:t>
      </w:r>
      <w:r w:rsidR="009A528E" w:rsidRPr="00724879">
        <w:rPr>
          <w:rFonts w:cs="Times New Roman"/>
          <w:szCs w:val="32"/>
        </w:rPr>
        <w:t>a</w:t>
      </w:r>
      <w:r w:rsidR="00D11FC4" w:rsidRPr="00724879">
        <w:rPr>
          <w:rFonts w:cs="Times New Roman"/>
          <w:szCs w:val="32"/>
        </w:rPr>
        <w:t xml:space="preserve"> high level of IL-10 in pure vitreous or aqueous humor samples</w:t>
      </w:r>
      <w:r w:rsidR="004D7688">
        <w:rPr>
          <w:rFonts w:cs="Times New Roman"/>
          <w:szCs w:val="32"/>
        </w:rPr>
        <w:t>,</w:t>
      </w:r>
      <w:r w:rsidR="00D11FC4" w:rsidRPr="00724879">
        <w:rPr>
          <w:rFonts w:cs="Times New Roman"/>
          <w:szCs w:val="32"/>
        </w:rPr>
        <w:t xml:space="preserve"> or an IL-10/IL-6 ratio greater than 1 in diluted or undiluted samples</w:t>
      </w:r>
      <w:r w:rsidR="004D7688">
        <w:rPr>
          <w:rFonts w:cs="Times New Roman"/>
          <w:szCs w:val="32"/>
        </w:rPr>
        <w:t>,</w:t>
      </w:r>
      <w:r w:rsidR="00D11FC4" w:rsidRPr="00724879">
        <w:rPr>
          <w:rFonts w:cs="Times New Roman"/>
          <w:szCs w:val="32"/>
        </w:rPr>
        <w:t xml:space="preserve"> is considered indirect evidence </w:t>
      </w:r>
      <w:r w:rsidR="00C619E6">
        <w:rPr>
          <w:rFonts w:cs="Times New Roman"/>
          <w:szCs w:val="32"/>
        </w:rPr>
        <w:t>supporting the diagnosis of PVRL</w:t>
      </w:r>
      <w:r w:rsidR="00D11FC4" w:rsidRPr="00724879">
        <w:rPr>
          <w:rFonts w:cs="Times New Roman"/>
          <w:szCs w:val="32"/>
        </w:rPr>
        <w:t xml:space="preserve">. </w:t>
      </w:r>
      <w:r w:rsidR="00123AEE" w:rsidRPr="00724879">
        <w:rPr>
          <w:rFonts w:cs="Times New Roman"/>
          <w:szCs w:val="32"/>
        </w:rPr>
        <w:t>The techniques used to measure the IL</w:t>
      </w:r>
      <w:r w:rsidR="004F06D2">
        <w:rPr>
          <w:rFonts w:cs="Times New Roman"/>
          <w:szCs w:val="32"/>
        </w:rPr>
        <w:t>-</w:t>
      </w:r>
      <w:r w:rsidR="003C4DBB">
        <w:rPr>
          <w:rFonts w:cs="Times New Roman"/>
          <w:szCs w:val="32"/>
        </w:rPr>
        <w:t>10 and IL</w:t>
      </w:r>
      <w:r w:rsidR="004F06D2">
        <w:rPr>
          <w:rFonts w:cs="Times New Roman"/>
          <w:szCs w:val="32"/>
        </w:rPr>
        <w:t>-</w:t>
      </w:r>
      <w:r w:rsidR="003C4DBB">
        <w:rPr>
          <w:rFonts w:cs="Times New Roman"/>
          <w:szCs w:val="32"/>
        </w:rPr>
        <w:t>6</w:t>
      </w:r>
      <w:r w:rsidR="00123AEE" w:rsidRPr="00724879">
        <w:rPr>
          <w:rFonts w:cs="Times New Roman"/>
          <w:szCs w:val="32"/>
        </w:rPr>
        <w:t xml:space="preserve"> levels include </w:t>
      </w:r>
      <w:r w:rsidR="00EA242E" w:rsidRPr="00EA242E">
        <w:rPr>
          <w:rFonts w:cs="Arial"/>
          <w:color w:val="1A1A1A"/>
          <w:szCs w:val="32"/>
        </w:rPr>
        <w:t>enzyme-linked immunosorbent assay</w:t>
      </w:r>
      <w:r w:rsidR="00123AEE" w:rsidRPr="00724879">
        <w:rPr>
          <w:rFonts w:cs="Times New Roman"/>
          <w:szCs w:val="32"/>
        </w:rPr>
        <w:t xml:space="preserve"> (ELISA) and </w:t>
      </w:r>
      <w:r w:rsidR="00EA242E" w:rsidRPr="00EA242E">
        <w:rPr>
          <w:rFonts w:cs="Times New Roman"/>
          <w:szCs w:val="32"/>
        </w:rPr>
        <w:t>multiplex-based cytometric bead array</w:t>
      </w:r>
      <w:r w:rsidR="00BC1B9E">
        <w:rPr>
          <w:rFonts w:cs="Times New Roman"/>
          <w:szCs w:val="32"/>
        </w:rPr>
        <w:t xml:space="preserve">. </w:t>
      </w:r>
      <w:r w:rsidR="00EA242E" w:rsidRPr="00EA242E">
        <w:rPr>
          <w:rFonts w:cs="Times New Roman"/>
          <w:szCs w:val="32"/>
        </w:rPr>
        <w:t xml:space="preserve">The exact cutoff for the IL-10 concentration or IL-10/IL-6 ratio may vary between laboratories, mainly due to differences in </w:t>
      </w:r>
      <w:r w:rsidR="00596E93">
        <w:rPr>
          <w:rFonts w:cs="Times New Roman"/>
          <w:szCs w:val="32"/>
        </w:rPr>
        <w:t xml:space="preserve">the </w:t>
      </w:r>
      <w:r w:rsidR="00EA242E" w:rsidRPr="00EA242E">
        <w:rPr>
          <w:rFonts w:cs="Times New Roman"/>
          <w:szCs w:val="32"/>
        </w:rPr>
        <w:t xml:space="preserve">methods </w:t>
      </w:r>
      <w:r w:rsidR="00596E93">
        <w:rPr>
          <w:rFonts w:cs="Times New Roman"/>
          <w:szCs w:val="32"/>
        </w:rPr>
        <w:t xml:space="preserve">applied, </w:t>
      </w:r>
      <w:r w:rsidR="00E14CB8">
        <w:rPr>
          <w:rFonts w:cs="Times New Roman"/>
          <w:szCs w:val="32"/>
        </w:rPr>
        <w:t xml:space="preserve">the </w:t>
      </w:r>
      <w:r w:rsidR="00EA242E" w:rsidRPr="00EA242E">
        <w:rPr>
          <w:rFonts w:cs="Times New Roman"/>
          <w:szCs w:val="32"/>
        </w:rPr>
        <w:t>conditions of sample harvesting and storage, techniques, and manufacturers of equipment and supplies, as well as the dilution (known or unknown) of the vitreous samples and the laboratory's own experience</w:t>
      </w:r>
      <w:r w:rsidR="00394CD3">
        <w:rPr>
          <w:rFonts w:cs="Times New Roman"/>
          <w:szCs w:val="32"/>
        </w:rPr>
        <w:t xml:space="preserve">. </w:t>
      </w:r>
      <w:r w:rsidR="001744D7">
        <w:rPr>
          <w:rFonts w:cs="Times New Roman"/>
          <w:szCs w:val="32"/>
        </w:rPr>
        <w:t xml:space="preserve"> Interleukin levels within intraocular fluids have also been </w:t>
      </w:r>
      <w:r w:rsidR="006951EE">
        <w:rPr>
          <w:rFonts w:cs="Times New Roman"/>
          <w:szCs w:val="32"/>
        </w:rPr>
        <w:t xml:space="preserve">proposed and </w:t>
      </w:r>
      <w:r w:rsidR="001744D7">
        <w:rPr>
          <w:rFonts w:cs="Times New Roman"/>
          <w:szCs w:val="32"/>
        </w:rPr>
        <w:t xml:space="preserve">used </w:t>
      </w:r>
      <w:r w:rsidR="005D7FC1">
        <w:rPr>
          <w:rFonts w:cs="Times New Roman"/>
          <w:szCs w:val="32"/>
        </w:rPr>
        <w:t xml:space="preserve">with some success </w:t>
      </w:r>
      <w:r w:rsidR="001744D7">
        <w:rPr>
          <w:rFonts w:cs="Times New Roman"/>
          <w:szCs w:val="32"/>
        </w:rPr>
        <w:t xml:space="preserve">to monitor response </w:t>
      </w:r>
      <w:r w:rsidR="00A926DA">
        <w:rPr>
          <w:rFonts w:cs="Times New Roman"/>
          <w:szCs w:val="32"/>
        </w:rPr>
        <w:t xml:space="preserve">of PVRL </w:t>
      </w:r>
      <w:r w:rsidR="001744D7">
        <w:rPr>
          <w:rFonts w:cs="Times New Roman"/>
          <w:szCs w:val="32"/>
        </w:rPr>
        <w:t>under therapy</w:t>
      </w:r>
      <w:r w:rsidR="00EE06CB" w:rsidRPr="00EE06CB">
        <w:t xml:space="preserve"> </w:t>
      </w:r>
      <w:r w:rsidR="003738A1">
        <w:fldChar w:fldCharType="begin">
          <w:fldData xml:space="preserve">PEVuZE5vdGU+PENpdGU+PEF1dGhvcj5TYWxlaDwvQXV0aG9yPjxZZWFyPjIwMTI8L1llYXI+PFJl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</w:fldData>
        </w:fldChar>
      </w:r>
      <w:r w:rsidR="00183004">
        <w:instrText xml:space="preserve"> ADDIN EN.CITE </w:instrText>
      </w:r>
      <w:r w:rsidR="003738A1">
        <w:fldChar w:fldCharType="begin">
          <w:fldData xml:space="preserve">PEVuZE5vdGU+PENpdGU+PEF1dGhvcj5TYWxlaDwvQXV0aG9yPjxZZWFyPjIwMTI8L1llYXI+PFJl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</w:fldData>
        </w:fldChar>
      </w:r>
      <w:r w:rsidR="00183004">
        <w:instrText xml:space="preserve"> ADDIN EN.CITE.DATA </w:instrText>
      </w:r>
      <w:r w:rsidR="003738A1">
        <w:fldChar w:fldCharType="end"/>
      </w:r>
      <w:r w:rsidR="003738A1">
        <w:fldChar w:fldCharType="separate"/>
      </w:r>
      <w:r w:rsidR="00183004">
        <w:rPr>
          <w:noProof/>
        </w:rPr>
        <w:t>(</w:t>
      </w:r>
      <w:hyperlink w:anchor="_ENREF_59" w:tooltip="Raja, 2013 #23" w:history="1">
        <w:r w:rsidR="00183004">
          <w:rPr>
            <w:noProof/>
          </w:rPr>
          <w:t>Raja</w:t>
        </w:r>
        <w:r w:rsidR="00183004" w:rsidRPr="00183004">
          <w:rPr>
            <w:i/>
            <w:noProof/>
          </w:rPr>
          <w:t>, et al</w:t>
        </w:r>
        <w:r w:rsidR="00183004">
          <w:rPr>
            <w:noProof/>
          </w:rPr>
          <w:t xml:space="preserve"> 2013</w:t>
        </w:r>
      </w:hyperlink>
      <w:r w:rsidR="00183004">
        <w:rPr>
          <w:noProof/>
        </w:rPr>
        <w:t xml:space="preserve">, </w:t>
      </w:r>
      <w:hyperlink w:anchor="_ENREF_64" w:tooltip="Saleh, 2012 #243" w:history="1">
        <w:r w:rsidR="00183004">
          <w:rPr>
            <w:noProof/>
          </w:rPr>
          <w:t>Saleh</w:t>
        </w:r>
        <w:r w:rsidR="00183004" w:rsidRPr="00183004">
          <w:rPr>
            <w:i/>
            <w:noProof/>
          </w:rPr>
          <w:t>, et al</w:t>
        </w:r>
        <w:r w:rsidR="00183004">
          <w:rPr>
            <w:noProof/>
          </w:rPr>
          <w:t xml:space="preserve"> 2012</w:t>
        </w:r>
      </w:hyperlink>
      <w:r w:rsidR="00183004">
        <w:rPr>
          <w:noProof/>
        </w:rPr>
        <w:t>)</w:t>
      </w:r>
      <w:r w:rsidR="003738A1">
        <w:fldChar w:fldCharType="end"/>
      </w:r>
      <w:r w:rsidR="00187E62">
        <w:t xml:space="preserve">. </w:t>
      </w:r>
      <w:r w:rsidR="005A52A1">
        <w:t xml:space="preserve">[AJMF: false results should be cited and discussed. </w:t>
      </w:r>
      <w:r w:rsidR="002E632C">
        <w:t>Moreover, it would be highlighted that this procedure may be useful in cases with small number of cells (advantage with respect to molecular exams?]</w:t>
      </w:r>
    </w:p>
    <w:p w:rsidR="00025E6F" w:rsidRDefault="00025E6F" w:rsidP="00594066">
      <w:pPr>
        <w:spacing w:line="360" w:lineRule="auto"/>
        <w:jc w:val="both"/>
        <w:rPr>
          <w:i/>
        </w:rPr>
      </w:pPr>
    </w:p>
    <w:p w:rsidR="007C15C4" w:rsidRPr="00594066" w:rsidRDefault="007C15C4" w:rsidP="00594066">
      <w:pPr>
        <w:spacing w:line="360" w:lineRule="auto"/>
        <w:jc w:val="both"/>
        <w:rPr>
          <w:i/>
        </w:rPr>
      </w:pPr>
    </w:p>
    <w:p w:rsidR="00781137" w:rsidRPr="006C36B1" w:rsidRDefault="00132E9C" w:rsidP="00781137">
      <w:pPr>
        <w:spacing w:after="0" w:line="360" w:lineRule="auto"/>
        <w:jc w:val="both"/>
        <w:rPr>
          <w:rFonts w:ascii="Arial" w:hAnsi="Arial" w:cs="Arial"/>
          <w:b/>
        </w:rPr>
      </w:pPr>
      <w:r>
        <w:rPr>
          <w:rFonts w:ascii="Arial" w:hAnsi="Arial" w:cs="Arial"/>
          <w:b/>
        </w:rPr>
        <w:t>Treatment</w:t>
      </w:r>
    </w:p>
    <w:p w:rsidR="00781137" w:rsidRPr="00150DC5" w:rsidRDefault="00781137" w:rsidP="00781137">
      <w:pPr>
        <w:spacing w:after="0" w:line="360" w:lineRule="auto"/>
        <w:jc w:val="both"/>
        <w:rPr>
          <w:rFonts w:ascii="Arial" w:hAnsi="Arial" w:cs="Arial"/>
          <w:i/>
        </w:rPr>
      </w:pPr>
      <w:r w:rsidRPr="00150DC5">
        <w:rPr>
          <w:rFonts w:ascii="Arial" w:hAnsi="Arial" w:cs="Arial"/>
          <w:i/>
        </w:rPr>
        <w:t>Primary Vitreoretinal lymphoma</w:t>
      </w:r>
    </w:p>
    <w:p w:rsidR="00781137" w:rsidRPr="00497543" w:rsidRDefault="00781137" w:rsidP="00781137">
      <w:pPr>
        <w:spacing w:after="0" w:line="360" w:lineRule="auto"/>
        <w:jc w:val="both"/>
        <w:rPr>
          <w:rFonts w:cs="Times New Roman"/>
          <w:szCs w:val="32"/>
        </w:rPr>
      </w:pPr>
      <w:r w:rsidRPr="00497543">
        <w:rPr>
          <w:rFonts w:cs="Times New Roman"/>
          <w:szCs w:val="32"/>
        </w:rPr>
        <w:t>From a clinical standpoint, a variable proportion of patients with PVRL experience CNS dissemination, whereas disease remains confined to the eyes for months-years in others. The goals of the treatment of PVRL are to control intraocular disease and to prevent CNS dissemination. The level of evidence supporting therapeutic decisions in PVRL is very low because related literature is sparse and fragmentary, and the main open question regards the distinction of patients who can be managed with ocular treatment alone</w:t>
      </w:r>
      <w:r w:rsidR="002A33B5" w:rsidRPr="00497543">
        <w:rPr>
          <w:rFonts w:cs="Times New Roman"/>
          <w:szCs w:val="32"/>
        </w:rPr>
        <w:t>,</w:t>
      </w:r>
      <w:r w:rsidRPr="00497543">
        <w:rPr>
          <w:rFonts w:cs="Times New Roman"/>
          <w:szCs w:val="32"/>
        </w:rPr>
        <w:t xml:space="preserve"> and </w:t>
      </w:r>
      <w:r w:rsidR="002A33B5" w:rsidRPr="00497543">
        <w:rPr>
          <w:rFonts w:cs="Times New Roman"/>
          <w:szCs w:val="32"/>
        </w:rPr>
        <w:t xml:space="preserve">those </w:t>
      </w:r>
      <w:r w:rsidRPr="00497543">
        <w:rPr>
          <w:rFonts w:cs="Times New Roman"/>
          <w:szCs w:val="32"/>
        </w:rPr>
        <w:t xml:space="preserve">patients who need systemic chemotherapy. Accordingly, some investigators have reviewed multicenter retrospective series of patients with primary or secondary intraocular lymphoma with the aim to distinguish parameters predicting CNS dissemination </w:t>
      </w:r>
      <w:r w:rsidR="003738A1">
        <w:rPr>
          <w:rFonts w:cs="Times New Roman"/>
          <w:szCs w:val="32"/>
        </w:rPr>
        <w:fldChar w:fldCharType="begin">
          <w:fldData xml:space="preserve">PEVuZE5vdGU+PENpdGU+PEF1dGhvcj5HcmltbTwvQXV0aG9yPjxZZWFyPjIwMDg8L1llYXI+PFJl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x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xODUxLTU8L3BhZ2VzPjx2b2x1bWU+MTg8L3ZvbHVtZT48bnVtYmVyPjExPC9u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HcmltbTwvQXV0aG9yPjxZZWFyPjIwMDg8L1llYXI+PFJl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6" w:tooltip="Grimm, 2008 #148" w:history="1">
        <w:r w:rsidR="00183004">
          <w:rPr>
            <w:rFonts w:cs="Times New Roman"/>
            <w:noProof/>
            <w:szCs w:val="32"/>
          </w:rPr>
          <w:t>Grimm</w:t>
        </w:r>
        <w:r w:rsidR="00183004" w:rsidRPr="00183004">
          <w:rPr>
            <w:rFonts w:cs="Times New Roman"/>
            <w:i/>
            <w:noProof/>
            <w:szCs w:val="32"/>
          </w:rPr>
          <w:t>, et al</w:t>
        </w:r>
        <w:r w:rsidR="00183004">
          <w:rPr>
            <w:rFonts w:cs="Times New Roman"/>
            <w:noProof/>
            <w:szCs w:val="32"/>
          </w:rPr>
          <w:t xml:space="preserve"> 2008</w:t>
        </w:r>
      </w:hyperlink>
      <w:r w:rsidR="00183004">
        <w:rPr>
          <w:rFonts w:cs="Times New Roman"/>
          <w:noProof/>
          <w:szCs w:val="32"/>
        </w:rPr>
        <w:t xml:space="preserve">, </w:t>
      </w:r>
      <w:hyperlink w:anchor="_ENREF_37" w:tooltip="Grimm, 2007 #119" w:history="1">
        <w:r w:rsidR="00183004">
          <w:rPr>
            <w:rFonts w:cs="Times New Roman"/>
            <w:noProof/>
            <w:szCs w:val="32"/>
          </w:rPr>
          <w:t>Grimm</w:t>
        </w:r>
        <w:r w:rsidR="00183004" w:rsidRPr="00183004">
          <w:rPr>
            <w:rFonts w:cs="Times New Roman"/>
            <w:i/>
            <w:noProof/>
            <w:szCs w:val="32"/>
          </w:rPr>
          <w:t>, et al</w:t>
        </w:r>
        <w:r w:rsidR="00183004">
          <w:rPr>
            <w:rFonts w:cs="Times New Roman"/>
            <w:noProof/>
            <w:szCs w:val="32"/>
          </w:rPr>
          <w:t xml:space="preserve"> 2007</w:t>
        </w:r>
      </w:hyperlink>
      <w:r w:rsidR="00183004">
        <w:rPr>
          <w:rFonts w:cs="Times New Roman"/>
          <w:noProof/>
          <w:szCs w:val="32"/>
        </w:rPr>
        <w:t xml:space="preserve">, </w:t>
      </w:r>
      <w:hyperlink w:anchor="_ENREF_60" w:tooltip="Riemens, 2015 #24" w:history="1">
        <w:r w:rsidR="00183004">
          <w:rPr>
            <w:rFonts w:cs="Times New Roman"/>
            <w:noProof/>
            <w:szCs w:val="32"/>
          </w:rPr>
          <w:t>Riemens</w:t>
        </w:r>
        <w:r w:rsidR="00183004" w:rsidRPr="00183004">
          <w:rPr>
            <w:rFonts w:cs="Times New Roman"/>
            <w:i/>
            <w:noProof/>
            <w:szCs w:val="32"/>
          </w:rPr>
          <w:t>, et al</w:t>
        </w:r>
        <w:r w:rsidR="00183004">
          <w:rPr>
            <w:rFonts w:cs="Times New Roman"/>
            <w:noProof/>
            <w:szCs w:val="32"/>
          </w:rPr>
          <w:t xml:space="preserve"> 2015</w:t>
        </w:r>
      </w:hyperlink>
      <w:r w:rsidR="00183004">
        <w:rPr>
          <w:rFonts w:cs="Times New Roman"/>
          <w:noProof/>
          <w:szCs w:val="32"/>
        </w:rPr>
        <w:t>)</w:t>
      </w:r>
      <w:r w:rsidR="003738A1">
        <w:rPr>
          <w:rFonts w:cs="Times New Roman"/>
          <w:szCs w:val="32"/>
        </w:rPr>
        <w:fldChar w:fldCharType="end"/>
      </w:r>
      <w:r w:rsidRPr="00497543">
        <w:rPr>
          <w:rFonts w:cs="Times New Roman"/>
          <w:szCs w:val="32"/>
        </w:rPr>
        <w:t>. Unfortunately, reported studies display several selection and interpretation biases, and predicting parameters remain to be defined. Major criticisms of reported studies are the lacking of central pathology review, which is a relevant drawback as the modest diagnostic efficacy of vitrectomy, and the confounding factor determined by the specialty of investigators performing case collection</w:t>
      </w:r>
      <w:r w:rsidR="003738A1">
        <w:rPr>
          <w:rFonts w:cs="Times New Roman"/>
          <w:szCs w:val="32"/>
        </w:rPr>
        <w:fldChar w:fldCharType="begin"/>
      </w:r>
      <w:r w:rsidR="00183004">
        <w:rPr>
          <w:rFonts w:cs="Times New Roman"/>
          <w:szCs w:val="32"/>
        </w:rPr>
        <w:instrText xml:space="preserve"> ADDIN EN.CITE &lt;EndNote&gt;&lt;Cite&gt;&lt;Author&gt;Ferreri&lt;/Author&gt;&lt;Year&gt;2015&lt;/Year&gt;&lt;RecNum&gt;35&lt;/RecNum&gt;&lt;DisplayText&gt;(Ferreri 2015)&lt;/DisplayText&gt;&lt;record&gt;&lt;rec-number&gt;35&lt;/rec-number&gt;&lt;foreign-keys&gt;&lt;key app="EN" db-id="w9xwxe5da5v9rqet92mv2x2fdpfs2tvprvx2"&gt;35&lt;/key&gt;&lt;/foreign-keys&gt;&lt;ref-type name="Journal Article"&gt;17&lt;/ref-type&gt;&lt;contributors&gt;&lt;authors&gt;&lt;author&gt;Ferreri, A. J.&lt;/author&gt;&lt;/authors&gt;&lt;/contributors&gt;&lt;auth-address&gt;Unit of Lymphoid Malignancies, Division of Onco-Hematological Medicine, Department of Onco-Hematology, IRCCS San Raffaele Scientific Institute, Milano, Italy.&lt;/auth-address&gt;&lt;titles&gt;&lt;title&gt;Who Is Who in Primary Vitreoretinal Lymphoma?&lt;/title&gt;&lt;secondary-title&gt;JAMA Oncol&lt;/secondary-title&gt;&lt;/titles&gt;&lt;periodical&gt;&lt;full-title&gt;JAMA Oncol&lt;/full-title&gt;&lt;/periodical&gt;&lt;dates&gt;&lt;year&gt;2015&lt;/year&gt;&lt;pub-dates&gt;&lt;date&gt;Jun 11&lt;/date&gt;&lt;/pub-dates&gt;&lt;/dates&gt;&lt;isbn&gt;2374-2445 (Electronic)&lt;/isbn&gt;&lt;accession-num&gt;26181757&lt;/accession-num&gt;&lt;urls&gt;&lt;related-urls&gt;&lt;url&gt;http://www.ncbi.nlm.nih.gov/pubmed/26181757&lt;/url&gt;&lt;/related-urls&gt;&lt;/urls&gt;&lt;electronic-resource-num&gt;10.1001/jamaoncol.2015.1223&lt;/electronic-resource-num&gt;&lt;/record&gt;&lt;/Cite&gt;&lt;/EndNote&gt;</w:instrText>
      </w:r>
      <w:r w:rsidR="003738A1">
        <w:rPr>
          <w:rFonts w:cs="Times New Roman"/>
          <w:szCs w:val="32"/>
        </w:rPr>
        <w:fldChar w:fldCharType="separate"/>
      </w:r>
      <w:r w:rsidR="004D04B8">
        <w:rPr>
          <w:rFonts w:cs="Times New Roman"/>
          <w:noProof/>
          <w:szCs w:val="32"/>
        </w:rPr>
        <w:t xml:space="preserve"> (</w:t>
      </w:r>
      <w:hyperlink w:anchor="_ENREF_29" w:tooltip="Ferreri, 2015 #35" w:history="1">
        <w:r w:rsidR="00183004">
          <w:rPr>
            <w:rFonts w:cs="Times New Roman"/>
            <w:noProof/>
            <w:szCs w:val="32"/>
          </w:rPr>
          <w:t>Ferreri 2015</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In fact, the 3-year CNS relapse rate is 60% at in the series collected by neuro-oncologists </w:t>
      </w:r>
      <w:r w:rsidR="003738A1">
        <w:rPr>
          <w:rFonts w:cs="Times New Roman"/>
          <w:szCs w:val="32"/>
        </w:rPr>
        <w:fldChar w:fldCharType="begin">
          <w:fldData xml:space="preserve">PEVuZE5vdGU+PENpdGU+PEF1dGhvcj5HcmltbTwvQXV0aG9yPjxZZWFyPjIwMDc8L1llYXI+PFJl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Ux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HcmltbTwvQXV0aG9yPjxZZWFyPjIwMDc8L1llYXI+PFJl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Ux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7" w:tooltip="Grimm, 2007 #119" w:history="1">
        <w:r w:rsidR="00183004">
          <w:rPr>
            <w:rFonts w:cs="Times New Roman"/>
            <w:noProof/>
            <w:szCs w:val="32"/>
          </w:rPr>
          <w:t>Grimm</w:t>
        </w:r>
        <w:r w:rsidR="00183004" w:rsidRPr="00183004">
          <w:rPr>
            <w:rFonts w:cs="Times New Roman"/>
            <w:i/>
            <w:noProof/>
            <w:szCs w:val="32"/>
          </w:rPr>
          <w:t>, et al</w:t>
        </w:r>
        <w:r w:rsidR="00183004">
          <w:rPr>
            <w:rFonts w:cs="Times New Roman"/>
            <w:noProof/>
            <w:szCs w:val="32"/>
          </w:rPr>
          <w:t xml:space="preserve"> 2007</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and 36% in the series collected by ophthalmologists </w:t>
      </w:r>
      <w:r w:rsidR="003738A1">
        <w:rPr>
          <w:rFonts w:cs="Times New Roman"/>
          <w:szCs w:val="32"/>
        </w:rPr>
        <w:fldChar w:fldCharType="begin">
          <w:fldData xml:space="preserve">PEVuZE5vdGU+PENpdGU+PEF1dGhvcj5SaWVtZW5zPC9BdXRob3I+PFllYXI+MjAxNTwvWWVhcj48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SaWVtZW5zPC9BdXRob3I+PFllYXI+MjAxNTwvWWVhcj48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60" w:tooltip="Riemens, 2015 #24" w:history="1">
        <w:r w:rsidR="00183004">
          <w:rPr>
            <w:rFonts w:cs="Times New Roman"/>
            <w:noProof/>
            <w:szCs w:val="32"/>
          </w:rPr>
          <w:t>Riemens</w:t>
        </w:r>
        <w:r w:rsidR="00183004" w:rsidRPr="00183004">
          <w:rPr>
            <w:rFonts w:cs="Times New Roman"/>
            <w:i/>
            <w:noProof/>
            <w:szCs w:val="32"/>
          </w:rPr>
          <w:t>, et al</w:t>
        </w:r>
        <w:r w:rsidR="00183004">
          <w:rPr>
            <w:rFonts w:cs="Times New Roman"/>
            <w:noProof/>
            <w:szCs w:val="32"/>
          </w:rPr>
          <w:t xml:space="preserve"> 2015</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Other limitations of reported studies regard the inclusion of small patient subgroups receiving variegated treatments, analyzed together in an arbitrary way, and spanning a long </w:t>
      </w:r>
      <w:r w:rsidR="00371F55" w:rsidRPr="00497543">
        <w:rPr>
          <w:rFonts w:cs="Times New Roman"/>
          <w:szCs w:val="32"/>
        </w:rPr>
        <w:t>period</w:t>
      </w:r>
      <w:r w:rsidRPr="00497543">
        <w:rPr>
          <w:rFonts w:cs="Times New Roman"/>
          <w:szCs w:val="32"/>
        </w:rPr>
        <w:t>, during which diagnosis and treatment of CNS lymphomas changed greatly.</w:t>
      </w:r>
    </w:p>
    <w:p w:rsidR="00781137" w:rsidRPr="00497543" w:rsidRDefault="00781137" w:rsidP="00781137">
      <w:pPr>
        <w:spacing w:after="0" w:line="360" w:lineRule="auto"/>
        <w:jc w:val="both"/>
        <w:rPr>
          <w:rFonts w:cs="Times New Roman"/>
          <w:szCs w:val="32"/>
        </w:rPr>
      </w:pPr>
      <w:r w:rsidRPr="00497543">
        <w:rPr>
          <w:rFonts w:cs="Times New Roman"/>
          <w:szCs w:val="32"/>
        </w:rPr>
        <w:t xml:space="preserve">Albeit with the above-mentioned biases, large retrospective studies seem to suggest that patients with newly diagnosed PVRL should be treated with local strategies, keeping the so-called “extensive treatments” for brain relapses </w:t>
      </w:r>
      <w:r w:rsidR="003738A1">
        <w:rPr>
          <w:rFonts w:cs="Times New Roman"/>
          <w:szCs w:val="32"/>
        </w:rPr>
        <w:fldChar w:fldCharType="begin">
          <w:fldData xml:space="preserve">PEVuZE5vdGU+PENpdGU+PEF1dGhvcj5HcmltbTwvQXV0aG9yPjxZZWFyPjIwMDc8L1llYXI+PFJl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E4NTEtNTwvcGFn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HcmltbTwvQXV0aG9yPjxZZWFyPjIwMDc8L1llYXI+PFJl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7" w:tooltip="Grimm, 2007 #119" w:history="1">
        <w:r w:rsidR="00183004">
          <w:rPr>
            <w:rFonts w:cs="Times New Roman"/>
            <w:noProof/>
            <w:szCs w:val="32"/>
          </w:rPr>
          <w:t>Grimm</w:t>
        </w:r>
        <w:r w:rsidR="00183004" w:rsidRPr="00183004">
          <w:rPr>
            <w:rFonts w:cs="Times New Roman"/>
            <w:i/>
            <w:noProof/>
            <w:szCs w:val="32"/>
          </w:rPr>
          <w:t>, et al</w:t>
        </w:r>
        <w:r w:rsidR="00183004">
          <w:rPr>
            <w:rFonts w:cs="Times New Roman"/>
            <w:noProof/>
            <w:szCs w:val="32"/>
          </w:rPr>
          <w:t xml:space="preserve"> 2007</w:t>
        </w:r>
      </w:hyperlink>
      <w:r w:rsidR="00183004">
        <w:rPr>
          <w:rFonts w:cs="Times New Roman"/>
          <w:noProof/>
          <w:szCs w:val="32"/>
        </w:rPr>
        <w:t xml:space="preserve">, </w:t>
      </w:r>
      <w:hyperlink w:anchor="_ENREF_60" w:tooltip="Riemens, 2015 #24" w:history="1">
        <w:r w:rsidR="00183004">
          <w:rPr>
            <w:rFonts w:cs="Times New Roman"/>
            <w:noProof/>
            <w:szCs w:val="32"/>
          </w:rPr>
          <w:t>Riemens</w:t>
        </w:r>
        <w:r w:rsidR="00183004" w:rsidRPr="00183004">
          <w:rPr>
            <w:rFonts w:cs="Times New Roman"/>
            <w:i/>
            <w:noProof/>
            <w:szCs w:val="32"/>
          </w:rPr>
          <w:t>, et al</w:t>
        </w:r>
        <w:r w:rsidR="00183004">
          <w:rPr>
            <w:rFonts w:cs="Times New Roman"/>
            <w:noProof/>
            <w:szCs w:val="32"/>
          </w:rPr>
          <w:t xml:space="preserve"> 2015</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This seems to be a suitable approach because it is associated with negligible systemic toxicity and, conversely to intravenous high-dose methotrexate, intravitreal chemotherapy results in prolonged therapeutic drug concentrations and ocular irradiation allows a better local control </w:t>
      </w:r>
      <w:r w:rsidR="003738A1">
        <w:rPr>
          <w:rFonts w:cs="Times New Roman"/>
          <w:szCs w:val="32"/>
        </w:rPr>
        <w:fldChar w:fldCharType="begin">
          <w:fldData xml:space="preserve">PEVuZE5vdGU+PENpdGU+PEF1dGhvcj5GZXJyZXJpPC9BdXRob3I+PFllYXI+MjAwMjwvWWVhcj48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GZXJyZXJpPC9BdXRob3I+PFllYXI+MjAwMjwvWWVhcj48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0" w:tooltip="Ferreri, 2002 #226" w:history="1">
        <w:r w:rsidR="00183004">
          <w:rPr>
            <w:rFonts w:cs="Times New Roman"/>
            <w:noProof/>
            <w:szCs w:val="32"/>
          </w:rPr>
          <w:t>Ferreri</w:t>
        </w:r>
        <w:r w:rsidR="00183004" w:rsidRPr="00183004">
          <w:rPr>
            <w:rFonts w:cs="Times New Roman"/>
            <w:i/>
            <w:noProof/>
            <w:szCs w:val="32"/>
          </w:rPr>
          <w:t>, et al</w:t>
        </w:r>
        <w:r w:rsidR="00183004">
          <w:rPr>
            <w:rFonts w:cs="Times New Roman"/>
            <w:noProof/>
            <w:szCs w:val="32"/>
          </w:rPr>
          <w:t xml:space="preserve"> 2002</w:t>
        </w:r>
      </w:hyperlink>
      <w:r w:rsidR="00183004">
        <w:rPr>
          <w:rFonts w:cs="Times New Roman"/>
          <w:noProof/>
          <w:szCs w:val="32"/>
        </w:rPr>
        <w:t>)</w:t>
      </w:r>
      <w:r w:rsidR="003738A1">
        <w:rPr>
          <w:rFonts w:cs="Times New Roman"/>
          <w:szCs w:val="32"/>
        </w:rPr>
        <w:fldChar w:fldCharType="end"/>
      </w:r>
      <w:r w:rsidR="00D03072" w:rsidRPr="007C15C4">
        <w:rPr>
          <w:rFonts w:cs="Times New Roman"/>
          <w:szCs w:val="32"/>
        </w:rPr>
        <w:t xml:space="preserve">. </w:t>
      </w:r>
      <w:r w:rsidRPr="00497543">
        <w:rPr>
          <w:rFonts w:cs="Times New Roman"/>
          <w:szCs w:val="32"/>
        </w:rPr>
        <w:t xml:space="preserve">In fact, patients receiving ocular treatment alone show a good local disease control, with only 13% intraocular relapse rate at a median follow-up of 4 years </w:t>
      </w:r>
      <w:r w:rsidR="003738A1">
        <w:rPr>
          <w:rFonts w:cs="Times New Roman"/>
          <w:szCs w:val="32"/>
        </w:rPr>
        <w:fldChar w:fldCharType="begin">
          <w:fldData xml:space="preserve">PEVuZE5vdGU+PENpdGU+PEF1dGhvcj5SaWVtZW5zPC9BdXRob3I+PFllYXI+MjAxNTwvWWVhcj48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SaWVtZW5zPC9BdXRob3I+PFllYXI+MjAxNTwvWWVhcj48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60" w:tooltip="Riemens, 2015 #24" w:history="1">
        <w:r w:rsidR="00183004">
          <w:rPr>
            <w:rFonts w:cs="Times New Roman"/>
            <w:noProof/>
            <w:szCs w:val="32"/>
          </w:rPr>
          <w:t>Riemens</w:t>
        </w:r>
        <w:r w:rsidR="00183004" w:rsidRPr="00183004">
          <w:rPr>
            <w:rFonts w:cs="Times New Roman"/>
            <w:i/>
            <w:noProof/>
            <w:szCs w:val="32"/>
          </w:rPr>
          <w:t>, et al</w:t>
        </w:r>
        <w:r w:rsidR="00183004">
          <w:rPr>
            <w:rFonts w:cs="Times New Roman"/>
            <w:noProof/>
            <w:szCs w:val="32"/>
          </w:rPr>
          <w:t xml:space="preserve"> 2015</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However, the major concern when managing PVRL with local treatment alone remains the risk of CNS dissemination, which is a devastating event, occurring in half of patients </w:t>
      </w:r>
      <w:r w:rsidR="003738A1">
        <w:rPr>
          <w:rFonts w:cs="Times New Roman"/>
          <w:szCs w:val="32"/>
        </w:rPr>
        <w:fldChar w:fldCharType="begin">
          <w:fldData xml:space="preserve">PEVuZE5vdGU+PENpdGU+PEF1dGhvcj5HcmltbTwvQXV0aG9yPjxZZWFyPjIwMDc8L1llYXI+PFJl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Ux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HcmltbTwvQXV0aG9yPjxZZWFyPjIwMDc8L1llYXI+PFJl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7" w:tooltip="Grimm, 2007 #119" w:history="1">
        <w:r w:rsidR="00183004">
          <w:rPr>
            <w:rFonts w:cs="Times New Roman"/>
            <w:noProof/>
            <w:szCs w:val="32"/>
          </w:rPr>
          <w:t>Grimm</w:t>
        </w:r>
        <w:r w:rsidR="00183004" w:rsidRPr="00183004">
          <w:rPr>
            <w:rFonts w:cs="Times New Roman"/>
            <w:i/>
            <w:noProof/>
            <w:szCs w:val="32"/>
          </w:rPr>
          <w:t>, et al</w:t>
        </w:r>
        <w:r w:rsidR="00183004">
          <w:rPr>
            <w:rFonts w:cs="Times New Roman"/>
            <w:noProof/>
            <w:szCs w:val="32"/>
          </w:rPr>
          <w:t xml:space="preserve"> 2007</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and resulting in a 4-year overall survival (OS) of 32%. Conversely, patients with PVRL receiving systemic chemotherapy had a CNS relapse rate of 43%, but the reported 4-year OS is 85% </w:t>
      </w:r>
      <w:r w:rsidR="003738A1">
        <w:rPr>
          <w:rFonts w:cs="Times New Roman"/>
          <w:szCs w:val="32"/>
        </w:rPr>
        <w:fldChar w:fldCharType="begin">
          <w:fldData xml:space="preserve">PEVuZE5vdGU+PENpdGU+PEF1dGhvcj5SaWVtZW5zPC9BdXRob3I+PFllYXI+MjAxNTwvWWVhcj48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SaWVtZW5zPC9BdXRob3I+PFllYXI+MjAxNTwvWWVhcj48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60" w:tooltip="Riemens, 2015 #24" w:history="1">
        <w:r w:rsidR="00183004">
          <w:rPr>
            <w:rFonts w:cs="Times New Roman"/>
            <w:noProof/>
            <w:szCs w:val="32"/>
          </w:rPr>
          <w:t>Riemens</w:t>
        </w:r>
        <w:r w:rsidR="00183004" w:rsidRPr="00183004">
          <w:rPr>
            <w:rFonts w:cs="Times New Roman"/>
            <w:i/>
            <w:noProof/>
            <w:szCs w:val="32"/>
          </w:rPr>
          <w:t>, et al</w:t>
        </w:r>
        <w:r w:rsidR="00183004">
          <w:rPr>
            <w:rFonts w:cs="Times New Roman"/>
            <w:noProof/>
            <w:szCs w:val="32"/>
          </w:rPr>
          <w:t xml:space="preserve"> 2015</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These data seem to favor “extensive treatments” over “ocular treatments”. The combination of both treatments has not been adequately assessed since ocular therapies were </w:t>
      </w:r>
      <w:r w:rsidR="002A33B5" w:rsidRPr="00497543">
        <w:rPr>
          <w:rFonts w:cs="Times New Roman"/>
          <w:szCs w:val="32"/>
        </w:rPr>
        <w:t xml:space="preserve">often </w:t>
      </w:r>
      <w:r w:rsidRPr="00497543">
        <w:rPr>
          <w:rFonts w:cs="Times New Roman"/>
          <w:szCs w:val="32"/>
        </w:rPr>
        <w:t xml:space="preserve">combined with suboptimal systemic treatments, with consequent disappointing outcome </w:t>
      </w:r>
      <w:r w:rsidR="003738A1">
        <w:rPr>
          <w:rFonts w:cs="Times New Roman"/>
          <w:szCs w:val="32"/>
        </w:rPr>
        <w:fldChar w:fldCharType="begin">
          <w:fldData xml:space="preserve">PEVuZE5vdGU+PENpdGU+PEF1dGhvcj5SaWVtZW5zPC9BdXRob3I+PFllYXI+MjAxNTwvWWVhcj48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SaWVtZW5zPC9BdXRob3I+PFllYXI+MjAxNTwvWWVhcj48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60" w:tooltip="Riemens, 2015 #24" w:history="1">
        <w:r w:rsidR="00183004">
          <w:rPr>
            <w:rFonts w:cs="Times New Roman"/>
            <w:noProof/>
            <w:szCs w:val="32"/>
          </w:rPr>
          <w:t>Riemens</w:t>
        </w:r>
        <w:r w:rsidR="00183004" w:rsidRPr="00183004">
          <w:rPr>
            <w:rFonts w:cs="Times New Roman"/>
            <w:i/>
            <w:noProof/>
            <w:szCs w:val="32"/>
          </w:rPr>
          <w:t>, et al</w:t>
        </w:r>
        <w:r w:rsidR="00183004">
          <w:rPr>
            <w:rFonts w:cs="Times New Roman"/>
            <w:noProof/>
            <w:szCs w:val="32"/>
          </w:rPr>
          <w:t xml:space="preserve"> 2015</w:t>
        </w:r>
      </w:hyperlink>
      <w:r w:rsidR="00183004">
        <w:rPr>
          <w:rFonts w:cs="Times New Roman"/>
          <w:noProof/>
          <w:szCs w:val="32"/>
        </w:rPr>
        <w:t>)</w:t>
      </w:r>
      <w:r w:rsidR="003738A1">
        <w:rPr>
          <w:rFonts w:cs="Times New Roman"/>
          <w:szCs w:val="32"/>
        </w:rPr>
        <w:fldChar w:fldCharType="end"/>
      </w:r>
      <w:r w:rsidRPr="00497543">
        <w:rPr>
          <w:rFonts w:cs="Times New Roman"/>
          <w:szCs w:val="32"/>
        </w:rPr>
        <w:t>.</w:t>
      </w:r>
    </w:p>
    <w:p w:rsidR="00781137" w:rsidRPr="00497543" w:rsidRDefault="00781137" w:rsidP="00781137">
      <w:pPr>
        <w:spacing w:after="0" w:line="360" w:lineRule="auto"/>
        <w:jc w:val="both"/>
        <w:rPr>
          <w:rFonts w:cs="Times New Roman"/>
          <w:szCs w:val="32"/>
        </w:rPr>
      </w:pPr>
      <w:r w:rsidRPr="00497543">
        <w:rPr>
          <w:rFonts w:cs="Times New Roman"/>
          <w:szCs w:val="32"/>
        </w:rPr>
        <w:t xml:space="preserve">In </w:t>
      </w:r>
      <w:r w:rsidR="001904C8" w:rsidRPr="00497543">
        <w:rPr>
          <w:rFonts w:cs="Times New Roman"/>
          <w:szCs w:val="32"/>
        </w:rPr>
        <w:t>summary</w:t>
      </w:r>
      <w:r w:rsidRPr="00497543">
        <w:rPr>
          <w:rFonts w:cs="Times New Roman"/>
          <w:szCs w:val="32"/>
        </w:rPr>
        <w:t xml:space="preserve">, available studies suggest that some patients with PVRL can be safely treated with local treatment alone, while other patients should be treated with systemic chemotherapy. Unfortunately, efforts to distinguish the best candidates for each strategy remain unfruitful owing to relevant selection and interpretation biases, and international efforts aimed to distinguish predictors of CNS dissemination are needed </w:t>
      </w:r>
      <w:r w:rsidR="003738A1">
        <w:rPr>
          <w:rFonts w:cs="Times New Roman"/>
          <w:szCs w:val="32"/>
        </w:rPr>
        <w:fldChar w:fldCharType="begin"/>
      </w:r>
      <w:r w:rsidR="00183004">
        <w:rPr>
          <w:rFonts w:cs="Times New Roman"/>
          <w:szCs w:val="32"/>
        </w:rPr>
        <w:instrText xml:space="preserve"> ADDIN EN.CITE &lt;EndNote&gt;&lt;Cite&gt;&lt;Author&gt;Ferreri&lt;/Author&gt;&lt;Year&gt;2015&lt;/Year&gt;&lt;RecNum&gt;35&lt;/RecNum&gt;&lt;DisplayText&gt;(Ferreri 2015)&lt;/DisplayText&gt;&lt;record&gt;&lt;rec-number&gt;35&lt;/rec-number&gt;&lt;foreign-keys&gt;&lt;key app="EN" db-id="w9xwxe5da5v9rqet92mv2x2fdpfs2tvprvx2"&gt;35&lt;/key&gt;&lt;/foreign-keys&gt;&lt;ref-type name="Journal Article"&gt;17&lt;/ref-type&gt;&lt;contributors&gt;&lt;authors&gt;&lt;author&gt;Ferreri, A. J.&lt;/author&gt;&lt;/authors&gt;&lt;/contributors&gt;&lt;auth-address&gt;Unit of Lymphoid Malignancies, Division of Onco-Hematological Medicine, Department of Onco-Hematology, IRCCS San Raffaele Scientific Institute, Milano, Italy.&lt;/auth-address&gt;&lt;titles&gt;&lt;title&gt;Who Is Who in Primary Vitreoretinal Lymphoma?&lt;/title&gt;&lt;secondary-title&gt;JAMA Oncol&lt;/secondary-title&gt;&lt;/titles&gt;&lt;periodical&gt;&lt;full-title&gt;JAMA Oncol&lt;/full-title&gt;&lt;/periodical&gt;&lt;dates&gt;&lt;year&gt;2015&lt;/year&gt;&lt;pub-dates&gt;&lt;date&gt;Jun 11&lt;/date&gt;&lt;/pub-dates&gt;&lt;/dates&gt;&lt;isbn&gt;2374-2445 (Electronic)&lt;/isbn&gt;&lt;accession-num&gt;26181757&lt;/accession-num&gt;&lt;urls&gt;&lt;related-urls&gt;&lt;url&gt;http://www.ncbi.nlm.nih.gov/pubmed/26181757&lt;/url&gt;&lt;/related-urls&gt;&lt;/urls&gt;&lt;electronic-resource-num&gt;10.1001/jamaoncol.2015.1223&lt;/electronic-resource-num&gt;&lt;/record&gt;&lt;/Cite&gt;&lt;/EndNote&gt;</w:instrText>
      </w:r>
      <w:r w:rsidR="003738A1">
        <w:rPr>
          <w:rFonts w:cs="Times New Roman"/>
          <w:szCs w:val="32"/>
        </w:rPr>
        <w:fldChar w:fldCharType="separate"/>
      </w:r>
      <w:r w:rsidR="00183004">
        <w:rPr>
          <w:rFonts w:cs="Times New Roman"/>
          <w:noProof/>
          <w:szCs w:val="32"/>
        </w:rPr>
        <w:t>(</w:t>
      </w:r>
      <w:hyperlink w:anchor="_ENREF_29" w:tooltip="Ferreri, 2015 #35" w:history="1">
        <w:r w:rsidR="00183004">
          <w:rPr>
            <w:rFonts w:cs="Times New Roman"/>
            <w:noProof/>
            <w:szCs w:val="32"/>
          </w:rPr>
          <w:t>Ferreri 2015</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In the meantime, both high-dose methotrexate-based chemotherapy (with or without WBRT) and ocular therapy (intravitreal chemotherapy or ocular radiotherapy) are acceptable strategies </w:t>
      </w:r>
      <w:r w:rsidR="003738A1">
        <w:rPr>
          <w:rFonts w:cs="Times New Roman"/>
          <w:szCs w:val="32"/>
        </w:rPr>
        <w:fldChar w:fldCharType="begin"/>
      </w:r>
      <w:r w:rsidR="00183004">
        <w:rPr>
          <w:rFonts w:cs="Times New Roman"/>
          <w:szCs w:val="32"/>
        </w:rPr>
        <w:instrText xml:space="preserve"> ADDIN EN.CITE &lt;EndNote&gt;&lt;Cite&gt;&lt;Author&gt;Hoang-Xuan&lt;/Author&gt;&lt;Year&gt;2015&lt;/Year&gt;&lt;RecNum&gt;3&lt;/RecNum&gt;&lt;DisplayText&gt;(Hoang-Xuan&lt;style face="italic"&gt;, et al&lt;/style&gt; 2015)&lt;/DisplayText&gt;&lt;record&gt;&lt;rec-number&gt;3&lt;/rec-number&gt;&lt;foreign-keys&gt;&lt;key app="EN" db-id="w9xwxe5da5v9rqet92mv2x2fdpfs2tvprvx2"&gt;3&lt;/key&gt;&lt;key app="ENWeb" db-id=""&gt;0&lt;/key&gt;&lt;/foreign-keys&gt;&lt;ref-type name="Journal Article"&gt;17&lt;/ref-type&gt;&lt;contributors&gt;&lt;authors&gt;&lt;author&gt;Hoang-Xuan, Khê&lt;/author&gt;&lt;author&gt;Bessell, Eric&lt;/author&gt;&lt;author&gt;Bromberg, Jacoline&lt;/author&gt;&lt;author&gt;Hottinger, Andreas F.&lt;/author&gt;&lt;author&gt;Preusser, Matthias&lt;/author&gt;&lt;author&gt;Rudà, Roberta&lt;/author&gt;&lt;author&gt;Schlegel, Uwe&lt;/author&gt;&lt;author&gt;Siegal, Tali&lt;/author&gt;&lt;author&gt;Soussain, Carole&lt;/author&gt;&lt;author&gt;Abacioglu, Ufuk&lt;/author&gt;&lt;author&gt;Cassoux, Nathalie&lt;/author&gt;&lt;author&gt;Deckert, Martina&lt;/author&gt;&lt;author&gt;Dirven, Clemens M. F.&lt;/author&gt;&lt;author&gt;Ferreri, Andrés J. M.&lt;/author&gt;&lt;author&gt;Graus, Francesc&lt;/author&gt;&lt;author&gt;Henriksson, Roger&lt;/author&gt;&lt;author&gt;Herrlinger, Ulrich&lt;/author&gt;&lt;author&gt;Taphoorn, Martin&lt;/author&gt;&lt;author&gt;Soffietti, Riccardo&lt;/author&gt;&lt;author&gt;Weller, Michael&lt;/author&gt;&lt;/authors&gt;&lt;/contributors&gt;&lt;titles&gt;&lt;title&gt;Diagnosis and treatment of primary CNS lymphoma in immunocompetent patients: guidelines from the European Association for Neuro-Oncology&lt;/title&gt;&lt;secondary-title&gt;The Lancet Oncology&lt;/secondary-title&gt;&lt;/titles&gt;&lt;periodical&gt;&lt;full-title&gt;The Lancet Oncology&lt;/full-title&gt;&lt;/periodical&gt;&lt;pages&gt;e322-e332&lt;/pages&gt;&lt;volume&gt;16&lt;/volume&gt;&lt;number&gt;7&lt;/number&gt;&lt;dates&gt;&lt;year&gt;2015&lt;/year&gt;&lt;/dates&gt;&lt;isbn&gt;14702045&lt;/isbn&gt;&lt;urls&gt;&lt;/urls&gt;&lt;electronic-resource-num&gt;10.1016/s1470-2045(15)00076-5&lt;/electronic-resource-num&gt;&lt;/record&gt;&lt;/Cite&gt;&lt;/EndNote&gt;</w:instrText>
      </w:r>
      <w:r w:rsidR="003738A1">
        <w:rPr>
          <w:rFonts w:cs="Times New Roman"/>
          <w:szCs w:val="32"/>
        </w:rPr>
        <w:fldChar w:fldCharType="separate"/>
      </w:r>
      <w:r w:rsidR="00183004">
        <w:rPr>
          <w:rFonts w:cs="Times New Roman"/>
          <w:noProof/>
          <w:szCs w:val="32"/>
        </w:rPr>
        <w:t>(</w:t>
      </w:r>
      <w:hyperlink w:anchor="_ENREF_39" w:tooltip="Hoang-Xuan, 2015 #3" w:history="1">
        <w:r w:rsidR="00183004">
          <w:rPr>
            <w:rFonts w:cs="Times New Roman"/>
            <w:noProof/>
            <w:szCs w:val="32"/>
          </w:rPr>
          <w:t>Hoang-Xuan</w:t>
        </w:r>
        <w:r w:rsidR="00183004" w:rsidRPr="00183004">
          <w:rPr>
            <w:rFonts w:cs="Times New Roman"/>
            <w:i/>
            <w:noProof/>
            <w:szCs w:val="32"/>
          </w:rPr>
          <w:t>, et al</w:t>
        </w:r>
        <w:r w:rsidR="00183004">
          <w:rPr>
            <w:rFonts w:cs="Times New Roman"/>
            <w:noProof/>
            <w:szCs w:val="32"/>
          </w:rPr>
          <w:t xml:space="preserve"> 2015</w:t>
        </w:r>
      </w:hyperlink>
      <w:r w:rsidR="00183004">
        <w:rPr>
          <w:rFonts w:cs="Times New Roman"/>
          <w:noProof/>
          <w:szCs w:val="32"/>
        </w:rPr>
        <w:t>)</w:t>
      </w:r>
      <w:r w:rsidR="003738A1">
        <w:rPr>
          <w:rFonts w:cs="Times New Roman"/>
          <w:szCs w:val="32"/>
        </w:rPr>
        <w:fldChar w:fldCharType="end"/>
      </w:r>
      <w:r w:rsidR="0094138D" w:rsidRPr="007C15C4">
        <w:rPr>
          <w:rFonts w:cs="Times New Roman"/>
          <w:szCs w:val="32"/>
        </w:rPr>
        <w:t>.</w:t>
      </w:r>
    </w:p>
    <w:p w:rsidR="007C15C4" w:rsidRPr="00497543" w:rsidRDefault="007C15C4" w:rsidP="00781137">
      <w:pPr>
        <w:spacing w:after="0" w:line="360" w:lineRule="auto"/>
        <w:jc w:val="both"/>
        <w:rPr>
          <w:rFonts w:cs="Times New Roman"/>
          <w:szCs w:val="32"/>
        </w:rPr>
      </w:pPr>
    </w:p>
    <w:p w:rsidR="00781137" w:rsidRPr="00183004" w:rsidRDefault="00781137" w:rsidP="00781137">
      <w:pPr>
        <w:spacing w:after="0" w:line="360" w:lineRule="auto"/>
        <w:jc w:val="both"/>
        <w:rPr>
          <w:rFonts w:cs="Times New Roman"/>
          <w:i/>
          <w:szCs w:val="32"/>
        </w:rPr>
      </w:pPr>
      <w:r w:rsidRPr="00183004">
        <w:rPr>
          <w:rFonts w:cs="Times New Roman"/>
          <w:i/>
          <w:szCs w:val="32"/>
        </w:rPr>
        <w:t>PCNSL with ocular involvement</w:t>
      </w:r>
    </w:p>
    <w:p w:rsidR="00695D7A" w:rsidRPr="007C15C4" w:rsidRDefault="00781137" w:rsidP="00B20935">
      <w:pPr>
        <w:spacing w:after="0" w:line="360" w:lineRule="auto"/>
        <w:jc w:val="both"/>
        <w:rPr>
          <w:rFonts w:cs="Times New Roman"/>
          <w:szCs w:val="32"/>
        </w:rPr>
      </w:pPr>
      <w:r w:rsidRPr="00497543">
        <w:rPr>
          <w:rFonts w:cs="Times New Roman"/>
          <w:szCs w:val="32"/>
        </w:rPr>
        <w:t xml:space="preserve">There are no reasons to treat PCNSL patients with ocular disease differently than the rest of PCNSL patients </w:t>
      </w:r>
      <w:r w:rsidR="003738A1">
        <w:rPr>
          <w:rFonts w:cs="Times New Roman"/>
          <w:szCs w:val="32"/>
        </w:rPr>
        <w:fldChar w:fldCharType="begin"/>
      </w:r>
      <w:r w:rsidR="00183004">
        <w:rPr>
          <w:rFonts w:cs="Times New Roman"/>
          <w:szCs w:val="32"/>
        </w:rPr>
        <w:instrText xml:space="preserve"> ADDIN EN.CITE &lt;EndNote&gt;&lt;Cite&gt;&lt;Author&gt;Hoang-Xuan&lt;/Author&gt;&lt;Year&gt;2015&lt;/Year&gt;&lt;RecNum&gt;3&lt;/RecNum&gt;&lt;DisplayText&gt;(Hoang-Xuan&lt;style face="italic"&gt;, et al&lt;/style&gt; 2015)&lt;/DisplayText&gt;&lt;record&gt;&lt;rec-number&gt;3&lt;/rec-number&gt;&lt;foreign-keys&gt;&lt;key app="EN" db-id="w9xwxe5da5v9rqet92mv2x2fdpfs2tvprvx2"&gt;3&lt;/key&gt;&lt;key app="ENWeb" db-id=""&gt;0&lt;/key&gt;&lt;/foreign-keys&gt;&lt;ref-type name="Journal Article"&gt;17&lt;/ref-type&gt;&lt;contributors&gt;&lt;authors&gt;&lt;author&gt;Hoang-Xuan, Khê&lt;/author&gt;&lt;author&gt;Bessell, Eric&lt;/author&gt;&lt;author&gt;Bromberg, Jacoline&lt;/author&gt;&lt;author&gt;Hottinger, Andreas F.&lt;/author&gt;&lt;author&gt;Preusser, Matthias&lt;/author&gt;&lt;author&gt;Rudà, Roberta&lt;/author&gt;&lt;author&gt;Schlegel, Uwe&lt;/author&gt;&lt;author&gt;Siegal, Tali&lt;/author&gt;&lt;author&gt;Soussain, Carole&lt;/author&gt;&lt;author&gt;Abacioglu, Ufuk&lt;/author&gt;&lt;author&gt;Cassoux, Nathalie&lt;/author&gt;&lt;author&gt;Deckert, Martina&lt;/author&gt;&lt;author&gt;Dirven, Clemens M. F.&lt;/author&gt;&lt;author&gt;Ferreri, Andrés J. M.&lt;/author&gt;&lt;author&gt;Graus, Francesc&lt;/author&gt;&lt;author&gt;Henriksson, Roger&lt;/author&gt;&lt;author&gt;Herrlinger, Ulrich&lt;/author&gt;&lt;author&gt;Taphoorn, Martin&lt;/author&gt;&lt;author&gt;Soffietti, Riccardo&lt;/author&gt;&lt;author&gt;Weller, Michael&lt;/author&gt;&lt;/authors&gt;&lt;/contributors&gt;&lt;titles&gt;&lt;title&gt;Diagnosis and treatment of primary CNS lymphoma in immunocompetent patients: guidelines from the European Association for Neuro-Oncology&lt;/title&gt;&lt;secondary-title&gt;The Lancet Oncology&lt;/secondary-title&gt;&lt;/titles&gt;&lt;periodical&gt;&lt;full-title&gt;The Lancet Oncology&lt;/full-title&gt;&lt;/periodical&gt;&lt;pages&gt;e322-e332&lt;/pages&gt;&lt;volume&gt;16&lt;/volume&gt;&lt;number&gt;7&lt;/number&gt;&lt;dates&gt;&lt;year&gt;2015&lt;/year&gt;&lt;/dates&gt;&lt;isbn&gt;14702045&lt;/isbn&gt;&lt;urls&gt;&lt;/urls&gt;&lt;electronic-resource-num&gt;10.1016/s1470-2045(15)00076-5&lt;/electronic-resource-num&gt;&lt;/record&gt;&lt;/Cite&gt;&lt;/EndNote&gt;</w:instrText>
      </w:r>
      <w:r w:rsidR="003738A1">
        <w:rPr>
          <w:rFonts w:cs="Times New Roman"/>
          <w:szCs w:val="32"/>
        </w:rPr>
        <w:fldChar w:fldCharType="separate"/>
      </w:r>
      <w:r w:rsidR="00183004">
        <w:rPr>
          <w:rFonts w:cs="Times New Roman"/>
          <w:noProof/>
          <w:szCs w:val="32"/>
        </w:rPr>
        <w:t>(</w:t>
      </w:r>
      <w:hyperlink w:anchor="_ENREF_39" w:tooltip="Hoang-Xuan, 2015 #3" w:history="1">
        <w:r w:rsidR="00183004">
          <w:rPr>
            <w:rFonts w:cs="Times New Roman"/>
            <w:noProof/>
            <w:szCs w:val="32"/>
          </w:rPr>
          <w:t>Hoang-Xuan</w:t>
        </w:r>
        <w:r w:rsidR="00183004" w:rsidRPr="00183004">
          <w:rPr>
            <w:rFonts w:cs="Times New Roman"/>
            <w:i/>
            <w:noProof/>
            <w:szCs w:val="32"/>
          </w:rPr>
          <w:t>, et al</w:t>
        </w:r>
        <w:r w:rsidR="00183004">
          <w:rPr>
            <w:rFonts w:cs="Times New Roman"/>
            <w:noProof/>
            <w:szCs w:val="32"/>
          </w:rPr>
          <w:t xml:space="preserve"> 2015</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w:t>
      </w:r>
      <w:r w:rsidR="00B57187" w:rsidRPr="00497543">
        <w:rPr>
          <w:rFonts w:cs="Times New Roman"/>
          <w:szCs w:val="32"/>
        </w:rPr>
        <w:t>Typ</w:t>
      </w:r>
      <w:r w:rsidR="00211C11" w:rsidRPr="00497543">
        <w:rPr>
          <w:rFonts w:cs="Times New Roman"/>
          <w:szCs w:val="32"/>
        </w:rPr>
        <w:t>ically</w:t>
      </w:r>
      <w:r w:rsidRPr="00497543">
        <w:rPr>
          <w:rFonts w:cs="Times New Roman"/>
          <w:szCs w:val="32"/>
        </w:rPr>
        <w:t>, patients with PCNSL are treated with high-dose methotrexate</w:t>
      </w:r>
      <w:r w:rsidR="00360A86" w:rsidRPr="00497543">
        <w:rPr>
          <w:rFonts w:cs="Times New Roman"/>
          <w:szCs w:val="32"/>
        </w:rPr>
        <w:t xml:space="preserve"> (MTX)</w:t>
      </w:r>
      <w:r w:rsidRPr="00497543">
        <w:rPr>
          <w:rFonts w:cs="Times New Roman"/>
          <w:szCs w:val="32"/>
        </w:rPr>
        <w:t xml:space="preserve">-based polychemotherapy followed by consolidative whole-brain irradiation or autologous stem cell transplantation. However, the eye is a chemotherapy sanctuary where PCNSL tumor cells can grow undisturbed. Chemotherapy efficacy depends on intraocular pharmacokinetics, which are not well understood for most cytostatics. Systemic administration of </w:t>
      </w:r>
      <w:r w:rsidR="00FC357E" w:rsidRPr="00497543">
        <w:rPr>
          <w:rFonts w:cs="Times New Roman"/>
          <w:szCs w:val="32"/>
        </w:rPr>
        <w:t xml:space="preserve">MTX </w:t>
      </w:r>
      <w:r w:rsidRPr="00497543">
        <w:rPr>
          <w:rFonts w:cs="Times New Roman"/>
          <w:szCs w:val="32"/>
        </w:rPr>
        <w:t>and cytarabine can yield therapeutic drug levels in the intraocular fluids and clinical responses have been documented; however, drug concentrations in vitreous humor are unpredictable and intraocular relapse is common</w:t>
      </w:r>
      <w:r w:rsidR="0094138D" w:rsidRPr="007C15C4">
        <w:rPr>
          <w:rFonts w:cs="Times New Roman"/>
          <w:szCs w:val="32"/>
        </w:rPr>
        <w:t xml:space="preserve"> </w:t>
      </w:r>
      <w:r w:rsidR="003738A1">
        <w:rPr>
          <w:rFonts w:cs="Times New Roman"/>
          <w:szCs w:val="32"/>
        </w:rPr>
        <w:fldChar w:fldCharType="begin"/>
      </w:r>
      <w:r w:rsidR="00183004">
        <w:rPr>
          <w:rFonts w:cs="Times New Roman"/>
          <w:szCs w:val="32"/>
        </w:rPr>
        <w:instrText xml:space="preserve"> ADDIN EN.CITE &lt;EndNote&gt;&lt;Cite&gt;&lt;Author&gt;Batchelor&lt;/Author&gt;&lt;Year&gt;2003&lt;/Year&gt;&lt;RecNum&gt;127&lt;/RecNum&gt;&lt;DisplayText&gt;(Batchelor&lt;style face="italic"&gt;, et al&lt;/style&gt; 2003)&lt;/DisplayText&gt;&lt;record&gt;&lt;rec-number&gt;127&lt;/rec-number&gt;&lt;foreign-keys&gt;&lt;key app="EN" db-id="w9xwxe5da5v9rqet92mv2x2fdpfs2tvprvx2"&gt;127&lt;/key&gt;&lt;/foreign-keys&gt;&lt;ref-type name="Journal Article"&gt;17&lt;/ref-type&gt;&lt;contributors&gt;&lt;authors&gt;&lt;author&gt;Batchelor, T. T.&lt;/author&gt;&lt;author&gt;Kolak, G.&lt;/author&gt;&lt;author&gt;Ciordia, R.&lt;/author&gt;&lt;author&gt;Foster, C. S.&lt;/author&gt;&lt;author&gt;Henson, J. W.&lt;/author&gt;&lt;/authors&gt;&lt;/contributors&gt;&lt;auth-address&gt;Massachusetts General Hospital Brain Tumor Center and Neurology Service, Massachusetts General Hospital, Boston, Massachusetts 02114, USA. tbachelor@partners.org&lt;/auth-address&gt;&lt;titles&gt;&lt;title&gt;High-dose methotrexate for intraocular lymphoma&lt;/title&gt;&lt;secondary-title&gt;Clin Cancer Res&lt;/secondary-title&gt;&lt;alt-title&gt;Clinical cancer research : an official journal of the American Association for Cancer Research&lt;/alt-title&gt;&lt;/titles&gt;&lt;periodical&gt;&lt;full-title&gt;Clin Cancer Res&lt;/full-title&gt;&lt;/periodical&gt;&lt;pages&gt;711-5&lt;/pages&gt;&lt;volume&gt;9&lt;/volume&gt;&lt;number&gt;2&lt;/number&gt;&lt;keywords&gt;&lt;keyword&gt;Adult&lt;/keyword&gt;&lt;keyword&gt;Aged&lt;/keyword&gt;&lt;keyword&gt;Antimetabolites, Antineoplastic/blood/pharmacokinetics/*therapeutic use&lt;/keyword&gt;&lt;keyword&gt;Eye Neoplasms/*drug therapy&lt;/keyword&gt;&lt;keyword&gt;Humans&lt;/keyword&gt;&lt;keyword&gt;Lymphoma/*drug therapy&lt;/keyword&gt;&lt;keyword&gt;Methotrexate/blood/pharmacokinetics/*therapeutic use&lt;/keyword&gt;&lt;keyword&gt;Middle Aged&lt;/keyword&gt;&lt;keyword&gt;Prognosis&lt;/keyword&gt;&lt;keyword&gt;Tissue Distribution&lt;/keyword&gt;&lt;keyword&gt;Treatment Outcome&lt;/keyword&gt;&lt;/keywords&gt;&lt;dates&gt;&lt;year&gt;2003&lt;/year&gt;&lt;pub-dates&gt;&lt;date&gt;Feb&lt;/date&gt;&lt;/pub-dates&gt;&lt;/dates&gt;&lt;isbn&gt;1078-0432 (Print)&amp;#xD;1078-0432 (Linking)&lt;/isbn&gt;&lt;accession-num&gt;12576439&lt;/accession-num&gt;&lt;urls&gt;&lt;related-urls&gt;&lt;url&gt;http://www.ncbi.nlm.nih.gov/pubmed/12576439&lt;/url&gt;&lt;/related-urls&gt;&lt;/urls&gt;&lt;/record&gt;&lt;/Cite&gt;&lt;/EndNote&gt;</w:instrText>
      </w:r>
      <w:r w:rsidR="003738A1">
        <w:rPr>
          <w:rFonts w:cs="Times New Roman"/>
          <w:szCs w:val="32"/>
        </w:rPr>
        <w:fldChar w:fldCharType="separate"/>
      </w:r>
      <w:r w:rsidR="00183004">
        <w:rPr>
          <w:rFonts w:cs="Times New Roman"/>
          <w:noProof/>
          <w:szCs w:val="32"/>
        </w:rPr>
        <w:t>(</w:t>
      </w:r>
      <w:hyperlink w:anchor="_ENREF_4" w:tooltip="Batchelor, 2003 #127" w:history="1">
        <w:r w:rsidR="00183004">
          <w:rPr>
            <w:rFonts w:cs="Times New Roman"/>
            <w:noProof/>
            <w:szCs w:val="32"/>
          </w:rPr>
          <w:t>Batchelor</w:t>
        </w:r>
        <w:r w:rsidR="00183004" w:rsidRPr="00183004">
          <w:rPr>
            <w:rFonts w:cs="Times New Roman"/>
            <w:i/>
            <w:noProof/>
            <w:szCs w:val="32"/>
          </w:rPr>
          <w:t>, et al</w:t>
        </w:r>
        <w:r w:rsidR="00183004">
          <w:rPr>
            <w:rFonts w:cs="Times New Roman"/>
            <w:noProof/>
            <w:szCs w:val="32"/>
          </w:rPr>
          <w:t xml:space="preserve"> 2003</w:t>
        </w:r>
      </w:hyperlink>
      <w:r w:rsidR="00183004">
        <w:rPr>
          <w:rFonts w:cs="Times New Roman"/>
          <w:noProof/>
          <w:szCs w:val="32"/>
        </w:rPr>
        <w:t>)</w:t>
      </w:r>
      <w:r w:rsidR="003738A1">
        <w:rPr>
          <w:rFonts w:cs="Times New Roman"/>
          <w:szCs w:val="32"/>
        </w:rPr>
        <w:fldChar w:fldCharType="end"/>
      </w:r>
      <w:r w:rsidR="00220AC2" w:rsidRPr="007C15C4">
        <w:rPr>
          <w:rFonts w:cs="Times New Roman"/>
          <w:szCs w:val="32"/>
        </w:rPr>
        <w:t>.</w:t>
      </w:r>
      <w:r w:rsidRPr="00497543">
        <w:rPr>
          <w:rFonts w:cs="Times New Roman"/>
          <w:szCs w:val="32"/>
        </w:rPr>
        <w:t xml:space="preserve"> Although the inclusion of both eyes in the irradiation volume seems to improve disease control </w:t>
      </w:r>
      <w:r w:rsidR="003738A1">
        <w:rPr>
          <w:rFonts w:cs="Times New Roman"/>
          <w:szCs w:val="32"/>
        </w:rPr>
        <w:fldChar w:fldCharType="begin">
          <w:fldData xml:space="preserve">PEVuZE5vdGU+PENpdGU+PEF1dGhvcj5GZXJyZXJpPC9BdXRob3I+PFllYXI+MjAwMjwvWWVhcj48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GZXJyZXJpPC9BdXRob3I+PFllYXI+MjAwMjwvWWVhcj48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0" w:tooltip="Ferreri, 2002 #226" w:history="1">
        <w:r w:rsidR="00183004">
          <w:rPr>
            <w:rFonts w:cs="Times New Roman"/>
            <w:noProof/>
            <w:szCs w:val="32"/>
          </w:rPr>
          <w:t>Ferreri</w:t>
        </w:r>
        <w:r w:rsidR="00183004" w:rsidRPr="00183004">
          <w:rPr>
            <w:rFonts w:cs="Times New Roman"/>
            <w:i/>
            <w:noProof/>
            <w:szCs w:val="32"/>
          </w:rPr>
          <w:t>, et al</w:t>
        </w:r>
        <w:r w:rsidR="00183004">
          <w:rPr>
            <w:rFonts w:cs="Times New Roman"/>
            <w:noProof/>
            <w:szCs w:val="32"/>
          </w:rPr>
          <w:t xml:space="preserve"> 2002</w:t>
        </w:r>
      </w:hyperlink>
      <w:r w:rsidR="00183004">
        <w:rPr>
          <w:rFonts w:cs="Times New Roman"/>
          <w:noProof/>
          <w:szCs w:val="32"/>
        </w:rPr>
        <w:t xml:space="preserve">, </w:t>
      </w:r>
      <w:hyperlink w:anchor="_ENREF_39" w:tooltip="Hoang-Xuan, 2015 #3" w:history="1">
        <w:r w:rsidR="00183004">
          <w:rPr>
            <w:rFonts w:cs="Times New Roman"/>
            <w:noProof/>
            <w:szCs w:val="32"/>
          </w:rPr>
          <w:t>Hoang-Xuan</w:t>
        </w:r>
        <w:r w:rsidR="00183004" w:rsidRPr="00183004">
          <w:rPr>
            <w:rFonts w:cs="Times New Roman"/>
            <w:i/>
            <w:noProof/>
            <w:szCs w:val="32"/>
          </w:rPr>
          <w:t>, et al</w:t>
        </w:r>
        <w:r w:rsidR="00183004">
          <w:rPr>
            <w:rFonts w:cs="Times New Roman"/>
            <w:noProof/>
            <w:szCs w:val="32"/>
          </w:rPr>
          <w:t xml:space="preserve"> 2015</w:t>
        </w:r>
      </w:hyperlink>
      <w:r w:rsidR="00183004">
        <w:rPr>
          <w:rFonts w:cs="Times New Roman"/>
          <w:noProof/>
          <w:szCs w:val="32"/>
        </w:rPr>
        <w:t>)</w:t>
      </w:r>
      <w:r w:rsidR="003738A1">
        <w:rPr>
          <w:rFonts w:cs="Times New Roman"/>
          <w:szCs w:val="32"/>
        </w:rPr>
        <w:fldChar w:fldCharType="end"/>
      </w:r>
      <w:r w:rsidRPr="00497543">
        <w:rPr>
          <w:rFonts w:cs="Times New Roman"/>
          <w:szCs w:val="32"/>
        </w:rPr>
        <w:t xml:space="preserve">, many researchers are concerned by the risk of lymphoma cells persistence into the eyes, with the consequent increased risk of tumor relapse. Consequently, a benefit from the addition of direct intravitreal injection of cytostatics has been hypothesized, and a </w:t>
      </w:r>
      <w:r w:rsidRPr="007C15C4">
        <w:rPr>
          <w:rFonts w:cs="Times New Roman"/>
          <w:szCs w:val="32"/>
        </w:rPr>
        <w:t xml:space="preserve">large retrospective study has suggested that this strategy is associated with improved PFS </w:t>
      </w:r>
      <w:r w:rsidR="003738A1">
        <w:rPr>
          <w:rFonts w:cs="Times New Roman"/>
          <w:szCs w:val="32"/>
        </w:rPr>
        <w:fldChar w:fldCharType="begin">
          <w:fldData xml:space="preserve">PEVuZE5vdGU+PENpdGU+PEF1dGhvcj5HcmltbTwvQXV0aG9yPjxZZWFyPjIwMDg8L1llYXI+PFJl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M1NS02MDwvcGFnZXM+PHZvbHVtZT43MTwvdm9sdW1lPjxudW1iZXI+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HcmltbTwvQXV0aG9yPjxZZWFyPjIwMDg8L1llYXI+PFJl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6" w:tooltip="Grimm, 2008 #148" w:history="1">
        <w:r w:rsidR="00183004">
          <w:rPr>
            <w:rFonts w:cs="Times New Roman"/>
            <w:noProof/>
            <w:szCs w:val="32"/>
          </w:rPr>
          <w:t>Grimm</w:t>
        </w:r>
        <w:r w:rsidR="00183004" w:rsidRPr="00183004">
          <w:rPr>
            <w:rFonts w:cs="Times New Roman"/>
            <w:i/>
            <w:noProof/>
            <w:szCs w:val="32"/>
          </w:rPr>
          <w:t>, et al</w:t>
        </w:r>
        <w:r w:rsidR="00183004">
          <w:rPr>
            <w:rFonts w:cs="Times New Roman"/>
            <w:noProof/>
            <w:szCs w:val="32"/>
          </w:rPr>
          <w:t xml:space="preserve"> 2008</w:t>
        </w:r>
      </w:hyperlink>
      <w:r w:rsidR="00183004">
        <w:rPr>
          <w:rFonts w:cs="Times New Roman"/>
          <w:noProof/>
          <w:szCs w:val="32"/>
        </w:rPr>
        <w:t>)</w:t>
      </w:r>
      <w:r w:rsidR="003738A1">
        <w:rPr>
          <w:rFonts w:cs="Times New Roman"/>
          <w:szCs w:val="32"/>
        </w:rPr>
        <w:fldChar w:fldCharType="end"/>
      </w:r>
      <w:r w:rsidRPr="007C15C4">
        <w:rPr>
          <w:rFonts w:cs="Times New Roman"/>
          <w:szCs w:val="32"/>
        </w:rPr>
        <w:t xml:space="preserve">, but its effect on OS remains to be defined. Intravitreal </w:t>
      </w:r>
      <w:r w:rsidR="00F101DC" w:rsidRPr="007C15C4">
        <w:rPr>
          <w:rFonts w:cs="Times New Roman"/>
          <w:szCs w:val="32"/>
        </w:rPr>
        <w:t>MTX</w:t>
      </w:r>
      <w:r w:rsidR="00C733E3" w:rsidRPr="007C15C4">
        <w:rPr>
          <w:rFonts w:cs="Times New Roman"/>
          <w:szCs w:val="32"/>
        </w:rPr>
        <w:t xml:space="preserve"> </w:t>
      </w:r>
      <w:r w:rsidRPr="007C15C4">
        <w:rPr>
          <w:rFonts w:cs="Times New Roman"/>
          <w:szCs w:val="32"/>
        </w:rPr>
        <w:t xml:space="preserve">is highly </w:t>
      </w:r>
      <w:r w:rsidR="009F43BE" w:rsidRPr="007C15C4">
        <w:rPr>
          <w:rFonts w:cs="Times New Roman"/>
          <w:szCs w:val="32"/>
        </w:rPr>
        <w:t xml:space="preserve">effective </w:t>
      </w:r>
      <w:r w:rsidRPr="007C15C4">
        <w:rPr>
          <w:rFonts w:cs="Times New Roman"/>
          <w:szCs w:val="32"/>
        </w:rPr>
        <w:t>but does not affect OS</w:t>
      </w:r>
      <w:r w:rsidR="00510B5A" w:rsidRPr="007C15C4">
        <w:rPr>
          <w:rFonts w:cs="Times New Roman"/>
          <w:szCs w:val="32"/>
        </w:rPr>
        <w:t>,</w:t>
      </w:r>
      <w:r w:rsidRPr="007C15C4">
        <w:rPr>
          <w:rFonts w:cs="Times New Roman"/>
          <w:szCs w:val="32"/>
        </w:rPr>
        <w:t xml:space="preserve"> and is associated with important side effects in 73% of eyes and significant deterioration of visual acuity in 27% of patients </w:t>
      </w:r>
      <w:r w:rsidR="003738A1">
        <w:rPr>
          <w:rFonts w:cs="Times New Roman"/>
          <w:szCs w:val="32"/>
        </w:rPr>
        <w:fldChar w:fldCharType="begin">
          <w:fldData xml:space="preserve">PEVuZE5vdGU+PENpdGU+PEF1dGhvcj5TbWl0aDwvQXV0aG9yPjxZZWFyPjIwMDI8L1llYXI+PFJl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TbWl0aDwvQXV0aG9yPjxZZWFyPjIwMDI8L1llYXI+PFJl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3" w:tooltip="Frenkel, 2008 #151" w:history="1">
        <w:r w:rsidR="00183004">
          <w:rPr>
            <w:rFonts w:cs="Times New Roman"/>
            <w:noProof/>
            <w:szCs w:val="32"/>
          </w:rPr>
          <w:t>Frenkel</w:t>
        </w:r>
        <w:r w:rsidR="00183004" w:rsidRPr="00183004">
          <w:rPr>
            <w:rFonts w:cs="Times New Roman"/>
            <w:i/>
            <w:noProof/>
            <w:szCs w:val="32"/>
          </w:rPr>
          <w:t>, et al</w:t>
        </w:r>
        <w:r w:rsidR="00183004">
          <w:rPr>
            <w:rFonts w:cs="Times New Roman"/>
            <w:noProof/>
            <w:szCs w:val="32"/>
          </w:rPr>
          <w:t xml:space="preserve"> 2008</w:t>
        </w:r>
      </w:hyperlink>
      <w:r w:rsidR="00183004">
        <w:rPr>
          <w:rFonts w:cs="Times New Roman"/>
          <w:noProof/>
          <w:szCs w:val="32"/>
        </w:rPr>
        <w:t xml:space="preserve">, </w:t>
      </w:r>
      <w:hyperlink w:anchor="_ENREF_67" w:tooltip="Smith, 2002 #150" w:history="1">
        <w:r w:rsidR="00183004">
          <w:rPr>
            <w:rFonts w:cs="Times New Roman"/>
            <w:noProof/>
            <w:szCs w:val="32"/>
          </w:rPr>
          <w:t>Smith</w:t>
        </w:r>
        <w:r w:rsidR="00183004" w:rsidRPr="00183004">
          <w:rPr>
            <w:rFonts w:cs="Times New Roman"/>
            <w:i/>
            <w:noProof/>
            <w:szCs w:val="32"/>
          </w:rPr>
          <w:t>, et al</w:t>
        </w:r>
        <w:r w:rsidR="00183004">
          <w:rPr>
            <w:rFonts w:cs="Times New Roman"/>
            <w:noProof/>
            <w:szCs w:val="32"/>
          </w:rPr>
          <w:t xml:space="preserve"> 2002</w:t>
        </w:r>
      </w:hyperlink>
      <w:r w:rsidR="00183004">
        <w:rPr>
          <w:rFonts w:cs="Times New Roman"/>
          <w:noProof/>
          <w:szCs w:val="32"/>
        </w:rPr>
        <w:t>)</w:t>
      </w:r>
      <w:r w:rsidR="003738A1">
        <w:rPr>
          <w:rFonts w:cs="Times New Roman"/>
          <w:szCs w:val="32"/>
        </w:rPr>
        <w:fldChar w:fldCharType="end"/>
      </w:r>
      <w:r w:rsidRPr="007C15C4">
        <w:rPr>
          <w:rFonts w:cs="Times New Roman"/>
          <w:szCs w:val="32"/>
        </w:rPr>
        <w:t xml:space="preserve">. </w:t>
      </w:r>
    </w:p>
    <w:p w:rsidR="004D1764" w:rsidRPr="007C15C4" w:rsidRDefault="00D61859" w:rsidP="00B20935">
      <w:pPr>
        <w:spacing w:after="0" w:line="360" w:lineRule="auto"/>
        <w:jc w:val="both"/>
        <w:rPr>
          <w:rFonts w:cs="Times New Roman"/>
          <w:szCs w:val="32"/>
        </w:rPr>
      </w:pPr>
      <w:r w:rsidRPr="007C15C4">
        <w:rPr>
          <w:rFonts w:cs="Times New Roman"/>
          <w:szCs w:val="32"/>
        </w:rPr>
        <w:t>Ano</w:t>
      </w:r>
      <w:r w:rsidR="00781137" w:rsidRPr="007C15C4">
        <w:rPr>
          <w:rFonts w:cs="Times New Roman"/>
          <w:szCs w:val="32"/>
        </w:rPr>
        <w:t xml:space="preserve">ther </w:t>
      </w:r>
      <w:r w:rsidR="00F4250A" w:rsidRPr="007C15C4">
        <w:rPr>
          <w:rFonts w:cs="Times New Roman"/>
          <w:szCs w:val="32"/>
        </w:rPr>
        <w:t>agent</w:t>
      </w:r>
      <w:r w:rsidR="00781137" w:rsidRPr="007C15C4">
        <w:rPr>
          <w:rFonts w:cs="Times New Roman"/>
          <w:szCs w:val="32"/>
        </w:rPr>
        <w:t xml:space="preserve"> </w:t>
      </w:r>
      <w:r w:rsidRPr="007C15C4">
        <w:rPr>
          <w:rFonts w:cs="Times New Roman"/>
          <w:szCs w:val="32"/>
        </w:rPr>
        <w:t xml:space="preserve">administered in </w:t>
      </w:r>
      <w:r w:rsidR="00133254" w:rsidRPr="007C15C4">
        <w:rPr>
          <w:rFonts w:cs="Times New Roman"/>
          <w:szCs w:val="32"/>
        </w:rPr>
        <w:t xml:space="preserve">patients with </w:t>
      </w:r>
      <w:r w:rsidRPr="007C15C4">
        <w:rPr>
          <w:rFonts w:cs="Times New Roman"/>
          <w:szCs w:val="32"/>
        </w:rPr>
        <w:t>PVRL</w:t>
      </w:r>
      <w:r w:rsidR="00010645" w:rsidRPr="007C15C4">
        <w:rPr>
          <w:rFonts w:cs="Times New Roman"/>
          <w:szCs w:val="32"/>
        </w:rPr>
        <w:t>,</w:t>
      </w:r>
      <w:r w:rsidRPr="007C15C4">
        <w:rPr>
          <w:rFonts w:cs="Times New Roman"/>
          <w:szCs w:val="32"/>
        </w:rPr>
        <w:t xml:space="preserve"> </w:t>
      </w:r>
      <w:r w:rsidR="009F71B0" w:rsidRPr="007C15C4">
        <w:rPr>
          <w:rFonts w:cs="Times New Roman"/>
          <w:szCs w:val="32"/>
        </w:rPr>
        <w:t xml:space="preserve">with and </w:t>
      </w:r>
      <w:r w:rsidRPr="007C15C4">
        <w:rPr>
          <w:rFonts w:cs="Times New Roman"/>
          <w:szCs w:val="32"/>
        </w:rPr>
        <w:t xml:space="preserve">without </w:t>
      </w:r>
      <w:r w:rsidR="00133254" w:rsidRPr="007C15C4">
        <w:rPr>
          <w:rFonts w:cs="Times New Roman"/>
          <w:szCs w:val="32"/>
        </w:rPr>
        <w:t xml:space="preserve">any </w:t>
      </w:r>
      <w:r w:rsidRPr="007C15C4">
        <w:rPr>
          <w:rFonts w:cs="Times New Roman"/>
          <w:szCs w:val="32"/>
        </w:rPr>
        <w:t xml:space="preserve">evidence of </w:t>
      </w:r>
      <w:r w:rsidR="00133254" w:rsidRPr="007C15C4">
        <w:rPr>
          <w:rFonts w:cs="Times New Roman"/>
          <w:szCs w:val="32"/>
        </w:rPr>
        <w:t xml:space="preserve">concomitant </w:t>
      </w:r>
      <w:r w:rsidRPr="007C15C4">
        <w:rPr>
          <w:rFonts w:cs="Times New Roman"/>
          <w:szCs w:val="32"/>
        </w:rPr>
        <w:t>cerebral disease</w:t>
      </w:r>
      <w:r w:rsidR="003D10E9" w:rsidRPr="007C15C4">
        <w:rPr>
          <w:rFonts w:cs="Times New Roman"/>
          <w:szCs w:val="32"/>
        </w:rPr>
        <w:t>,</w:t>
      </w:r>
      <w:r w:rsidRPr="007C15C4">
        <w:rPr>
          <w:rFonts w:cs="Times New Roman"/>
          <w:szCs w:val="32"/>
        </w:rPr>
        <w:t xml:space="preserve"> </w:t>
      </w:r>
      <w:r w:rsidR="007E3A53" w:rsidRPr="007C15C4">
        <w:rPr>
          <w:rFonts w:cs="Times New Roman"/>
          <w:szCs w:val="32"/>
        </w:rPr>
        <w:t>in</w:t>
      </w:r>
      <w:r w:rsidRPr="007C15C4">
        <w:rPr>
          <w:rFonts w:cs="Times New Roman"/>
          <w:szCs w:val="32"/>
        </w:rPr>
        <w:t>c</w:t>
      </w:r>
      <w:r w:rsidR="007E3A53" w:rsidRPr="007C15C4">
        <w:rPr>
          <w:rFonts w:cs="Times New Roman"/>
          <w:szCs w:val="32"/>
        </w:rPr>
        <w:t>l</w:t>
      </w:r>
      <w:r w:rsidRPr="007C15C4">
        <w:rPr>
          <w:rFonts w:cs="Times New Roman"/>
          <w:szCs w:val="32"/>
        </w:rPr>
        <w:t>udes</w:t>
      </w:r>
      <w:r w:rsidR="00781137" w:rsidRPr="007C15C4">
        <w:rPr>
          <w:rFonts w:cs="Times New Roman"/>
          <w:szCs w:val="32"/>
        </w:rPr>
        <w:t xml:space="preserve"> intravitreal rituximab</w:t>
      </w:r>
      <w:r w:rsidR="00B030AE" w:rsidRPr="007C15C4">
        <w:rPr>
          <w:rFonts w:cs="Times New Roman"/>
          <w:szCs w:val="32"/>
        </w:rPr>
        <w:t xml:space="preserve">, </w:t>
      </w:r>
      <w:r w:rsidR="00DB707B" w:rsidRPr="00497543">
        <w:rPr>
          <w:rFonts w:cs="Times New Roman"/>
          <w:szCs w:val="32"/>
        </w:rPr>
        <w:t>anti-CD20 monoclonal antibody</w:t>
      </w:r>
      <w:r w:rsidR="003D10E9" w:rsidRPr="00497543">
        <w:rPr>
          <w:rFonts w:cs="Times New Roman"/>
          <w:szCs w:val="32"/>
        </w:rPr>
        <w:t>,</w:t>
      </w:r>
      <w:r w:rsidR="00DB707B" w:rsidRPr="00497543">
        <w:rPr>
          <w:rFonts w:cs="Times New Roman"/>
          <w:szCs w:val="32"/>
        </w:rPr>
        <w:t xml:space="preserve"> either alone or in combination chemotherapy</w:t>
      </w:r>
      <w:r w:rsidR="00DB707B" w:rsidRPr="007C15C4">
        <w:rPr>
          <w:rFonts w:cs="Times New Roman"/>
          <w:szCs w:val="32"/>
        </w:rPr>
        <w:t xml:space="preserve"> with intravitreal MTX. </w:t>
      </w:r>
      <w:r w:rsidR="003D10E9" w:rsidRPr="00497543">
        <w:rPr>
          <w:rFonts w:cs="Times New Roman"/>
          <w:szCs w:val="32"/>
        </w:rPr>
        <w:t>Most data regarding the efficacy of rituximab in treating PVRL currently comes from case reports and a few retrospective case series</w:t>
      </w:r>
      <w:r w:rsidR="00EA1647" w:rsidRPr="00497543">
        <w:rPr>
          <w:rFonts w:cs="Times New Roman"/>
          <w:szCs w:val="32"/>
        </w:rPr>
        <w:t xml:space="preserve"> </w:t>
      </w:r>
      <w:r w:rsidR="003738A1">
        <w:rPr>
          <w:rFonts w:cs="Times New Roman"/>
          <w:szCs w:val="32"/>
        </w:rPr>
        <w:fldChar w:fldCharType="begin">
          <w:fldData xml:space="preserve">PEVuZE5vdGU+PENpdGU+PEF1dGhvcj5IYXNoaWRhPC9BdXRob3I+PFllYXI+MjAxMjwvWWVhcj48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IYXNoaWRhPC9BdXRob3I+PFllYXI+MjAxMjwvWWVhcj48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8" w:tooltip="Hashida, 2012 #245" w:history="1">
        <w:r w:rsidR="00183004">
          <w:rPr>
            <w:rFonts w:cs="Times New Roman"/>
            <w:noProof/>
            <w:szCs w:val="32"/>
          </w:rPr>
          <w:t>Hashida</w:t>
        </w:r>
        <w:r w:rsidR="00183004" w:rsidRPr="00183004">
          <w:rPr>
            <w:rFonts w:cs="Times New Roman"/>
            <w:i/>
            <w:noProof/>
            <w:szCs w:val="32"/>
          </w:rPr>
          <w:t>, et al</w:t>
        </w:r>
        <w:r w:rsidR="00183004">
          <w:rPr>
            <w:rFonts w:cs="Times New Roman"/>
            <w:noProof/>
            <w:szCs w:val="32"/>
          </w:rPr>
          <w:t xml:space="preserve"> 2012</w:t>
        </w:r>
      </w:hyperlink>
      <w:r w:rsidR="00183004">
        <w:rPr>
          <w:rFonts w:cs="Times New Roman"/>
          <w:noProof/>
          <w:szCs w:val="32"/>
        </w:rPr>
        <w:t xml:space="preserve">, </w:t>
      </w:r>
      <w:hyperlink w:anchor="_ENREF_40" w:tooltip="Itty, 2009 #153" w:history="1">
        <w:r w:rsidR="00183004">
          <w:rPr>
            <w:rFonts w:cs="Times New Roman"/>
            <w:noProof/>
            <w:szCs w:val="32"/>
          </w:rPr>
          <w:t>Itty and Pulido 2009</w:t>
        </w:r>
      </w:hyperlink>
      <w:r w:rsidR="00183004">
        <w:rPr>
          <w:rFonts w:cs="Times New Roman"/>
          <w:noProof/>
          <w:szCs w:val="32"/>
        </w:rPr>
        <w:t xml:space="preserve">, </w:t>
      </w:r>
      <w:hyperlink w:anchor="_ENREF_70" w:tooltip="Turaka, 2012 #26" w:history="1">
        <w:r w:rsidR="00183004">
          <w:rPr>
            <w:rFonts w:cs="Times New Roman"/>
            <w:noProof/>
            <w:szCs w:val="32"/>
          </w:rPr>
          <w:t>Turaka</w:t>
        </w:r>
        <w:r w:rsidR="00183004" w:rsidRPr="00183004">
          <w:rPr>
            <w:rFonts w:cs="Times New Roman"/>
            <w:i/>
            <w:noProof/>
            <w:szCs w:val="32"/>
          </w:rPr>
          <w:t>, et al</w:t>
        </w:r>
        <w:r w:rsidR="00183004">
          <w:rPr>
            <w:rFonts w:cs="Times New Roman"/>
            <w:noProof/>
            <w:szCs w:val="32"/>
          </w:rPr>
          <w:t xml:space="preserve"> 2012</w:t>
        </w:r>
      </w:hyperlink>
      <w:r w:rsidR="00183004">
        <w:rPr>
          <w:rFonts w:cs="Times New Roman"/>
          <w:noProof/>
          <w:szCs w:val="32"/>
        </w:rPr>
        <w:t xml:space="preserve">, </w:t>
      </w:r>
      <w:hyperlink w:anchor="_ENREF_72" w:tooltip="Vosganian, 2011 #246" w:history="1">
        <w:r w:rsidR="00183004">
          <w:rPr>
            <w:rFonts w:cs="Times New Roman"/>
            <w:noProof/>
            <w:szCs w:val="32"/>
          </w:rPr>
          <w:t>Vosganian</w:t>
        </w:r>
        <w:r w:rsidR="00183004" w:rsidRPr="00183004">
          <w:rPr>
            <w:rFonts w:cs="Times New Roman"/>
            <w:i/>
            <w:noProof/>
            <w:szCs w:val="32"/>
          </w:rPr>
          <w:t>, et al</w:t>
        </w:r>
        <w:r w:rsidR="00183004">
          <w:rPr>
            <w:rFonts w:cs="Times New Roman"/>
            <w:noProof/>
            <w:szCs w:val="32"/>
          </w:rPr>
          <w:t xml:space="preserve"> 2011</w:t>
        </w:r>
      </w:hyperlink>
      <w:r w:rsidR="00183004">
        <w:rPr>
          <w:rFonts w:cs="Times New Roman"/>
          <w:noProof/>
          <w:szCs w:val="32"/>
        </w:rPr>
        <w:t>)</w:t>
      </w:r>
      <w:r w:rsidR="003738A1">
        <w:rPr>
          <w:rFonts w:cs="Times New Roman"/>
          <w:szCs w:val="32"/>
        </w:rPr>
        <w:fldChar w:fldCharType="end"/>
      </w:r>
      <w:r w:rsidR="002F2096" w:rsidRPr="007C15C4">
        <w:rPr>
          <w:rFonts w:cs="Times New Roman"/>
          <w:szCs w:val="32"/>
        </w:rPr>
        <w:t>.</w:t>
      </w:r>
      <w:r w:rsidR="003D10E9" w:rsidRPr="007C15C4">
        <w:rPr>
          <w:rFonts w:cs="Times New Roman"/>
          <w:szCs w:val="32"/>
        </w:rPr>
        <w:t xml:space="preserve"> </w:t>
      </w:r>
      <w:r w:rsidR="004D1764" w:rsidRPr="00497543">
        <w:rPr>
          <w:rFonts w:cs="Times New Roman"/>
          <w:szCs w:val="32"/>
        </w:rPr>
        <w:t xml:space="preserve">Although these authors </w:t>
      </w:r>
      <w:r w:rsidR="00F923C6" w:rsidRPr="00497543">
        <w:rPr>
          <w:rFonts w:cs="Times New Roman"/>
          <w:szCs w:val="32"/>
        </w:rPr>
        <w:t>suggest that</w:t>
      </w:r>
      <w:r w:rsidR="004D1764" w:rsidRPr="00497543">
        <w:rPr>
          <w:rFonts w:cs="Times New Roman"/>
          <w:szCs w:val="32"/>
        </w:rPr>
        <w:t xml:space="preserve"> rituximab </w:t>
      </w:r>
      <w:r w:rsidR="00F923C6" w:rsidRPr="00497543">
        <w:rPr>
          <w:rFonts w:cs="Times New Roman"/>
          <w:szCs w:val="32"/>
        </w:rPr>
        <w:t>is safe and</w:t>
      </w:r>
      <w:r w:rsidR="00F923C6" w:rsidRPr="007C15C4">
        <w:rPr>
          <w:rFonts w:cs="Times New Roman"/>
          <w:szCs w:val="32"/>
        </w:rPr>
        <w:t xml:space="preserve"> efficacious</w:t>
      </w:r>
      <w:r w:rsidR="00F923C6" w:rsidRPr="00497543">
        <w:rPr>
          <w:rFonts w:cs="Times New Roman"/>
          <w:szCs w:val="32"/>
        </w:rPr>
        <w:t xml:space="preserve"> </w:t>
      </w:r>
      <w:r w:rsidR="004D1764" w:rsidRPr="00497543">
        <w:rPr>
          <w:rFonts w:cs="Times New Roman"/>
          <w:szCs w:val="32"/>
        </w:rPr>
        <w:t xml:space="preserve">in PVRL, </w:t>
      </w:r>
      <w:r w:rsidR="00D84ACB" w:rsidRPr="00497543">
        <w:rPr>
          <w:rFonts w:cs="Times New Roman"/>
          <w:szCs w:val="32"/>
        </w:rPr>
        <w:t>these</w:t>
      </w:r>
      <w:r w:rsidR="004D1764" w:rsidRPr="00497543">
        <w:rPr>
          <w:rFonts w:cs="Times New Roman"/>
          <w:szCs w:val="32"/>
        </w:rPr>
        <w:t xml:space="preserve"> results do</w:t>
      </w:r>
      <w:r w:rsidR="007345F3" w:rsidRPr="00497543">
        <w:rPr>
          <w:rFonts w:cs="Times New Roman"/>
          <w:szCs w:val="32"/>
        </w:rPr>
        <w:t xml:space="preserve"> </w:t>
      </w:r>
      <w:r w:rsidR="004D1764" w:rsidRPr="00497543">
        <w:rPr>
          <w:rFonts w:cs="Times New Roman"/>
          <w:szCs w:val="32"/>
        </w:rPr>
        <w:t xml:space="preserve">further emphasize the need for prospective </w:t>
      </w:r>
      <w:r w:rsidR="007345F3" w:rsidRPr="00497543">
        <w:rPr>
          <w:rFonts w:cs="Times New Roman"/>
          <w:szCs w:val="32"/>
        </w:rPr>
        <w:t>clinical trials in competitive</w:t>
      </w:r>
      <w:r w:rsidR="004D1764" w:rsidRPr="00497543">
        <w:rPr>
          <w:rFonts w:cs="Times New Roman"/>
          <w:szCs w:val="32"/>
        </w:rPr>
        <w:t xml:space="preserve"> treatments for </w:t>
      </w:r>
      <w:r w:rsidR="007345F3" w:rsidRPr="00497543">
        <w:rPr>
          <w:rFonts w:cs="Times New Roman"/>
          <w:szCs w:val="32"/>
        </w:rPr>
        <w:t xml:space="preserve">this </w:t>
      </w:r>
      <w:r w:rsidR="00156F12" w:rsidRPr="00497543">
        <w:rPr>
          <w:rFonts w:cs="Times New Roman"/>
          <w:szCs w:val="32"/>
        </w:rPr>
        <w:t xml:space="preserve">aggressive </w:t>
      </w:r>
      <w:r w:rsidR="007345F3" w:rsidRPr="00497543">
        <w:rPr>
          <w:rFonts w:cs="Times New Roman"/>
          <w:szCs w:val="32"/>
        </w:rPr>
        <w:t>disease.</w:t>
      </w:r>
    </w:p>
    <w:p w:rsidR="00E50C50" w:rsidRPr="00B20935" w:rsidRDefault="00E50C50" w:rsidP="00B20935">
      <w:pPr>
        <w:spacing w:after="0" w:line="360" w:lineRule="auto"/>
        <w:jc w:val="both"/>
        <w:rPr>
          <w:rFonts w:cs="Arial"/>
        </w:rPr>
      </w:pPr>
    </w:p>
    <w:p w:rsidR="00E50C50" w:rsidRPr="00766520" w:rsidRDefault="00E50C50" w:rsidP="00B20935">
      <w:pPr>
        <w:spacing w:after="0" w:line="360" w:lineRule="auto"/>
        <w:jc w:val="both"/>
        <w:rPr>
          <w:rFonts w:cs="Times New Roman"/>
          <w:b/>
          <w:szCs w:val="32"/>
        </w:rPr>
      </w:pPr>
      <w:r w:rsidRPr="00766520">
        <w:rPr>
          <w:rFonts w:cs="Times New Roman"/>
          <w:b/>
          <w:szCs w:val="32"/>
        </w:rPr>
        <w:t>Prognosis and prognostic markers of PVRL</w:t>
      </w:r>
    </w:p>
    <w:p w:rsidR="0042502E" w:rsidRDefault="00397340" w:rsidP="00C43622">
      <w:pPr>
        <w:spacing w:line="360" w:lineRule="auto"/>
        <w:jc w:val="both"/>
        <w:rPr>
          <w:rFonts w:cs="Times New Roman"/>
          <w:szCs w:val="32"/>
        </w:rPr>
      </w:pPr>
      <w:r w:rsidRPr="00766520">
        <w:rPr>
          <w:rFonts w:cs="Times New Roman"/>
          <w:szCs w:val="32"/>
        </w:rPr>
        <w:t>T</w:t>
      </w:r>
      <w:r w:rsidR="00B20935" w:rsidRPr="00766520">
        <w:rPr>
          <w:rFonts w:cs="Times New Roman"/>
          <w:szCs w:val="32"/>
        </w:rPr>
        <w:t>o date, t</w:t>
      </w:r>
      <w:r w:rsidRPr="00766520">
        <w:rPr>
          <w:rFonts w:cs="Times New Roman"/>
          <w:szCs w:val="32"/>
        </w:rPr>
        <w:t>here are very little data around concerning p</w:t>
      </w:r>
      <w:r w:rsidR="00B20935" w:rsidRPr="00766520">
        <w:rPr>
          <w:rFonts w:cs="Times New Roman"/>
          <w:szCs w:val="32"/>
        </w:rPr>
        <w:t>a</w:t>
      </w:r>
      <w:r w:rsidRPr="00766520">
        <w:rPr>
          <w:rFonts w:cs="Times New Roman"/>
          <w:szCs w:val="32"/>
        </w:rPr>
        <w:t xml:space="preserve">thological </w:t>
      </w:r>
      <w:r w:rsidR="00080834" w:rsidRPr="00766520">
        <w:rPr>
          <w:rFonts w:cs="Times New Roman"/>
          <w:szCs w:val="32"/>
        </w:rPr>
        <w:t>bio</w:t>
      </w:r>
      <w:r w:rsidRPr="00766520">
        <w:rPr>
          <w:rFonts w:cs="Times New Roman"/>
          <w:szCs w:val="32"/>
        </w:rPr>
        <w:t xml:space="preserve">markers, </w:t>
      </w:r>
      <w:r w:rsidR="00080834" w:rsidRPr="00766520">
        <w:rPr>
          <w:rFonts w:cs="Times New Roman"/>
          <w:szCs w:val="32"/>
        </w:rPr>
        <w:t xml:space="preserve">predicting the prognosis of PVRL. </w:t>
      </w:r>
      <w:r w:rsidR="0042502E" w:rsidRPr="00766520">
        <w:rPr>
          <w:rFonts w:cs="Times New Roman"/>
          <w:szCs w:val="32"/>
        </w:rPr>
        <w:t>For PCNSL, t</w:t>
      </w:r>
      <w:r w:rsidR="0042502E" w:rsidRPr="00497543">
        <w:rPr>
          <w:rFonts w:cs="Times New Roman"/>
          <w:szCs w:val="32"/>
        </w:rPr>
        <w:t xml:space="preserve">he International Extranodal Lymphoma Study Group (IELSG) </w:t>
      </w:r>
      <w:r w:rsidR="000E3AF1">
        <w:rPr>
          <w:rFonts w:cs="Times New Roman"/>
          <w:szCs w:val="32"/>
        </w:rPr>
        <w:t xml:space="preserve">has </w:t>
      </w:r>
      <w:r w:rsidR="0042502E" w:rsidRPr="00497543">
        <w:rPr>
          <w:rFonts w:cs="Times New Roman"/>
          <w:szCs w:val="32"/>
        </w:rPr>
        <w:t xml:space="preserve">identified five clinical variables that correlate with prognosis, three are shared with systemic NHL: elevated </w:t>
      </w:r>
      <w:r w:rsidR="00E37A97" w:rsidRPr="00497543">
        <w:rPr>
          <w:rFonts w:cs="Times New Roman"/>
          <w:szCs w:val="32"/>
        </w:rPr>
        <w:t>l</w:t>
      </w:r>
      <w:r w:rsidR="00995533" w:rsidRPr="00497543">
        <w:rPr>
          <w:rFonts w:cs="Times New Roman"/>
          <w:szCs w:val="32"/>
        </w:rPr>
        <w:t xml:space="preserve">iver </w:t>
      </w:r>
      <w:r w:rsidR="00E37A97" w:rsidRPr="00497543">
        <w:rPr>
          <w:rFonts w:cs="Times New Roman"/>
          <w:szCs w:val="32"/>
        </w:rPr>
        <w:t>d</w:t>
      </w:r>
      <w:r w:rsidR="00995533" w:rsidRPr="00497543">
        <w:rPr>
          <w:rFonts w:cs="Times New Roman"/>
          <w:szCs w:val="32"/>
        </w:rPr>
        <w:t>e</w:t>
      </w:r>
      <w:r w:rsidR="00E37A97" w:rsidRPr="00497543">
        <w:rPr>
          <w:rFonts w:cs="Times New Roman"/>
          <w:szCs w:val="32"/>
        </w:rPr>
        <w:t>h</w:t>
      </w:r>
      <w:r w:rsidR="00995533" w:rsidRPr="00497543">
        <w:rPr>
          <w:rFonts w:cs="Times New Roman"/>
          <w:szCs w:val="32"/>
        </w:rPr>
        <w:t>ydrogenase</w:t>
      </w:r>
      <w:r w:rsidR="00E37A97" w:rsidRPr="00497543">
        <w:rPr>
          <w:rFonts w:cs="Times New Roman"/>
          <w:szCs w:val="32"/>
        </w:rPr>
        <w:t xml:space="preserve"> (LDH)</w:t>
      </w:r>
      <w:r w:rsidR="0042502E" w:rsidRPr="00497543">
        <w:rPr>
          <w:rFonts w:cs="Times New Roman"/>
          <w:szCs w:val="32"/>
        </w:rPr>
        <w:t xml:space="preserve">, age greater than 60, and </w:t>
      </w:r>
      <w:r w:rsidR="00DE7BDA" w:rsidRPr="00497543">
        <w:rPr>
          <w:rFonts w:cs="Times New Roman"/>
          <w:szCs w:val="32"/>
        </w:rPr>
        <w:t xml:space="preserve">the </w:t>
      </w:r>
      <w:r w:rsidR="0042502E" w:rsidRPr="00497543">
        <w:rPr>
          <w:rFonts w:cs="Times New Roman"/>
          <w:szCs w:val="32"/>
        </w:rPr>
        <w:t>Eastern Cooperative Group performance status greater than 1; parameters specific to PCNSL include elevated CSF protein as well as tumor location within the deep regions of the brain (periventricular, basal ganglia, brainstem and/or cerebellum). The presence of 0-1, 2-3, or 4-5 adverse risk factors correlates with 2-year survival rates of 80%, 48% or 15%</w:t>
      </w:r>
      <w:r w:rsidR="009E51E3" w:rsidRPr="00497543">
        <w:rPr>
          <w:rFonts w:cs="Times New Roman"/>
          <w:szCs w:val="32"/>
        </w:rPr>
        <w:t xml:space="preserve"> </w:t>
      </w:r>
      <w:r w:rsidR="003738A1">
        <w:rPr>
          <w:rFonts w:cs="Times New Roman"/>
          <w:szCs w:val="32"/>
        </w:rPr>
        <w:fldChar w:fldCharType="begin">
          <w:fldData xml:space="preserve">PEVuZE5vdGU+PENpdGU+PEF1dGhvcj5GZXJyZXJpPC9BdXRob3I+PFllYXI+MjAwMzwvWWVhcj48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GZXJyZXJpPC9BdXRob3I+PFllYXI+MjAwMzwvWWVhcj48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31" w:tooltip="Ferreri, 2003 #248" w:history="1">
        <w:r w:rsidR="00183004">
          <w:rPr>
            <w:rFonts w:cs="Times New Roman"/>
            <w:noProof/>
            <w:szCs w:val="32"/>
          </w:rPr>
          <w:t>Ferreri</w:t>
        </w:r>
        <w:r w:rsidR="00183004" w:rsidRPr="00183004">
          <w:rPr>
            <w:rFonts w:cs="Times New Roman"/>
            <w:i/>
            <w:noProof/>
            <w:szCs w:val="32"/>
          </w:rPr>
          <w:t>, et al</w:t>
        </w:r>
        <w:r w:rsidR="00183004">
          <w:rPr>
            <w:rFonts w:cs="Times New Roman"/>
            <w:noProof/>
            <w:szCs w:val="32"/>
          </w:rPr>
          <w:t xml:space="preserve"> 2003</w:t>
        </w:r>
      </w:hyperlink>
      <w:r w:rsidR="00183004">
        <w:rPr>
          <w:rFonts w:cs="Times New Roman"/>
          <w:noProof/>
          <w:szCs w:val="32"/>
        </w:rPr>
        <w:t>)</w:t>
      </w:r>
      <w:r w:rsidR="003738A1">
        <w:rPr>
          <w:rFonts w:cs="Times New Roman"/>
          <w:szCs w:val="32"/>
        </w:rPr>
        <w:fldChar w:fldCharType="end"/>
      </w:r>
      <w:r w:rsidR="00C61A47" w:rsidRPr="00497543">
        <w:rPr>
          <w:rFonts w:cs="Times New Roman"/>
          <w:szCs w:val="32"/>
        </w:rPr>
        <w:t xml:space="preserve"> </w:t>
      </w:r>
      <w:r w:rsidR="007B1AEA" w:rsidRPr="00497543">
        <w:rPr>
          <w:rFonts w:cs="Times New Roman"/>
          <w:szCs w:val="32"/>
        </w:rPr>
        <w:t xml:space="preserve"> </w:t>
      </w:r>
      <w:r w:rsidR="009106E7" w:rsidRPr="00497543">
        <w:rPr>
          <w:rFonts w:cs="Times New Roman"/>
          <w:szCs w:val="32"/>
        </w:rPr>
        <w:t>While the IELSG considered age 60 years to be the cut</w:t>
      </w:r>
      <w:r w:rsidR="000E3AF1">
        <w:rPr>
          <w:rFonts w:cs="Times New Roman"/>
          <w:szCs w:val="32"/>
        </w:rPr>
        <w:t>-</w:t>
      </w:r>
      <w:r w:rsidR="009106E7" w:rsidRPr="00497543">
        <w:rPr>
          <w:rFonts w:cs="Times New Roman"/>
          <w:szCs w:val="32"/>
        </w:rPr>
        <w:t>point above which prognosis declines, the Memorial Sloan-Kettering prognostic index employs a cut</w:t>
      </w:r>
      <w:r w:rsidR="00941EB0" w:rsidRPr="00497543">
        <w:rPr>
          <w:rFonts w:cs="Times New Roman"/>
          <w:szCs w:val="32"/>
        </w:rPr>
        <w:t xml:space="preserve">-off </w:t>
      </w:r>
      <w:r w:rsidR="009106E7" w:rsidRPr="00497543">
        <w:rPr>
          <w:rFonts w:cs="Times New Roman"/>
          <w:szCs w:val="32"/>
        </w:rPr>
        <w:t xml:space="preserve">point of age 50 </w:t>
      </w:r>
      <w:r w:rsidR="003738A1">
        <w:rPr>
          <w:rFonts w:cs="Times New Roman"/>
          <w:szCs w:val="32"/>
        </w:rPr>
        <w:fldChar w:fldCharType="begin">
          <w:fldData xml:space="preserve">PEVuZE5vdGU+PENpdGU+PEF1dGhvcj5BYnJleTwvQXV0aG9yPjxZZWFyPjIwMDY8L1llYXI+PFJl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</w:fldData>
        </w:fldChar>
      </w:r>
      <w:r w:rsidR="00183004">
        <w:rPr>
          <w:rFonts w:cs="Times New Roman"/>
          <w:szCs w:val="32"/>
        </w:rPr>
        <w:instrText xml:space="preserve"> ADDIN EN.CITE </w:instrText>
      </w:r>
      <w:r w:rsidR="003738A1">
        <w:rPr>
          <w:rFonts w:cs="Times New Roman"/>
          <w:szCs w:val="32"/>
        </w:rPr>
        <w:fldChar w:fldCharType="begin">
          <w:fldData xml:space="preserve">PEVuZE5vdGU+PENpdGU+PEF1dGhvcj5BYnJleTwvQXV0aG9yPjxZZWFyPjIwMDY8L1llYXI+PFJl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</w:fldData>
        </w:fldChar>
      </w:r>
      <w:r w:rsidR="00183004">
        <w:rPr>
          <w:rFonts w:cs="Times New Roman"/>
          <w:szCs w:val="32"/>
        </w:rPr>
        <w:instrText xml:space="preserve"> ADDIN EN.CITE.DATA </w:instrText>
      </w:r>
      <w:r w:rsidR="00DA05D0" w:rsidRPr="003738A1">
        <w:rPr>
          <w:rFonts w:cs="Times New Roman"/>
          <w:szCs w:val="32"/>
        </w:rPr>
      </w:r>
      <w:r w:rsidR="003738A1">
        <w:rPr>
          <w:rFonts w:cs="Times New Roman"/>
          <w:szCs w:val="32"/>
        </w:rPr>
        <w:fldChar w:fldCharType="end"/>
      </w:r>
      <w:r w:rsidR="00DA05D0" w:rsidRPr="003738A1">
        <w:rPr>
          <w:rFonts w:cs="Times New Roman"/>
          <w:szCs w:val="32"/>
        </w:rPr>
      </w:r>
      <w:r w:rsidR="003738A1">
        <w:rPr>
          <w:rFonts w:cs="Times New Roman"/>
          <w:szCs w:val="32"/>
        </w:rPr>
        <w:fldChar w:fldCharType="separate"/>
      </w:r>
      <w:r w:rsidR="00183004">
        <w:rPr>
          <w:rFonts w:cs="Times New Roman"/>
          <w:noProof/>
          <w:szCs w:val="32"/>
        </w:rPr>
        <w:t>(</w:t>
      </w:r>
      <w:hyperlink w:anchor="_ENREF_1" w:tooltip="Abrey, 2006 #247" w:history="1">
        <w:r w:rsidR="00183004">
          <w:rPr>
            <w:rFonts w:cs="Times New Roman"/>
            <w:noProof/>
            <w:szCs w:val="32"/>
          </w:rPr>
          <w:t>Abrey</w:t>
        </w:r>
        <w:r w:rsidR="00183004" w:rsidRPr="00183004">
          <w:rPr>
            <w:rFonts w:cs="Times New Roman"/>
            <w:i/>
            <w:noProof/>
            <w:szCs w:val="32"/>
          </w:rPr>
          <w:t>, et al</w:t>
        </w:r>
        <w:r w:rsidR="00183004">
          <w:rPr>
            <w:rFonts w:cs="Times New Roman"/>
            <w:noProof/>
            <w:szCs w:val="32"/>
          </w:rPr>
          <w:t xml:space="preserve"> 2006</w:t>
        </w:r>
      </w:hyperlink>
      <w:r w:rsidR="00183004">
        <w:rPr>
          <w:rFonts w:cs="Times New Roman"/>
          <w:noProof/>
          <w:szCs w:val="32"/>
        </w:rPr>
        <w:t>)</w:t>
      </w:r>
      <w:r w:rsidR="003738A1">
        <w:rPr>
          <w:rFonts w:cs="Times New Roman"/>
          <w:szCs w:val="32"/>
        </w:rPr>
        <w:fldChar w:fldCharType="end"/>
      </w:r>
      <w:r w:rsidR="000E3AF1">
        <w:rPr>
          <w:rFonts w:cs="Times New Roman"/>
          <w:szCs w:val="32"/>
        </w:rPr>
        <w:t>.</w:t>
      </w:r>
      <w:r w:rsidR="009106E7" w:rsidRPr="00497543">
        <w:rPr>
          <w:rFonts w:cs="Times New Roman"/>
          <w:szCs w:val="32"/>
        </w:rPr>
        <w:t xml:space="preserve"> </w:t>
      </w:r>
      <w:r w:rsidR="007B1AEA" w:rsidRPr="00497543">
        <w:rPr>
          <w:rFonts w:cs="Times New Roman"/>
          <w:szCs w:val="32"/>
        </w:rPr>
        <w:t xml:space="preserve"> </w:t>
      </w:r>
      <w:r w:rsidR="009106E7" w:rsidRPr="00497543">
        <w:rPr>
          <w:rFonts w:cs="Times New Roman"/>
          <w:szCs w:val="32"/>
        </w:rPr>
        <w:t>These prognostic model</w:t>
      </w:r>
      <w:r w:rsidR="00B84562" w:rsidRPr="00497543">
        <w:rPr>
          <w:rFonts w:cs="Times New Roman"/>
          <w:szCs w:val="32"/>
        </w:rPr>
        <w:t>s</w:t>
      </w:r>
      <w:r w:rsidR="00C61A47" w:rsidRPr="00497543">
        <w:rPr>
          <w:rFonts w:cs="Times New Roman"/>
          <w:szCs w:val="32"/>
        </w:rPr>
        <w:t xml:space="preserve"> can only be used </w:t>
      </w:r>
      <w:r w:rsidR="008067F5" w:rsidRPr="00497543">
        <w:rPr>
          <w:rFonts w:cs="Times New Roman"/>
          <w:szCs w:val="32"/>
        </w:rPr>
        <w:t xml:space="preserve">in PVRL if </w:t>
      </w:r>
      <w:r w:rsidR="00E12191" w:rsidRPr="00497543">
        <w:rPr>
          <w:rFonts w:cs="Times New Roman"/>
          <w:szCs w:val="32"/>
        </w:rPr>
        <w:t xml:space="preserve">there is </w:t>
      </w:r>
      <w:r w:rsidR="000E3AF1">
        <w:rPr>
          <w:rFonts w:cs="Times New Roman"/>
          <w:szCs w:val="32"/>
        </w:rPr>
        <w:t xml:space="preserve">concomitant </w:t>
      </w:r>
      <w:r w:rsidR="000E3AF1" w:rsidRPr="00497543">
        <w:rPr>
          <w:rFonts w:cs="Times New Roman"/>
          <w:szCs w:val="32"/>
        </w:rPr>
        <w:t xml:space="preserve">cerebral </w:t>
      </w:r>
      <w:r w:rsidR="00E12191" w:rsidRPr="00497543">
        <w:rPr>
          <w:rFonts w:cs="Times New Roman"/>
          <w:szCs w:val="32"/>
        </w:rPr>
        <w:t xml:space="preserve">disease. A </w:t>
      </w:r>
      <w:r w:rsidR="0061702E" w:rsidRPr="00497543">
        <w:rPr>
          <w:rFonts w:cs="Times New Roman"/>
          <w:szCs w:val="32"/>
        </w:rPr>
        <w:t xml:space="preserve">clinical </w:t>
      </w:r>
      <w:r w:rsidR="00E12191" w:rsidRPr="00497543">
        <w:rPr>
          <w:rFonts w:cs="Times New Roman"/>
          <w:szCs w:val="32"/>
        </w:rPr>
        <w:t>prognostic index for PVRL alon</w:t>
      </w:r>
      <w:r w:rsidR="00765BCB" w:rsidRPr="00497543">
        <w:rPr>
          <w:rFonts w:cs="Times New Roman"/>
          <w:szCs w:val="32"/>
        </w:rPr>
        <w:t>e</w:t>
      </w:r>
      <w:r w:rsidR="00E12191" w:rsidRPr="00497543">
        <w:rPr>
          <w:rFonts w:cs="Times New Roman"/>
          <w:szCs w:val="32"/>
        </w:rPr>
        <w:t xml:space="preserve"> has </w:t>
      </w:r>
      <w:r w:rsidR="00906E60" w:rsidRPr="00497543">
        <w:rPr>
          <w:rFonts w:cs="Times New Roman"/>
          <w:szCs w:val="32"/>
        </w:rPr>
        <w:t xml:space="preserve">yet </w:t>
      </w:r>
      <w:r w:rsidR="00E12191" w:rsidRPr="00497543">
        <w:rPr>
          <w:rFonts w:cs="Times New Roman"/>
          <w:szCs w:val="32"/>
        </w:rPr>
        <w:t>not been devised</w:t>
      </w:r>
      <w:r w:rsidR="007A0EB0" w:rsidRPr="00497543">
        <w:rPr>
          <w:rFonts w:cs="Times New Roman"/>
          <w:szCs w:val="32"/>
        </w:rPr>
        <w:t xml:space="preserve">, but </w:t>
      </w:r>
      <w:r w:rsidR="0087779D" w:rsidRPr="00497543">
        <w:rPr>
          <w:rFonts w:cs="Times New Roman"/>
          <w:szCs w:val="32"/>
        </w:rPr>
        <w:t>could be an output of the above-</w:t>
      </w:r>
      <w:r w:rsidR="007A0EB0" w:rsidRPr="00497543">
        <w:rPr>
          <w:rFonts w:cs="Times New Roman"/>
          <w:szCs w:val="32"/>
        </w:rPr>
        <w:t xml:space="preserve">mentioned </w:t>
      </w:r>
      <w:r w:rsidR="0087779D" w:rsidRPr="00497543">
        <w:rPr>
          <w:rFonts w:cs="Times New Roman"/>
          <w:szCs w:val="32"/>
        </w:rPr>
        <w:t>international PVRL registry.</w:t>
      </w:r>
    </w:p>
    <w:p w:rsidR="00534AC0" w:rsidRPr="00766520" w:rsidRDefault="00534AC0" w:rsidP="00C43622">
      <w:pPr>
        <w:spacing w:line="360" w:lineRule="auto"/>
        <w:jc w:val="both"/>
        <w:rPr>
          <w:rFonts w:cs="Times New Roman"/>
          <w:szCs w:val="32"/>
        </w:rPr>
      </w:pPr>
    </w:p>
    <w:p w:rsidR="00AD1813" w:rsidRPr="00497543" w:rsidRDefault="00797BBE" w:rsidP="00B20935">
      <w:pPr>
        <w:spacing w:line="360" w:lineRule="auto"/>
        <w:rPr>
          <w:rFonts w:cs="Times New Roman"/>
          <w:b/>
          <w:szCs w:val="32"/>
        </w:rPr>
      </w:pPr>
      <w:r w:rsidRPr="00497543">
        <w:rPr>
          <w:rFonts w:cs="Times New Roman"/>
          <w:b/>
          <w:szCs w:val="32"/>
        </w:rPr>
        <w:t>Conclusion</w:t>
      </w:r>
    </w:p>
    <w:p w:rsidR="00797BBE" w:rsidRPr="00766520" w:rsidRDefault="001D71C1" w:rsidP="00C43622">
      <w:pPr>
        <w:spacing w:line="360" w:lineRule="auto"/>
        <w:jc w:val="both"/>
        <w:rPr>
          <w:rFonts w:cs="Times New Roman"/>
          <w:szCs w:val="32"/>
        </w:rPr>
      </w:pPr>
      <w:r w:rsidRPr="00497543">
        <w:rPr>
          <w:rFonts w:cs="Times New Roman"/>
          <w:szCs w:val="32"/>
        </w:rPr>
        <w:t>Though no standardized recommendation</w:t>
      </w:r>
      <w:r w:rsidR="009C0138" w:rsidRPr="00497543">
        <w:rPr>
          <w:rFonts w:cs="Times New Roman"/>
          <w:szCs w:val="32"/>
        </w:rPr>
        <w:t>s</w:t>
      </w:r>
      <w:r w:rsidRPr="00497543">
        <w:rPr>
          <w:rFonts w:cs="Times New Roman"/>
          <w:szCs w:val="32"/>
        </w:rPr>
        <w:t xml:space="preserve"> exist for the </w:t>
      </w:r>
      <w:r w:rsidR="009C0138" w:rsidRPr="00497543">
        <w:rPr>
          <w:rFonts w:cs="Times New Roman"/>
          <w:szCs w:val="32"/>
        </w:rPr>
        <w:t xml:space="preserve">diagnosis and </w:t>
      </w:r>
      <w:r w:rsidRPr="00497543">
        <w:rPr>
          <w:rFonts w:cs="Times New Roman"/>
          <w:szCs w:val="32"/>
        </w:rPr>
        <w:t xml:space="preserve">treatment of PVRL, </w:t>
      </w:r>
      <w:r w:rsidR="00391094" w:rsidRPr="00497543">
        <w:rPr>
          <w:rFonts w:cs="Times New Roman"/>
          <w:szCs w:val="32"/>
        </w:rPr>
        <w:t>significant</w:t>
      </w:r>
      <w:r w:rsidRPr="00497543">
        <w:rPr>
          <w:rFonts w:cs="Times New Roman"/>
          <w:szCs w:val="32"/>
        </w:rPr>
        <w:t xml:space="preserve"> advances have been made in the </w:t>
      </w:r>
      <w:r w:rsidR="00D659DF" w:rsidRPr="00497543">
        <w:rPr>
          <w:rFonts w:cs="Times New Roman"/>
          <w:szCs w:val="32"/>
        </w:rPr>
        <w:t xml:space="preserve">field in the </w:t>
      </w:r>
      <w:r w:rsidR="000E3AF1">
        <w:rPr>
          <w:rFonts w:cs="Times New Roman"/>
          <w:szCs w:val="32"/>
        </w:rPr>
        <w:t>l</w:t>
      </w:r>
      <w:r w:rsidRPr="00497543">
        <w:rPr>
          <w:rFonts w:cs="Times New Roman"/>
          <w:szCs w:val="32"/>
        </w:rPr>
        <w:t>ast  decades</w:t>
      </w:r>
      <w:r w:rsidR="009E038F" w:rsidRPr="00497543">
        <w:rPr>
          <w:rFonts w:cs="Times New Roman"/>
          <w:szCs w:val="32"/>
        </w:rPr>
        <w:t>,</w:t>
      </w:r>
      <w:r w:rsidR="00580327" w:rsidRPr="00497543">
        <w:rPr>
          <w:rFonts w:cs="Times New Roman"/>
          <w:szCs w:val="32"/>
        </w:rPr>
        <w:t xml:space="preserve"> in the earlier detection of the disease </w:t>
      </w:r>
      <w:r w:rsidR="00E214E3" w:rsidRPr="00497543">
        <w:rPr>
          <w:rFonts w:cs="Times New Roman"/>
          <w:szCs w:val="32"/>
        </w:rPr>
        <w:t>both clinically and using novel pathological tests</w:t>
      </w:r>
      <w:r w:rsidR="00A608D3" w:rsidRPr="00497543">
        <w:rPr>
          <w:rFonts w:cs="Times New Roman"/>
          <w:szCs w:val="32"/>
        </w:rPr>
        <w:t>, as well as</w:t>
      </w:r>
      <w:r w:rsidR="00E214E3" w:rsidRPr="00497543">
        <w:rPr>
          <w:rFonts w:cs="Times New Roman"/>
          <w:szCs w:val="32"/>
        </w:rPr>
        <w:t xml:space="preserve"> </w:t>
      </w:r>
      <w:r w:rsidR="00580327" w:rsidRPr="00497543">
        <w:rPr>
          <w:rFonts w:cs="Times New Roman"/>
          <w:szCs w:val="32"/>
        </w:rPr>
        <w:t xml:space="preserve">in the </w:t>
      </w:r>
      <w:r w:rsidRPr="00497543">
        <w:rPr>
          <w:rFonts w:cs="Times New Roman"/>
          <w:szCs w:val="32"/>
        </w:rPr>
        <w:t xml:space="preserve">efficacy </w:t>
      </w:r>
      <w:r w:rsidR="00580327" w:rsidRPr="00497543">
        <w:rPr>
          <w:rFonts w:cs="Times New Roman"/>
          <w:szCs w:val="32"/>
        </w:rPr>
        <w:t xml:space="preserve">testing </w:t>
      </w:r>
      <w:r w:rsidRPr="00497543">
        <w:rPr>
          <w:rFonts w:cs="Times New Roman"/>
          <w:szCs w:val="32"/>
        </w:rPr>
        <w:t xml:space="preserve">of combined radiotherapy and chemotherapy. The advent of biologics </w:t>
      </w:r>
      <w:r w:rsidR="0056315B" w:rsidRPr="00497543">
        <w:rPr>
          <w:rFonts w:cs="Times New Roman"/>
          <w:szCs w:val="32"/>
        </w:rPr>
        <w:t xml:space="preserve">such as </w:t>
      </w:r>
      <w:r w:rsidRPr="00497543">
        <w:rPr>
          <w:rFonts w:cs="Times New Roman"/>
          <w:szCs w:val="32"/>
        </w:rPr>
        <w:t xml:space="preserve">rituximab </w:t>
      </w:r>
      <w:r w:rsidR="0056315B" w:rsidRPr="00497543">
        <w:rPr>
          <w:rFonts w:cs="Times New Roman"/>
          <w:szCs w:val="32"/>
        </w:rPr>
        <w:t xml:space="preserve">does </w:t>
      </w:r>
      <w:r w:rsidR="002F3FA4" w:rsidRPr="00497543">
        <w:rPr>
          <w:rFonts w:cs="Times New Roman"/>
          <w:szCs w:val="32"/>
        </w:rPr>
        <w:t>creat</w:t>
      </w:r>
      <w:r w:rsidR="00DA503E" w:rsidRPr="00497543">
        <w:rPr>
          <w:rFonts w:cs="Times New Roman"/>
          <w:szCs w:val="32"/>
        </w:rPr>
        <w:t>e</w:t>
      </w:r>
      <w:r w:rsidRPr="00497543">
        <w:rPr>
          <w:rFonts w:cs="Times New Roman"/>
          <w:szCs w:val="32"/>
        </w:rPr>
        <w:t xml:space="preserve"> </w:t>
      </w:r>
      <w:r w:rsidR="000D660D" w:rsidRPr="00497543">
        <w:rPr>
          <w:rFonts w:cs="Times New Roman"/>
          <w:szCs w:val="32"/>
        </w:rPr>
        <w:t>hope</w:t>
      </w:r>
      <w:r w:rsidRPr="00497543">
        <w:rPr>
          <w:rFonts w:cs="Times New Roman"/>
          <w:szCs w:val="32"/>
        </w:rPr>
        <w:t xml:space="preserve"> in the community for a targeted and efficacious therapy.</w:t>
      </w:r>
      <w:r w:rsidR="009D0BC0" w:rsidRPr="00497543">
        <w:rPr>
          <w:rFonts w:cs="Times New Roman"/>
          <w:szCs w:val="32"/>
        </w:rPr>
        <w:t xml:space="preserve"> Multicent</w:t>
      </w:r>
      <w:r w:rsidR="000E3AF1" w:rsidRPr="00497543">
        <w:rPr>
          <w:rFonts w:cs="Times New Roman"/>
          <w:szCs w:val="32"/>
        </w:rPr>
        <w:t>e</w:t>
      </w:r>
      <w:r w:rsidR="009D0BC0" w:rsidRPr="00497543">
        <w:rPr>
          <w:rFonts w:cs="Times New Roman"/>
          <w:szCs w:val="32"/>
        </w:rPr>
        <w:t>r collaborative international registries and carefully</w:t>
      </w:r>
      <w:r w:rsidR="000E3AF1">
        <w:rPr>
          <w:rFonts w:cs="Times New Roman"/>
          <w:szCs w:val="32"/>
        </w:rPr>
        <w:t xml:space="preserve"> </w:t>
      </w:r>
      <w:r w:rsidR="009D0BC0" w:rsidRPr="00497543">
        <w:rPr>
          <w:rFonts w:cs="Times New Roman"/>
          <w:szCs w:val="32"/>
        </w:rPr>
        <w:t xml:space="preserve">designed clinical trials </w:t>
      </w:r>
      <w:r w:rsidR="004B2E5E" w:rsidRPr="00497543">
        <w:rPr>
          <w:rFonts w:cs="Times New Roman"/>
          <w:szCs w:val="32"/>
        </w:rPr>
        <w:t xml:space="preserve">with associated translational research </w:t>
      </w:r>
      <w:r w:rsidR="00ED21D4" w:rsidRPr="00497543">
        <w:rPr>
          <w:rFonts w:cs="Times New Roman"/>
          <w:szCs w:val="32"/>
        </w:rPr>
        <w:t xml:space="preserve">are the only way forward to </w:t>
      </w:r>
      <w:r w:rsidR="004B2E5E" w:rsidRPr="00497543">
        <w:rPr>
          <w:rFonts w:cs="Times New Roman"/>
          <w:szCs w:val="32"/>
        </w:rPr>
        <w:t xml:space="preserve">better understand the pathogenesis of PVRL, to </w:t>
      </w:r>
      <w:r w:rsidR="00ED21D4" w:rsidRPr="00497543">
        <w:rPr>
          <w:rFonts w:cs="Times New Roman"/>
          <w:szCs w:val="32"/>
        </w:rPr>
        <w:t xml:space="preserve">determine </w:t>
      </w:r>
      <w:r w:rsidR="00C94A13" w:rsidRPr="00497543">
        <w:rPr>
          <w:rFonts w:cs="Times New Roman"/>
          <w:szCs w:val="32"/>
        </w:rPr>
        <w:t xml:space="preserve">the true relative efficacy and </w:t>
      </w:r>
      <w:r w:rsidR="000E3AF1">
        <w:rPr>
          <w:rFonts w:cs="Times New Roman"/>
          <w:szCs w:val="32"/>
        </w:rPr>
        <w:t>tolerability</w:t>
      </w:r>
      <w:r w:rsidR="000E3AF1" w:rsidRPr="00497543">
        <w:rPr>
          <w:rFonts w:cs="Times New Roman"/>
          <w:szCs w:val="32"/>
        </w:rPr>
        <w:t xml:space="preserve"> </w:t>
      </w:r>
      <w:r w:rsidR="00C94A13" w:rsidRPr="00497543">
        <w:rPr>
          <w:rFonts w:cs="Times New Roman"/>
          <w:szCs w:val="32"/>
        </w:rPr>
        <w:t xml:space="preserve">of </w:t>
      </w:r>
      <w:r w:rsidR="000E3AF1" w:rsidRPr="00497543">
        <w:rPr>
          <w:rFonts w:cs="Times New Roman"/>
          <w:szCs w:val="32"/>
        </w:rPr>
        <w:t xml:space="preserve">available </w:t>
      </w:r>
      <w:r w:rsidR="000E3AF1">
        <w:rPr>
          <w:rFonts w:cs="Times New Roman"/>
          <w:szCs w:val="32"/>
        </w:rPr>
        <w:t>therapies</w:t>
      </w:r>
      <w:r w:rsidR="00C94A13" w:rsidRPr="00497543">
        <w:rPr>
          <w:rFonts w:cs="Times New Roman"/>
          <w:szCs w:val="32"/>
        </w:rPr>
        <w:t xml:space="preserve"> and to </w:t>
      </w:r>
      <w:r w:rsidR="000E3AF1">
        <w:rPr>
          <w:rFonts w:cs="Times New Roman"/>
          <w:szCs w:val="32"/>
        </w:rPr>
        <w:t>identify abnormal pathways that could lead to the use of</w:t>
      </w:r>
      <w:r w:rsidR="00296DCF" w:rsidRPr="00497543">
        <w:rPr>
          <w:rFonts w:cs="Times New Roman"/>
          <w:szCs w:val="32"/>
        </w:rPr>
        <w:t xml:space="preserve"> new </w:t>
      </w:r>
      <w:r w:rsidR="000E3AF1">
        <w:rPr>
          <w:rFonts w:cs="Times New Roman"/>
          <w:szCs w:val="32"/>
        </w:rPr>
        <w:t xml:space="preserve">target </w:t>
      </w:r>
      <w:r w:rsidR="00296DCF" w:rsidRPr="00497543">
        <w:rPr>
          <w:rFonts w:cs="Times New Roman"/>
          <w:szCs w:val="32"/>
        </w:rPr>
        <w:t>agents</w:t>
      </w:r>
      <w:r w:rsidR="009C0138" w:rsidRPr="00497543">
        <w:rPr>
          <w:rFonts w:cs="Times New Roman"/>
          <w:szCs w:val="32"/>
        </w:rPr>
        <w:t>.</w:t>
      </w:r>
      <w:r w:rsidR="000E3AF1">
        <w:rPr>
          <w:rFonts w:cs="Times New Roman"/>
          <w:szCs w:val="32"/>
        </w:rPr>
        <w:t xml:space="preserve"> </w:t>
      </w:r>
    </w:p>
    <w:p w:rsidR="00797BBE" w:rsidRPr="00941EB0" w:rsidRDefault="00797BBE" w:rsidP="00B20935">
      <w:pPr>
        <w:spacing w:line="360" w:lineRule="auto"/>
      </w:pPr>
    </w:p>
    <w:p w:rsidR="00785843" w:rsidRDefault="00785843">
      <w:r w:rsidRPr="00941EB0">
        <w:br w:type="page"/>
      </w:r>
      <w:bookmarkStart w:id="0" w:name="_GoBack"/>
      <w:bookmarkEnd w:id="0"/>
    </w:p>
    <w:p w:rsidR="00AD1813" w:rsidRPr="00183004" w:rsidRDefault="00EE1112" w:rsidP="003C5A10">
      <w:pPr>
        <w:rPr>
          <w:b/>
        </w:rPr>
      </w:pPr>
      <w:r w:rsidRPr="00183004">
        <w:rPr>
          <w:b/>
        </w:rPr>
        <w:t>REFERENCES</w:t>
      </w:r>
    </w:p>
    <w:p w:rsidR="00183004" w:rsidRPr="00183004" w:rsidRDefault="003738A1" w:rsidP="00183004">
      <w:pPr>
        <w:pStyle w:val="EndNoteBibliography"/>
        <w:spacing w:after="0"/>
        <w:ind w:left="720" w:hanging="720"/>
      </w:pPr>
      <w:r w:rsidRPr="003738A1">
        <w:fldChar w:fldCharType="begin"/>
      </w:r>
      <w:r w:rsidR="00183004">
        <w:instrText xml:space="preserve"> ADDIN EN.REFLIST </w:instrText>
      </w:r>
      <w:r w:rsidRPr="003738A1">
        <w:fldChar w:fldCharType="separate"/>
      </w:r>
      <w:r w:rsidR="00183004" w:rsidRPr="00183004">
        <w:t xml:space="preserve">Abrey, L.E., Ben-Porat, L., Panageas, K.S., Yahalom, J., Berkey, B., Curran, W., Schultz, C., Leibel, S., Nelson, D., Mehta, M. &amp; DeAngelis, L.M. (2006) Primary central nervous system lymphoma: the Memorial Sloan-Kettering Cancer Center prognostic model. </w:t>
      </w:r>
      <w:r w:rsidR="00183004" w:rsidRPr="00183004">
        <w:rPr>
          <w:i/>
        </w:rPr>
        <w:t xml:space="preserve">J Clin Oncol, </w:t>
      </w:r>
      <w:r w:rsidR="00183004" w:rsidRPr="00183004">
        <w:rPr>
          <w:b/>
        </w:rPr>
        <w:t xml:space="preserve">24, </w:t>
      </w:r>
      <w:r w:rsidR="00183004" w:rsidRPr="00183004">
        <w:t>5711-5715.</w:t>
      </w:r>
    </w:p>
    <w:p w:rsidR="00183004" w:rsidRPr="00183004" w:rsidRDefault="00183004" w:rsidP="00183004">
      <w:pPr>
        <w:pStyle w:val="EndNoteBibliography"/>
        <w:spacing w:after="0"/>
        <w:ind w:left="720" w:hanging="720"/>
      </w:pPr>
      <w:r w:rsidRPr="00183004">
        <w:t xml:space="preserve">AlQahtani, A., Touitou, V., Cassoux, N., Aknin, C., Merle-Beral, H., Bodaghi, B. &amp; LeHoang, P. (2014) More than a masquerade syndrome: atypical presentations of vitreoretinal lymphomas. </w:t>
      </w:r>
      <w:r w:rsidRPr="00183004">
        <w:rPr>
          <w:i/>
        </w:rPr>
        <w:t xml:space="preserve">Ocul Immunol Inflamm, </w:t>
      </w:r>
      <w:r w:rsidRPr="00183004">
        <w:rPr>
          <w:b/>
        </w:rPr>
        <w:t xml:space="preserve">22, </w:t>
      </w:r>
      <w:r w:rsidRPr="00183004">
        <w:t>189-196.</w:t>
      </w:r>
    </w:p>
    <w:p w:rsidR="00183004" w:rsidRPr="00183004" w:rsidRDefault="00183004" w:rsidP="00183004">
      <w:pPr>
        <w:pStyle w:val="EndNoteBibliography"/>
        <w:spacing w:after="0"/>
        <w:ind w:left="720" w:hanging="720"/>
      </w:pPr>
      <w:r w:rsidRPr="00183004">
        <w:t xml:space="preserve">Baehring, J.M., Androudi, S., Longtine, J.J., Betensky, R.A., Sklar, J., Foster, C.S. &amp; Hochberg, F.H. (2005) Analysis of clonal immunoglobulin heavy chain rearrangements in ocular lymphoma. </w:t>
      </w:r>
      <w:r w:rsidRPr="00183004">
        <w:rPr>
          <w:i/>
        </w:rPr>
        <w:t xml:space="preserve">Cancer, </w:t>
      </w:r>
      <w:r w:rsidRPr="00183004">
        <w:rPr>
          <w:b/>
        </w:rPr>
        <w:t xml:space="preserve">104, </w:t>
      </w:r>
      <w:r w:rsidRPr="00183004">
        <w:t>591-597.</w:t>
      </w:r>
    </w:p>
    <w:p w:rsidR="00183004" w:rsidRPr="00183004" w:rsidRDefault="00183004" w:rsidP="00183004">
      <w:pPr>
        <w:pStyle w:val="EndNoteBibliography"/>
        <w:spacing w:after="0"/>
        <w:ind w:left="720" w:hanging="720"/>
      </w:pPr>
      <w:r w:rsidRPr="00183004">
        <w:t xml:space="preserve">Batchelor, T.T., Kolak, G., Ciordia, R., Foster, C.S. &amp; Henson, J.W. (2003) High-dose methotrexate for intraocular lymphoma. </w:t>
      </w:r>
      <w:r w:rsidRPr="00183004">
        <w:rPr>
          <w:i/>
        </w:rPr>
        <w:t xml:space="preserve">Clin Cancer Res, </w:t>
      </w:r>
      <w:r w:rsidRPr="00183004">
        <w:rPr>
          <w:b/>
        </w:rPr>
        <w:t xml:space="preserve">9, </w:t>
      </w:r>
      <w:r w:rsidRPr="00183004">
        <w:t>711-715.</w:t>
      </w:r>
    </w:p>
    <w:p w:rsidR="00183004" w:rsidRPr="00183004" w:rsidRDefault="00183004" w:rsidP="00183004">
      <w:pPr>
        <w:pStyle w:val="EndNoteBibliography"/>
        <w:spacing w:after="0"/>
        <w:ind w:left="720" w:hanging="720"/>
      </w:pPr>
      <w:r w:rsidRPr="00183004">
        <w:t xml:space="preserve">Bonzheim, I., Giese, S., Deuter, C., Susskind, D., Zierhut, M., Waizel, M., Szurman, P., Federmann, B., Schmidt, J., Quintanilla-Martinez, L., Coupland, S.E., Bartz-Schmidt, K.U. &amp; Fend, F. (2015) High frequency of MYD88 mutations in vitreoretinal B-cell lymphoma: a valuable tool to improve diagnostic yield of vitreous aspirates. </w:t>
      </w:r>
      <w:r w:rsidRPr="00183004">
        <w:rPr>
          <w:i/>
        </w:rPr>
        <w:t xml:space="preserve">Blood, </w:t>
      </w:r>
      <w:r w:rsidRPr="00183004">
        <w:rPr>
          <w:b/>
        </w:rPr>
        <w:t xml:space="preserve">126, </w:t>
      </w:r>
      <w:r w:rsidRPr="00183004">
        <w:t>76-79.</w:t>
      </w:r>
    </w:p>
    <w:p w:rsidR="00183004" w:rsidRPr="00183004" w:rsidRDefault="00183004" w:rsidP="00183004">
      <w:pPr>
        <w:pStyle w:val="EndNoteBibliography"/>
        <w:spacing w:after="0"/>
        <w:ind w:left="720" w:hanging="720"/>
      </w:pPr>
      <w:r w:rsidRPr="00183004">
        <w:t xml:space="preserve">Braggio, E., Van Wier, S., Ojha, J., McPhail, E., Asmann, Y.W., Egan, J., da Silva, J.A., Schiff, D., Lopes, M.B., Decker, P.A., Valdez, R., Tibes, R., Eckloff, B., Witzig, T.E., Stewart, A.K., Fonseca, R. &amp; O'Neill, B.P. (2015) Genome-Wide Analysis Uncovers Novel Recurrent Alterations in Primary Central Nervous System Lymphomas. </w:t>
      </w:r>
      <w:r w:rsidRPr="00183004">
        <w:rPr>
          <w:i/>
        </w:rPr>
        <w:t xml:space="preserve">Clin Cancer Res, </w:t>
      </w:r>
      <w:r w:rsidRPr="00183004">
        <w:rPr>
          <w:b/>
        </w:rPr>
        <w:t xml:space="preserve">21, </w:t>
      </w:r>
      <w:r w:rsidRPr="00183004">
        <w:t>3986-3994.</w:t>
      </w:r>
    </w:p>
    <w:p w:rsidR="00183004" w:rsidRPr="00183004" w:rsidRDefault="00183004" w:rsidP="00183004">
      <w:pPr>
        <w:pStyle w:val="EndNoteBibliography"/>
        <w:spacing w:after="0"/>
        <w:ind w:left="720" w:hanging="720"/>
      </w:pPr>
      <w:r w:rsidRPr="00183004">
        <w:t xml:space="preserve">Bruno, A., Boisselier, B., Labreche, K., Marie, Y., Polivka, M., Jouvet, A., Adam, C., Figarella-Branger, D., Miquel, C., Eimer, S., Houillier, C., Soussain, C., Mokhtari, K., Daveau, R. &amp; Hoang-Xuan, K. (2014) Mutational analysis of primary central nervous system lymphoma. </w:t>
      </w:r>
      <w:r w:rsidRPr="00183004">
        <w:rPr>
          <w:i/>
        </w:rPr>
        <w:t xml:space="preserve">Oncotarget, </w:t>
      </w:r>
      <w:r w:rsidRPr="00183004">
        <w:rPr>
          <w:b/>
        </w:rPr>
        <w:t xml:space="preserve">5, </w:t>
      </w:r>
      <w:r w:rsidRPr="00183004">
        <w:t>5065-5075.</w:t>
      </w:r>
    </w:p>
    <w:p w:rsidR="00183004" w:rsidRPr="00183004" w:rsidRDefault="00183004" w:rsidP="00183004">
      <w:pPr>
        <w:pStyle w:val="EndNoteBibliography"/>
        <w:spacing w:after="0"/>
        <w:ind w:left="720" w:hanging="720"/>
      </w:pPr>
      <w:r w:rsidRPr="00183004">
        <w:t xml:space="preserve">Cady, F.M., O'Neill, B.P., Law, M.E., Decker, P.A., Kurtz, D.M., Giannini, C., Porter, A.B., Kurtin, P.J., Johnston, P.B., Dogan, A. &amp; Remstein, E.D. (2008) Del(6)(q22) and BCL6 rearrangements in primary CNS lymphoma are indicators of an aggressive clinical course. </w:t>
      </w:r>
      <w:r w:rsidRPr="00183004">
        <w:rPr>
          <w:i/>
        </w:rPr>
        <w:t xml:space="preserve">J Clin Oncol, </w:t>
      </w:r>
      <w:r w:rsidRPr="00183004">
        <w:rPr>
          <w:b/>
        </w:rPr>
        <w:t xml:space="preserve">26, </w:t>
      </w:r>
      <w:r w:rsidRPr="00183004">
        <w:t>4814-4819.</w:t>
      </w:r>
    </w:p>
    <w:p w:rsidR="00183004" w:rsidRPr="00183004" w:rsidRDefault="00183004" w:rsidP="00183004">
      <w:pPr>
        <w:pStyle w:val="EndNoteBibliography"/>
        <w:spacing w:after="0"/>
        <w:ind w:left="720" w:hanging="720"/>
      </w:pPr>
      <w:r w:rsidRPr="00183004">
        <w:t xml:space="preserve">Camilleri-Broet, S., Criniere, E., Broet, P., Delwail, V., Mokhtari, K., Moreau, A., Kujas, M., Raphael, M., Iraqi, W., Sautes-Fridman, C., Colombat, P., Hoang-Xuan, K. &amp; Martin, A. (2006) A uniform activated B-cell-like immunophenotype might explain the poor prognosis of primary central nervous system lymphomas: analysis of 83 cases. </w:t>
      </w:r>
      <w:r w:rsidRPr="00183004">
        <w:rPr>
          <w:i/>
        </w:rPr>
        <w:t xml:space="preserve">Blood, </w:t>
      </w:r>
      <w:r w:rsidRPr="00183004">
        <w:rPr>
          <w:b/>
        </w:rPr>
        <w:t xml:space="preserve">107, </w:t>
      </w:r>
      <w:r w:rsidRPr="00183004">
        <w:t>190-196.</w:t>
      </w:r>
    </w:p>
    <w:p w:rsidR="00183004" w:rsidRPr="00183004" w:rsidRDefault="00183004" w:rsidP="00183004">
      <w:pPr>
        <w:pStyle w:val="EndNoteBibliography"/>
        <w:spacing w:after="0"/>
        <w:ind w:left="720" w:hanging="720"/>
      </w:pPr>
      <w:r w:rsidRPr="00183004">
        <w:t xml:space="preserve">Cassoux, N., Giron, A., Bodaghi, B., Tran, T.H., Baudet, S., Davy, F., Chan, C.C., Lehoang, P. &amp; Merle-Beral, H. (2007) IL-10 measurement in aqueous humor for screening patients with suspicion of primary intraocular lymphoma. </w:t>
      </w:r>
      <w:r w:rsidRPr="00183004">
        <w:rPr>
          <w:i/>
        </w:rPr>
        <w:t xml:space="preserve">Invest Ophthalmol Vis Sci, </w:t>
      </w:r>
      <w:r w:rsidRPr="00183004">
        <w:rPr>
          <w:b/>
        </w:rPr>
        <w:t xml:space="preserve">48, </w:t>
      </w:r>
      <w:r w:rsidRPr="00183004">
        <w:t>3253-3259.</w:t>
      </w:r>
    </w:p>
    <w:p w:rsidR="00183004" w:rsidRPr="00183004" w:rsidRDefault="00183004" w:rsidP="00183004">
      <w:pPr>
        <w:pStyle w:val="EndNoteBibliography"/>
        <w:spacing w:after="0"/>
        <w:ind w:left="720" w:hanging="720"/>
      </w:pPr>
      <w:r w:rsidRPr="00183004">
        <w:t xml:space="preserve">Chan, C.C. (2003) Molecular pathology of primary intraocular lymphoma. </w:t>
      </w:r>
      <w:r w:rsidRPr="00183004">
        <w:rPr>
          <w:i/>
        </w:rPr>
        <w:t xml:space="preserve">Trans Am Ophthalmol Soc, </w:t>
      </w:r>
      <w:r w:rsidRPr="00183004">
        <w:rPr>
          <w:b/>
        </w:rPr>
        <w:t xml:space="preserve">101, </w:t>
      </w:r>
      <w:r w:rsidRPr="00183004">
        <w:t>275-292.</w:t>
      </w:r>
    </w:p>
    <w:p w:rsidR="00183004" w:rsidRPr="00183004" w:rsidRDefault="00183004" w:rsidP="00183004">
      <w:pPr>
        <w:pStyle w:val="EndNoteBibliography"/>
        <w:spacing w:after="0"/>
        <w:ind w:left="720" w:hanging="720"/>
      </w:pPr>
      <w:r w:rsidRPr="00183004">
        <w:t xml:space="preserve">Chan, C.C. &amp; Sen, H.N. (2013) Current concepts in diagnosing and managing primary vitreoretinal (intraocular) lymphoma. </w:t>
      </w:r>
      <w:r w:rsidRPr="00183004">
        <w:rPr>
          <w:i/>
        </w:rPr>
        <w:t xml:space="preserve">Discov Med, </w:t>
      </w:r>
      <w:r w:rsidRPr="00183004">
        <w:rPr>
          <w:b/>
        </w:rPr>
        <w:t xml:space="preserve">15, </w:t>
      </w:r>
      <w:r w:rsidRPr="00183004">
        <w:t>93-100.</w:t>
      </w:r>
    </w:p>
    <w:p w:rsidR="00183004" w:rsidRPr="00183004" w:rsidRDefault="00183004" w:rsidP="00183004">
      <w:pPr>
        <w:pStyle w:val="EndNoteBibliography"/>
        <w:spacing w:after="0"/>
        <w:ind w:left="720" w:hanging="720"/>
      </w:pPr>
      <w:r w:rsidRPr="00183004">
        <w:t xml:space="preserve">Chan, C.C., Shen, D., Hackett, J.J., Buggage, R.R. &amp; Tuaillon, N. (2003) Expression of chemokine receptors, CXCR4 and CXCR5, and chemokines, BLC and SDF-1, in the eyes of patients with primary intraocular lymphoma. </w:t>
      </w:r>
      <w:r w:rsidRPr="00183004">
        <w:rPr>
          <w:i/>
        </w:rPr>
        <w:t xml:space="preserve">Ophthalmology, </w:t>
      </w:r>
      <w:r w:rsidRPr="00183004">
        <w:rPr>
          <w:b/>
        </w:rPr>
        <w:t xml:space="preserve">110, </w:t>
      </w:r>
      <w:r w:rsidRPr="00183004">
        <w:t>421-426.</w:t>
      </w:r>
    </w:p>
    <w:p w:rsidR="00183004" w:rsidRPr="00183004" w:rsidRDefault="00183004" w:rsidP="00183004">
      <w:pPr>
        <w:pStyle w:val="EndNoteBibliography"/>
        <w:spacing w:after="0"/>
        <w:ind w:left="720" w:hanging="720"/>
      </w:pPr>
      <w:r w:rsidRPr="00183004">
        <w:t xml:space="preserve">Chan, C.C., Whitcup, S.M., Solomon, D. &amp; Nussenblatt, R.B. (1995) Interleukin-10 in the vitreous of patients with primary intraocular lymphoma. </w:t>
      </w:r>
      <w:r w:rsidRPr="00183004">
        <w:rPr>
          <w:i/>
        </w:rPr>
        <w:t xml:space="preserve">Am J Ophthalmol, </w:t>
      </w:r>
      <w:r w:rsidRPr="00183004">
        <w:rPr>
          <w:b/>
        </w:rPr>
        <w:t xml:space="preserve">120, </w:t>
      </w:r>
      <w:r w:rsidRPr="00183004">
        <w:t>671-673.</w:t>
      </w:r>
    </w:p>
    <w:p w:rsidR="00183004" w:rsidRPr="00183004" w:rsidRDefault="00183004" w:rsidP="00183004">
      <w:pPr>
        <w:pStyle w:val="EndNoteBibliography"/>
        <w:spacing w:after="0"/>
        <w:ind w:left="720" w:hanging="720"/>
      </w:pPr>
      <w:r w:rsidRPr="00183004">
        <w:t xml:space="preserve">Cooper, E.L. &amp; Riker, J.L. (1951) Malignant lymphoma of the uveal tract. </w:t>
      </w:r>
      <w:r w:rsidRPr="00183004">
        <w:rPr>
          <w:i/>
        </w:rPr>
        <w:t xml:space="preserve">Am J Ophthalmol, </w:t>
      </w:r>
      <w:r w:rsidRPr="00183004">
        <w:rPr>
          <w:b/>
        </w:rPr>
        <w:t xml:space="preserve">34, </w:t>
      </w:r>
      <w:r w:rsidRPr="00183004">
        <w:t>1153-1158.</w:t>
      </w:r>
    </w:p>
    <w:p w:rsidR="00183004" w:rsidRPr="00183004" w:rsidRDefault="00183004" w:rsidP="00183004">
      <w:pPr>
        <w:pStyle w:val="EndNoteBibliography"/>
        <w:spacing w:after="0"/>
        <w:ind w:left="720" w:hanging="720"/>
      </w:pPr>
      <w:r w:rsidRPr="00183004">
        <w:t>Coupland, S.E. (2012) Analysis of Intraocular Biopsies.</w:t>
      </w:r>
      <w:r w:rsidR="00C33A4C" w:rsidRPr="00C33A4C">
        <w:t xml:space="preserve"> </w:t>
      </w:r>
      <w:r w:rsidR="00C33A4C" w:rsidRPr="00C33A4C">
        <w:rPr>
          <w:i/>
        </w:rPr>
        <w:t>Dev Ophthalmol</w:t>
      </w:r>
      <w:r w:rsidR="00C33A4C" w:rsidRPr="00C33A4C">
        <w:t>, 49, 96–116.</w:t>
      </w:r>
    </w:p>
    <w:p w:rsidR="00183004" w:rsidRPr="00183004" w:rsidRDefault="00183004" w:rsidP="00183004">
      <w:pPr>
        <w:pStyle w:val="EndNoteBibliography"/>
        <w:spacing w:after="0"/>
        <w:ind w:left="720" w:hanging="720"/>
      </w:pPr>
      <w:r w:rsidRPr="00183004">
        <w:t xml:space="preserve">Coupland, S.E., Anastassiou, G., Bornfeld, N., Hummel, M. &amp; Stein, H. (2005a) Primary intraocular lymphoma of T-cell type: report of a case and review of the literature. </w:t>
      </w:r>
      <w:r w:rsidRPr="00183004">
        <w:rPr>
          <w:i/>
        </w:rPr>
        <w:t xml:space="preserve">Graefes Arch Clin Exp Ophthalmol, </w:t>
      </w:r>
      <w:r w:rsidRPr="00183004">
        <w:rPr>
          <w:b/>
        </w:rPr>
        <w:t xml:space="preserve">243, </w:t>
      </w:r>
      <w:r w:rsidRPr="00183004">
        <w:t>189-197.</w:t>
      </w:r>
    </w:p>
    <w:p w:rsidR="00183004" w:rsidRPr="00183004" w:rsidRDefault="00183004" w:rsidP="00183004">
      <w:pPr>
        <w:pStyle w:val="EndNoteBibliography"/>
        <w:spacing w:after="0"/>
        <w:ind w:left="720" w:hanging="720"/>
      </w:pPr>
      <w:r w:rsidRPr="00183004">
        <w:t xml:space="preserve">Coupland, S.E., Bechrakis, N.E., Anastassiou, G., Foerster, A.M., Heiligenhaus, A., Pleyer, U., Hummel, M. &amp; Stein, H. (2003) Evaluation of vitrectomy specimens and chorioretinal biopsies in the diagnosis of primary intraocular lymphoma in patients with Masquerade syndrome. </w:t>
      </w:r>
      <w:r w:rsidRPr="00183004">
        <w:rPr>
          <w:i/>
        </w:rPr>
        <w:t xml:space="preserve">Graefes Arch Clin Exp Ophthalmol, </w:t>
      </w:r>
      <w:r w:rsidRPr="00183004">
        <w:rPr>
          <w:b/>
        </w:rPr>
        <w:t xml:space="preserve">241, </w:t>
      </w:r>
      <w:r w:rsidRPr="00183004">
        <w:t>860-870.</w:t>
      </w:r>
    </w:p>
    <w:p w:rsidR="00183004" w:rsidRPr="00183004" w:rsidRDefault="00183004" w:rsidP="00183004">
      <w:pPr>
        <w:pStyle w:val="EndNoteBibliography"/>
        <w:spacing w:after="0"/>
        <w:ind w:left="720" w:hanging="720"/>
      </w:pPr>
      <w:r w:rsidRPr="00183004">
        <w:t xml:space="preserve">Coupland, S.E., Chan, C.C. &amp; Smith, J. (2009) Pathophysiology of retinal lymphoma. </w:t>
      </w:r>
      <w:r w:rsidRPr="00183004">
        <w:rPr>
          <w:i/>
        </w:rPr>
        <w:t xml:space="preserve">Ocul Immunol Inflamm, </w:t>
      </w:r>
      <w:r w:rsidRPr="00183004">
        <w:rPr>
          <w:b/>
        </w:rPr>
        <w:t xml:space="preserve">17, </w:t>
      </w:r>
      <w:r w:rsidRPr="00183004">
        <w:t>227-237.</w:t>
      </w:r>
    </w:p>
    <w:p w:rsidR="00183004" w:rsidRPr="00183004" w:rsidRDefault="00183004" w:rsidP="00183004">
      <w:pPr>
        <w:pStyle w:val="EndNoteBibliography"/>
        <w:spacing w:after="0"/>
        <w:ind w:left="720" w:hanging="720"/>
      </w:pPr>
      <w:r w:rsidRPr="00183004">
        <w:t xml:space="preserve">Coupland, S.E. &amp; Damato, B. (2008) Understanding intraocular lymphomas. </w:t>
      </w:r>
      <w:r w:rsidRPr="00183004">
        <w:rPr>
          <w:i/>
        </w:rPr>
        <w:t xml:space="preserve">Clin Experiment Ophthalmol, </w:t>
      </w:r>
      <w:r w:rsidRPr="00183004">
        <w:rPr>
          <w:b/>
        </w:rPr>
        <w:t xml:space="preserve">36, </w:t>
      </w:r>
      <w:r w:rsidRPr="00183004">
        <w:t>564-578.</w:t>
      </w:r>
    </w:p>
    <w:p w:rsidR="00183004" w:rsidRPr="00183004" w:rsidRDefault="00183004" w:rsidP="00183004">
      <w:pPr>
        <w:pStyle w:val="EndNoteBibliography"/>
        <w:spacing w:after="0"/>
        <w:ind w:left="720" w:hanging="720"/>
      </w:pPr>
      <w:r w:rsidRPr="00183004">
        <w:t xml:space="preserve">Coupland, S.E., Foss, H.D., Bechrakis, N.E., Hummel, M. &amp; Stein, H. (2001) Secondary ocular involvement in systemic "memory" B-cell lymphocytic leukemia. </w:t>
      </w:r>
      <w:r w:rsidRPr="00183004">
        <w:rPr>
          <w:i/>
        </w:rPr>
        <w:t xml:space="preserve">Ophthalmology, </w:t>
      </w:r>
      <w:r w:rsidRPr="00183004">
        <w:rPr>
          <w:b/>
        </w:rPr>
        <w:t xml:space="preserve">108, </w:t>
      </w:r>
      <w:r w:rsidRPr="00183004">
        <w:t>1289-1295.</w:t>
      </w:r>
    </w:p>
    <w:p w:rsidR="00183004" w:rsidRPr="00183004" w:rsidRDefault="00183004" w:rsidP="00183004">
      <w:pPr>
        <w:pStyle w:val="EndNoteBibliography"/>
        <w:spacing w:after="0"/>
        <w:ind w:left="720" w:hanging="720"/>
      </w:pPr>
      <w:r w:rsidRPr="00183004">
        <w:t xml:space="preserve">Coupland, S.E., Heimann, H. &amp; Bechrakis, N.E. (2004) Primary intraocular lymphoma: a review of the clinical, histopathological and molecular biological features. </w:t>
      </w:r>
      <w:r w:rsidRPr="00183004">
        <w:rPr>
          <w:i/>
        </w:rPr>
        <w:t xml:space="preserve">Graefes Arch Clin Exp Ophthalmol, </w:t>
      </w:r>
      <w:r w:rsidRPr="00183004">
        <w:rPr>
          <w:b/>
        </w:rPr>
        <w:t xml:space="preserve">242, </w:t>
      </w:r>
      <w:r w:rsidRPr="00183004">
        <w:t>901-913.</w:t>
      </w:r>
    </w:p>
    <w:p w:rsidR="00183004" w:rsidRPr="00183004" w:rsidRDefault="00183004" w:rsidP="00183004">
      <w:pPr>
        <w:pStyle w:val="EndNoteBibliography"/>
        <w:spacing w:after="0"/>
        <w:ind w:left="720" w:hanging="720"/>
      </w:pPr>
      <w:r w:rsidRPr="00183004">
        <w:t xml:space="preserve">Coupland, S.E., Hummel, M., Muller, H.H. &amp; Stein, H. (2005b) Molecular analysis of immunoglobulin genes in primary intraocular lymphoma. </w:t>
      </w:r>
      <w:r w:rsidRPr="00183004">
        <w:rPr>
          <w:i/>
        </w:rPr>
        <w:t xml:space="preserve">Invest Ophthalmol Vis Sci, </w:t>
      </w:r>
      <w:r w:rsidRPr="00183004">
        <w:rPr>
          <w:b/>
        </w:rPr>
        <w:t xml:space="preserve">46, </w:t>
      </w:r>
      <w:r w:rsidRPr="00183004">
        <w:t>3507-3514.</w:t>
      </w:r>
    </w:p>
    <w:p w:rsidR="00183004" w:rsidRPr="00183004" w:rsidRDefault="00183004" w:rsidP="00183004">
      <w:pPr>
        <w:pStyle w:val="EndNoteBibliography"/>
        <w:spacing w:after="0"/>
        <w:ind w:left="720" w:hanging="720"/>
      </w:pPr>
      <w:r w:rsidRPr="00183004">
        <w:t xml:space="preserve">Coupland, S.E., Loddenkemper, C., Smith, J.R., Braziel, R.M., Charlotte, F., Anagnostopoulos, I. &amp; Stein, H. (2005c) Expression of immunoglobulin transcription factors in primary intraocular lymphoma and primary central nervous system lymphoma. </w:t>
      </w:r>
      <w:r w:rsidRPr="00183004">
        <w:rPr>
          <w:i/>
        </w:rPr>
        <w:t xml:space="preserve">Invest Ophthalmol Vis Sci, </w:t>
      </w:r>
      <w:r w:rsidRPr="00183004">
        <w:rPr>
          <w:b/>
        </w:rPr>
        <w:t xml:space="preserve">46, </w:t>
      </w:r>
      <w:r w:rsidRPr="00183004">
        <w:t>3957-3964.</w:t>
      </w:r>
    </w:p>
    <w:p w:rsidR="00183004" w:rsidRPr="00183004" w:rsidRDefault="00183004" w:rsidP="00183004">
      <w:pPr>
        <w:pStyle w:val="EndNoteBibliography"/>
        <w:spacing w:after="0"/>
        <w:ind w:left="720" w:hanging="720"/>
      </w:pPr>
      <w:r w:rsidRPr="00183004">
        <w:t xml:space="preserve">Davis, J.L., Miller, D.M. &amp; Ruiz, P. (2005) Diagnostic testing of vitrectomy specimens. </w:t>
      </w:r>
      <w:r w:rsidRPr="00183004">
        <w:rPr>
          <w:i/>
        </w:rPr>
        <w:t xml:space="preserve">Am J Ophthalmol, </w:t>
      </w:r>
      <w:r w:rsidRPr="00183004">
        <w:rPr>
          <w:b/>
        </w:rPr>
        <w:t xml:space="preserve">140, </w:t>
      </w:r>
      <w:r w:rsidRPr="00183004">
        <w:t>822-829.</w:t>
      </w:r>
    </w:p>
    <w:p w:rsidR="00183004" w:rsidRPr="00183004" w:rsidRDefault="00183004" w:rsidP="00183004">
      <w:pPr>
        <w:pStyle w:val="EndNoteBibliography"/>
        <w:spacing w:after="0"/>
        <w:ind w:left="720" w:hanging="720"/>
      </w:pPr>
      <w:r w:rsidRPr="00183004">
        <w:t xml:space="preserve">Davis, J.L., Ruiz, P., Jr., Shah, M. &amp; Mandelcorn, E.D. (2012) Evaluation of the reactive T-cell infiltrate in uveitis and intraocular lymphoma with flow cytometry of vitreous fluid (an American Ophthalmological Society thesis). </w:t>
      </w:r>
      <w:r w:rsidRPr="00183004">
        <w:rPr>
          <w:i/>
        </w:rPr>
        <w:t xml:space="preserve">Trans Am Ophthalmol Soc, </w:t>
      </w:r>
      <w:r w:rsidRPr="00183004">
        <w:rPr>
          <w:b/>
        </w:rPr>
        <w:t xml:space="preserve">110, </w:t>
      </w:r>
      <w:r w:rsidRPr="00183004">
        <w:t>117-129.</w:t>
      </w:r>
    </w:p>
    <w:p w:rsidR="00183004" w:rsidRPr="00183004" w:rsidRDefault="00183004" w:rsidP="00183004">
      <w:pPr>
        <w:pStyle w:val="EndNoteBibliography"/>
        <w:spacing w:after="0"/>
        <w:ind w:left="720" w:hanging="720"/>
      </w:pPr>
      <w:r w:rsidRPr="00183004">
        <w:t xml:space="preserve">Deckert, M., Montesinos-Rongen, M., Brunn, A. &amp; Siebert, R. (2014) Systems biology of primary CNS lymphoma: from genetic aberrations to modeling in mice. </w:t>
      </w:r>
      <w:r w:rsidRPr="00183004">
        <w:rPr>
          <w:i/>
        </w:rPr>
        <w:t xml:space="preserve">Acta Neuropathol, </w:t>
      </w:r>
      <w:r w:rsidRPr="00183004">
        <w:rPr>
          <w:b/>
        </w:rPr>
        <w:t xml:space="preserve">127, </w:t>
      </w:r>
      <w:r w:rsidRPr="00183004">
        <w:t>175-188.</w:t>
      </w:r>
    </w:p>
    <w:p w:rsidR="00183004" w:rsidRPr="00183004" w:rsidRDefault="00183004" w:rsidP="00183004">
      <w:pPr>
        <w:pStyle w:val="EndNoteBibliography"/>
        <w:spacing w:after="0"/>
        <w:ind w:left="720" w:hanging="720"/>
      </w:pPr>
      <w:r w:rsidRPr="00183004">
        <w:t xml:space="preserve">Fardeau, C., Lee, C.P., Merle-Beral, H., Cassoux, N., Bodaghi, B., Davi, F. &amp; Lehoang, P. (2009) Retinal fluorescein, indocyanine green angiography, and optic coherence tomography in non-Hodgkin primary intraocular lymphoma. </w:t>
      </w:r>
      <w:r w:rsidRPr="00183004">
        <w:rPr>
          <w:i/>
        </w:rPr>
        <w:t xml:space="preserve">Am J Ophthalmol, </w:t>
      </w:r>
      <w:r w:rsidRPr="00183004">
        <w:rPr>
          <w:b/>
        </w:rPr>
        <w:t xml:space="preserve">147, </w:t>
      </w:r>
      <w:r w:rsidRPr="00183004">
        <w:t>886-894, 894 e881.</w:t>
      </w:r>
    </w:p>
    <w:p w:rsidR="00183004" w:rsidRPr="00183004" w:rsidRDefault="00183004" w:rsidP="00183004">
      <w:pPr>
        <w:pStyle w:val="EndNoteBibliography"/>
        <w:spacing w:after="0"/>
        <w:ind w:left="720" w:hanging="720"/>
      </w:pPr>
      <w:r w:rsidRPr="00183004">
        <w:t xml:space="preserve">Ferreri, A.J. (2015) Who Is Who in Primary Vitreoretinal Lymphoma? </w:t>
      </w:r>
      <w:r w:rsidRPr="00183004">
        <w:rPr>
          <w:i/>
        </w:rPr>
        <w:t>JAMA Oncol</w:t>
      </w:r>
      <w:r w:rsidR="00C33A4C">
        <w:rPr>
          <w:i/>
        </w:rPr>
        <w:t>,</w:t>
      </w:r>
      <w:r w:rsidR="00C33A4C">
        <w:t xml:space="preserve"> </w:t>
      </w:r>
      <w:r w:rsidR="00C33A4C" w:rsidRPr="00C33A4C">
        <w:rPr>
          <w:b/>
        </w:rPr>
        <w:t>1</w:t>
      </w:r>
      <w:r w:rsidR="00C33A4C">
        <w:t>, 977-978</w:t>
      </w:r>
    </w:p>
    <w:p w:rsidR="00183004" w:rsidRPr="00183004" w:rsidRDefault="00183004" w:rsidP="00183004">
      <w:pPr>
        <w:pStyle w:val="EndNoteBibliography"/>
        <w:spacing w:after="0"/>
        <w:ind w:left="720" w:hanging="720"/>
      </w:pPr>
      <w:r w:rsidRPr="00183004">
        <w:t xml:space="preserve">Ferreri, A.J., Blay, J.Y., Reni, M., Pasini, F., Gubkin, A., Tirelli, U., Calderoni, A., Zucca, E., Cortelazzo, S., Chassagne, C., Tinguely, M., Borisch, B., Berger, F., Ponzoni, M., Cavalli, F. &amp; International Extranodal Lymphoma Study, G. (2002) Relevance of intraocular involvement in the management of primary central nervous system lymphomas. </w:t>
      </w:r>
      <w:r w:rsidRPr="00183004">
        <w:rPr>
          <w:i/>
        </w:rPr>
        <w:t xml:space="preserve">Ann Oncol, </w:t>
      </w:r>
      <w:r w:rsidRPr="00183004">
        <w:rPr>
          <w:b/>
        </w:rPr>
        <w:t xml:space="preserve">13, </w:t>
      </w:r>
      <w:r w:rsidRPr="00183004">
        <w:t>531-538.</w:t>
      </w:r>
    </w:p>
    <w:p w:rsidR="00183004" w:rsidRPr="00183004" w:rsidRDefault="00183004" w:rsidP="00183004">
      <w:pPr>
        <w:pStyle w:val="EndNoteBibliography"/>
        <w:spacing w:after="0"/>
        <w:ind w:left="720" w:hanging="720"/>
      </w:pPr>
      <w:r w:rsidRPr="00183004">
        <w:t xml:space="preserve">Ferreri, A.J., Blay, J.Y., Reni, M., Pasini, F., Spina, M., Ambrosetti, A., Calderoni, A., Rossi, A., Vavassori, V., Conconi, A., Devizzi, L., Berger, F., Ponzoni, M., Borisch, B., Tinguely, M., Cerati, M., Milani, M., Orvieto, E., Sanchez, J., Chevreau, C., Dell'Oro, S., Zucca, E. &amp; Cavalli, F. (2003) Prognostic scoring system for primary CNS lymphomas: the International Extranodal Lymphoma Study Group experience. </w:t>
      </w:r>
      <w:r w:rsidRPr="00183004">
        <w:rPr>
          <w:i/>
        </w:rPr>
        <w:t xml:space="preserve">J Clin Oncol, </w:t>
      </w:r>
      <w:r w:rsidRPr="00183004">
        <w:rPr>
          <w:b/>
        </w:rPr>
        <w:t xml:space="preserve">21, </w:t>
      </w:r>
      <w:r w:rsidRPr="00183004">
        <w:t>266-272.</w:t>
      </w:r>
    </w:p>
    <w:p w:rsidR="00183004" w:rsidRPr="00183004" w:rsidRDefault="00183004" w:rsidP="00183004">
      <w:pPr>
        <w:pStyle w:val="EndNoteBibliography"/>
        <w:spacing w:after="0"/>
        <w:ind w:left="720" w:hanging="720"/>
      </w:pPr>
      <w:r w:rsidRPr="00183004">
        <w:t xml:space="preserve">Fisson, S., Ouakrim, H., Touitou, V., Baudet, S., Ben Abdelwahed, R., Donnou, S., Miloudi, A., Galand, C., Bodaghi, B., Lehoang, P., Brissard, M., Le Garff-Tavernier, M., Fridman, W.H., Sautes-Fridman, C., Cassoux, N. &amp; Merle-Beral, H. (2013) Cytokine profile in human eyes: contribution of a new cytokine combination for differential diagnosis between intraocular lymphoma or uveitis. </w:t>
      </w:r>
      <w:r w:rsidRPr="00183004">
        <w:rPr>
          <w:i/>
        </w:rPr>
        <w:t xml:space="preserve">PLoS One, </w:t>
      </w:r>
      <w:r w:rsidRPr="00183004">
        <w:rPr>
          <w:b/>
        </w:rPr>
        <w:t xml:space="preserve">8, </w:t>
      </w:r>
      <w:r w:rsidRPr="00183004">
        <w:t>e52385.</w:t>
      </w:r>
    </w:p>
    <w:p w:rsidR="00183004" w:rsidRPr="00183004" w:rsidRDefault="00183004" w:rsidP="00183004">
      <w:pPr>
        <w:pStyle w:val="EndNoteBibliography"/>
        <w:spacing w:after="0"/>
        <w:ind w:left="720" w:hanging="720"/>
      </w:pPr>
      <w:r w:rsidRPr="00183004">
        <w:t xml:space="preserve">Frenkel, S., Hendler, K., Siegal, T., Shalom, E. &amp; Pe'er, J. (2008) Intravitreal methotrexate for treating vitreoretinal lymphoma: 10 years of experience. </w:t>
      </w:r>
      <w:r w:rsidRPr="00183004">
        <w:rPr>
          <w:i/>
        </w:rPr>
        <w:t xml:space="preserve">Br J Ophthalmol, </w:t>
      </w:r>
      <w:r w:rsidRPr="00183004">
        <w:rPr>
          <w:b/>
        </w:rPr>
        <w:t xml:space="preserve">92, </w:t>
      </w:r>
      <w:r w:rsidRPr="00183004">
        <w:t>383-388.</w:t>
      </w:r>
    </w:p>
    <w:p w:rsidR="00183004" w:rsidRPr="00183004" w:rsidRDefault="00183004" w:rsidP="00183004">
      <w:pPr>
        <w:pStyle w:val="EndNoteBibliography"/>
        <w:spacing w:after="0"/>
        <w:ind w:left="720" w:hanging="720"/>
      </w:pPr>
      <w:r w:rsidRPr="00183004">
        <w:t xml:space="preserve">Fung, S., Selva, D., Leibovitch, I., Hsuan, J. &amp; Crompton, J. (2005) Ophthalmic manifestations of multiple myeloma. </w:t>
      </w:r>
      <w:r w:rsidRPr="00183004">
        <w:rPr>
          <w:i/>
        </w:rPr>
        <w:t xml:space="preserve">Ophthalmologica, </w:t>
      </w:r>
      <w:r w:rsidRPr="00183004">
        <w:rPr>
          <w:b/>
        </w:rPr>
        <w:t xml:space="preserve">219, </w:t>
      </w:r>
      <w:r w:rsidRPr="00183004">
        <w:t>43-48.</w:t>
      </w:r>
    </w:p>
    <w:p w:rsidR="00183004" w:rsidRPr="00183004" w:rsidRDefault="00183004" w:rsidP="00183004">
      <w:pPr>
        <w:pStyle w:val="EndNoteBibliography"/>
        <w:spacing w:after="0"/>
        <w:ind w:left="720" w:hanging="720"/>
      </w:pPr>
      <w:r w:rsidRPr="00183004">
        <w:t xml:space="preserve">Gonzalez-Aguilar, A., Idbaih, A., Boisselier, B., Habbita, N., Rossetto, M., Laurenge, A., Bruno, A., Jouvet, A., Polivka, M., Adam, C., Figarella-Branger, D., Miquel, C., Vital, A., Ghesquieres, H., Gressin, R., Delwail, V., Taillandier, L., Chinot, O., Soubeyran, P., Gyan, E., Choquet, S., Houillier, C., Soussain, C., Tanguy, M.L., Marie, Y., Mokhtari, K. &amp; Hoang-Xuan, K. (2012) Recurrent mutations of MYD88 and TBL1XR1 in primary central nervous system lymphomas. </w:t>
      </w:r>
      <w:r w:rsidRPr="00183004">
        <w:rPr>
          <w:i/>
        </w:rPr>
        <w:t xml:space="preserve">Clin Cancer Res, </w:t>
      </w:r>
      <w:r w:rsidRPr="00183004">
        <w:rPr>
          <w:b/>
        </w:rPr>
        <w:t xml:space="preserve">18, </w:t>
      </w:r>
      <w:r w:rsidRPr="00183004">
        <w:t>5203-5211.</w:t>
      </w:r>
    </w:p>
    <w:p w:rsidR="00183004" w:rsidRPr="00183004" w:rsidRDefault="00183004" w:rsidP="00183004">
      <w:pPr>
        <w:pStyle w:val="EndNoteBibliography"/>
        <w:spacing w:after="0"/>
        <w:ind w:left="720" w:hanging="720"/>
      </w:pPr>
      <w:r w:rsidRPr="00183004">
        <w:t xml:space="preserve">Grimm, S.A., McCannel, C.A., Omuro, A.M., Ferreri, A.J., Blay, J.Y., Neuwelt, E.A., Siegal, T., Batchelor, T., Jahnke, K., Shenkier, T.N., Hall, A.J., Graus, F., Herrlinger, U., Schiff, D., Raizer, J., Rubenstein, J., Laperriere, N., Thiel, E., Doolittle, N., Iwamoto, F.M. &amp; Abrey, L.E. (2008) Primary CNS lymphoma with intraocular involvement: International PCNSL Collaborative Group Report. </w:t>
      </w:r>
      <w:r w:rsidRPr="00183004">
        <w:rPr>
          <w:i/>
        </w:rPr>
        <w:t xml:space="preserve">Neurology, </w:t>
      </w:r>
      <w:r w:rsidRPr="00183004">
        <w:rPr>
          <w:b/>
        </w:rPr>
        <w:t xml:space="preserve">71, </w:t>
      </w:r>
      <w:r w:rsidRPr="00183004">
        <w:t>1355-1360.</w:t>
      </w:r>
    </w:p>
    <w:p w:rsidR="00183004" w:rsidRPr="00183004" w:rsidRDefault="00183004" w:rsidP="00183004">
      <w:pPr>
        <w:pStyle w:val="EndNoteBibliography"/>
        <w:spacing w:after="0"/>
        <w:ind w:left="720" w:hanging="720"/>
      </w:pPr>
      <w:r w:rsidRPr="00183004">
        <w:t xml:space="preserve">Grimm, S.A., Pulido, J.S., Jahnke, K., Schiff, D., Hall, A.J., Shenkier, T.N., Siegal, T., Doolittle, N.D., Batchelor, T., Herrlinger, U., Neuwelt, E.A., Laperriere, N., Chamberlain, M.C., Blay, J.Y., Ferreri, A.J., Omuro, A.M., Thiel, E. &amp; Abrey, L.E. (2007) Primary intraocular lymphoma: an International Primary Central Nervous System Lymphoma Collaborative Group Report. </w:t>
      </w:r>
      <w:r w:rsidRPr="00183004">
        <w:rPr>
          <w:i/>
        </w:rPr>
        <w:t xml:space="preserve">Ann Oncol, </w:t>
      </w:r>
      <w:r w:rsidRPr="00183004">
        <w:rPr>
          <w:b/>
        </w:rPr>
        <w:t xml:space="preserve">18, </w:t>
      </w:r>
      <w:r w:rsidRPr="00183004">
        <w:t>1851-1855.</w:t>
      </w:r>
    </w:p>
    <w:p w:rsidR="00183004" w:rsidRPr="00183004" w:rsidRDefault="00183004" w:rsidP="00183004">
      <w:pPr>
        <w:pStyle w:val="EndNoteBibliography"/>
        <w:spacing w:after="0"/>
        <w:ind w:left="720" w:hanging="720"/>
      </w:pPr>
      <w:r w:rsidRPr="00183004">
        <w:t xml:space="preserve">Hashida, N., Ohguro, N. &amp; Nishida, K. (2012) Efficacy and Complications of Intravitreal Rituximab Injection for Treating Primary Vitreoretinal Lymphoma. </w:t>
      </w:r>
      <w:r w:rsidRPr="00183004">
        <w:rPr>
          <w:i/>
        </w:rPr>
        <w:t xml:space="preserve">Transl Vis Sci Technol, </w:t>
      </w:r>
      <w:r w:rsidRPr="00183004">
        <w:rPr>
          <w:b/>
        </w:rPr>
        <w:t xml:space="preserve">1, </w:t>
      </w:r>
      <w:r w:rsidRPr="00183004">
        <w:t>1.</w:t>
      </w:r>
    </w:p>
    <w:p w:rsidR="00183004" w:rsidRPr="00183004" w:rsidRDefault="00183004" w:rsidP="00183004">
      <w:pPr>
        <w:pStyle w:val="EndNoteBibliography"/>
        <w:spacing w:after="0"/>
        <w:ind w:left="720" w:hanging="720"/>
      </w:pPr>
      <w:r w:rsidRPr="00183004">
        <w:t xml:space="preserve">Hoang-Xuan, K., Bessell, E., Bromberg, J., Hottinger, A.F., Preusser, M., Rudà, R., Schlegel, U., Siegal, T., Soussain, C., Abacioglu, U., Cassoux, N., Deckert, M., Dirven, C.M.F., Ferreri, A.J.M., Graus, F., Henriksson, R., Herrlinger, U., Taphoorn, M., Soffietti, R. &amp; Weller, M. (2015) Diagnosis and treatment of primary CNS lymphoma in immunocompetent patients: guidelines from the European Association for Neuro-Oncology. </w:t>
      </w:r>
      <w:r w:rsidRPr="00183004">
        <w:rPr>
          <w:i/>
        </w:rPr>
        <w:t xml:space="preserve">The Lancet Oncology, </w:t>
      </w:r>
      <w:r w:rsidRPr="00183004">
        <w:rPr>
          <w:b/>
        </w:rPr>
        <w:t xml:space="preserve">16, </w:t>
      </w:r>
      <w:r w:rsidRPr="00183004">
        <w:t>e322-e332.</w:t>
      </w:r>
    </w:p>
    <w:p w:rsidR="00183004" w:rsidRPr="00183004" w:rsidRDefault="00183004" w:rsidP="00183004">
      <w:pPr>
        <w:pStyle w:val="EndNoteBibliography"/>
        <w:spacing w:after="0"/>
        <w:ind w:left="720" w:hanging="720"/>
      </w:pPr>
      <w:r w:rsidRPr="00183004">
        <w:t xml:space="preserve">Itty, S. &amp; Pulido, J.S. (2009) Rituximab for intraocular lymphoma. </w:t>
      </w:r>
      <w:r w:rsidRPr="00183004">
        <w:rPr>
          <w:i/>
        </w:rPr>
        <w:t xml:space="preserve">Retina, </w:t>
      </w:r>
      <w:r w:rsidRPr="00183004">
        <w:rPr>
          <w:b/>
        </w:rPr>
        <w:t xml:space="preserve">29, </w:t>
      </w:r>
      <w:r w:rsidRPr="00183004">
        <w:t>129-132.</w:t>
      </w:r>
    </w:p>
    <w:p w:rsidR="00183004" w:rsidRPr="00183004" w:rsidRDefault="00183004" w:rsidP="00183004">
      <w:pPr>
        <w:pStyle w:val="EndNoteBibliography"/>
        <w:spacing w:after="0"/>
        <w:ind w:left="720" w:hanging="720"/>
      </w:pPr>
      <w:r w:rsidRPr="00183004">
        <w:t xml:space="preserve">Kimura, K., Usui, Y. &amp; Goto, H. (2012) Clinical features and diagnostic significance of the intraocular fluid of 217 patients with intraocular lymphoma. </w:t>
      </w:r>
      <w:r w:rsidRPr="00183004">
        <w:rPr>
          <w:i/>
        </w:rPr>
        <w:t xml:space="preserve">Jpn J Ophthalmol, </w:t>
      </w:r>
      <w:r w:rsidRPr="00183004">
        <w:rPr>
          <w:b/>
        </w:rPr>
        <w:t xml:space="preserve">56, </w:t>
      </w:r>
      <w:r w:rsidRPr="00183004">
        <w:t>383-389.</w:t>
      </w:r>
    </w:p>
    <w:p w:rsidR="00183004" w:rsidRPr="00183004" w:rsidRDefault="00183004" w:rsidP="00183004">
      <w:pPr>
        <w:pStyle w:val="EndNoteBibliography"/>
        <w:spacing w:after="0"/>
        <w:ind w:left="720" w:hanging="720"/>
      </w:pPr>
      <w:r w:rsidRPr="00183004">
        <w:t xml:space="preserve">Kluin, P.M., Deckert, M. &amp; Ferry, J.A. (2008) Primary diffuse large B-cell lymphoma of the CNS. In: </w:t>
      </w:r>
      <w:r w:rsidRPr="00183004">
        <w:rPr>
          <w:i/>
        </w:rPr>
        <w:t>WHO classification of tumours of the haematopoietic and lymphoid tissues</w:t>
      </w:r>
      <w:r w:rsidRPr="00183004">
        <w:t xml:space="preserve"> (ed. by Swerdlow, S.H., Campo, E., Harris, N.L., Jaffe, E.S., Pileri, S.A., Stein, H., Thiele, J. &amp; Vardiamn, J.W.), pp. 240-241. IARC Press, Lyon.</w:t>
      </w:r>
    </w:p>
    <w:p w:rsidR="00183004" w:rsidRPr="00183004" w:rsidRDefault="00183004" w:rsidP="00183004">
      <w:pPr>
        <w:pStyle w:val="EndNoteBibliography"/>
        <w:spacing w:after="0"/>
        <w:ind w:left="720" w:hanging="720"/>
      </w:pPr>
      <w:r w:rsidRPr="00183004">
        <w:t xml:space="preserve">Kraan, W., Horlings, H.M., van Keimpema, M., Schilder-Tol, E.J., Oud, M.E., Scheepstra, C., Kluin, P.M., Kersten, M.J., Spaargaren, M. &amp; Pals, S.T. (2013) High prevalence of oncogenic MYD88 and CD79B mutations in diffuse large B-cell lymphomas presenting at immune-privileged sites. </w:t>
      </w:r>
      <w:r w:rsidRPr="00183004">
        <w:rPr>
          <w:i/>
        </w:rPr>
        <w:t xml:space="preserve">Blood Cancer J, </w:t>
      </w:r>
      <w:r w:rsidRPr="00183004">
        <w:rPr>
          <w:b/>
        </w:rPr>
        <w:t xml:space="preserve">3, </w:t>
      </w:r>
      <w:r w:rsidRPr="00183004">
        <w:t>e139.</w:t>
      </w:r>
    </w:p>
    <w:p w:rsidR="00183004" w:rsidRPr="00183004" w:rsidRDefault="00183004" w:rsidP="00183004">
      <w:pPr>
        <w:pStyle w:val="EndNoteBibliography"/>
        <w:spacing w:after="0"/>
        <w:ind w:left="720" w:hanging="720"/>
      </w:pPr>
      <w:r w:rsidRPr="00183004">
        <w:t xml:space="preserve">Levasseur, S.D., Wittenberg, L.A. &amp; White, V.A. (2013) Vitreoretinal lymphoma: a 20-year review of incidence, clinical and cytologic features, treatment, and outcomes. </w:t>
      </w:r>
      <w:r w:rsidRPr="00183004">
        <w:rPr>
          <w:i/>
        </w:rPr>
        <w:t xml:space="preserve">JAMA Ophthalmol, </w:t>
      </w:r>
      <w:r w:rsidRPr="00183004">
        <w:rPr>
          <w:b/>
        </w:rPr>
        <w:t xml:space="preserve">131, </w:t>
      </w:r>
      <w:r w:rsidRPr="00183004">
        <w:t>50-55.</w:t>
      </w:r>
    </w:p>
    <w:p w:rsidR="00183004" w:rsidRPr="00183004" w:rsidRDefault="00183004" w:rsidP="00183004">
      <w:pPr>
        <w:pStyle w:val="EndNoteBibliography"/>
        <w:spacing w:after="0"/>
        <w:ind w:left="720" w:hanging="720"/>
      </w:pPr>
      <w:r w:rsidRPr="00183004">
        <w:t xml:space="preserve">MacMahon, E.M., Glass, J.D., Hayward, S.D., Mann, R.B., Becker, P.S., Charache, P., McArthur, J.C. &amp; Ambinder, R.F. (1991) Epstein-Barr virus in AIDS-related primary central nervous system lymphoma. </w:t>
      </w:r>
      <w:r w:rsidRPr="00183004">
        <w:rPr>
          <w:i/>
        </w:rPr>
        <w:t xml:space="preserve">Lancet, </w:t>
      </w:r>
      <w:r w:rsidRPr="00183004">
        <w:rPr>
          <w:b/>
        </w:rPr>
        <w:t xml:space="preserve">338, </w:t>
      </w:r>
      <w:r w:rsidRPr="00183004">
        <w:t>969-973.</w:t>
      </w:r>
    </w:p>
    <w:p w:rsidR="00183004" w:rsidRPr="00183004" w:rsidRDefault="00183004" w:rsidP="00183004">
      <w:pPr>
        <w:pStyle w:val="EndNoteBibliography"/>
        <w:spacing w:after="0"/>
        <w:ind w:left="720" w:hanging="720"/>
      </w:pPr>
      <w:r w:rsidRPr="00183004">
        <w:t xml:space="preserve">Malumbres, R., Davis, J., Ruiz, P. &amp; Lossos, I.S. (2007) Somatically mutated immunoglobulin IGHV@ genes without intraclonal heterogeneity indicate a postgerminal centre origin of primary intraocular diffuse large B-cell lymphomas. </w:t>
      </w:r>
      <w:r w:rsidRPr="00183004">
        <w:rPr>
          <w:i/>
        </w:rPr>
        <w:t xml:space="preserve">Br J Haematol, </w:t>
      </w:r>
      <w:r w:rsidRPr="00183004">
        <w:rPr>
          <w:b/>
        </w:rPr>
        <w:t xml:space="preserve">138, </w:t>
      </w:r>
      <w:r w:rsidRPr="00183004">
        <w:t>749-755.</w:t>
      </w:r>
    </w:p>
    <w:p w:rsidR="00183004" w:rsidRPr="00183004" w:rsidRDefault="00183004" w:rsidP="00183004">
      <w:pPr>
        <w:pStyle w:val="EndNoteBibliography"/>
        <w:spacing w:after="0"/>
        <w:ind w:left="720" w:hanging="720"/>
      </w:pPr>
      <w:r w:rsidRPr="00183004">
        <w:t xml:space="preserve">Mehta, M., Rasheed, R.A., Duker, J., Reichel, E., Feinberg, E., Husain, D., Foster, C.S. &amp; Laver, N.V. (2015) Vitreous evaluation: a diagnostic challenge. </w:t>
      </w:r>
      <w:r w:rsidRPr="00183004">
        <w:rPr>
          <w:i/>
        </w:rPr>
        <w:t xml:space="preserve">Ophthalmology, </w:t>
      </w:r>
      <w:r w:rsidRPr="00183004">
        <w:rPr>
          <w:b/>
        </w:rPr>
        <w:t xml:space="preserve">122, </w:t>
      </w:r>
      <w:r w:rsidRPr="00183004">
        <w:t>531-537.</w:t>
      </w:r>
    </w:p>
    <w:p w:rsidR="00183004" w:rsidRPr="00183004" w:rsidRDefault="00183004" w:rsidP="00183004">
      <w:pPr>
        <w:pStyle w:val="EndNoteBibliography"/>
        <w:spacing w:after="0"/>
        <w:ind w:left="720" w:hanging="720"/>
      </w:pPr>
      <w:r w:rsidRPr="00183004">
        <w:t xml:space="preserve">Merle-Beral, H., Davi, F., Cassoux, N., Baudet, S., Colin, C., Gourdet, T., Bodaghi, B. &amp; LeHoang, P. (2004) Biological diagnosis of primary intraocular lymphoma. </w:t>
      </w:r>
      <w:r w:rsidRPr="00183004">
        <w:rPr>
          <w:i/>
        </w:rPr>
        <w:t xml:space="preserve">Br J Haematol, </w:t>
      </w:r>
      <w:r w:rsidRPr="00183004">
        <w:rPr>
          <w:b/>
        </w:rPr>
        <w:t xml:space="preserve">124, </w:t>
      </w:r>
      <w:r w:rsidRPr="00183004">
        <w:t>469-473.</w:t>
      </w:r>
    </w:p>
    <w:p w:rsidR="00183004" w:rsidRPr="00183004" w:rsidRDefault="00183004" w:rsidP="00183004">
      <w:pPr>
        <w:pStyle w:val="EndNoteBibliography"/>
        <w:spacing w:after="0"/>
        <w:ind w:left="720" w:hanging="720"/>
      </w:pPr>
      <w:r w:rsidRPr="00183004">
        <w:t xml:space="preserve">Missotten, T., Tielemans, D., Bromberg, J.E., van Hagen, P.M., van Lochem, E.G., van Dongen, J.J., Baarsma, G.S. &amp; Langerak, A.W. (2013) Multicolor flowcytometric immunophenotyping is a valuable tool for detection of intraocular lymphoma. </w:t>
      </w:r>
      <w:r w:rsidRPr="00183004">
        <w:rPr>
          <w:i/>
        </w:rPr>
        <w:t xml:space="preserve">Ophthalmology, </w:t>
      </w:r>
      <w:r w:rsidRPr="00183004">
        <w:rPr>
          <w:b/>
        </w:rPr>
        <w:t xml:space="preserve">120, </w:t>
      </w:r>
      <w:r w:rsidRPr="00183004">
        <w:t>991-996.</w:t>
      </w:r>
    </w:p>
    <w:p w:rsidR="00183004" w:rsidRPr="00183004" w:rsidRDefault="00183004" w:rsidP="00183004">
      <w:pPr>
        <w:pStyle w:val="EndNoteBibliography"/>
        <w:spacing w:after="0"/>
        <w:ind w:left="720" w:hanging="720"/>
      </w:pPr>
      <w:r w:rsidRPr="00183004">
        <w:t xml:space="preserve">Montesinos-Rongen, M., Brunn, A., Bentink, S., Basso, K., Lim, W.K., Klapper, W., Schaller, C., Reifenberger, G., Rubenstein, J., Wiestler, O.D., Spang, R., Dalla-Favera, R., Siebert, R. &amp; Deckert, M. (2008) Gene expression profiling suggests primary central nervous system lymphomas to be derived from a late germinal center B cell. </w:t>
      </w:r>
      <w:r w:rsidRPr="00183004">
        <w:rPr>
          <w:i/>
        </w:rPr>
        <w:t xml:space="preserve">Leukemia, </w:t>
      </w:r>
      <w:r w:rsidRPr="00183004">
        <w:rPr>
          <w:b/>
        </w:rPr>
        <w:t xml:space="preserve">22, </w:t>
      </w:r>
      <w:r w:rsidRPr="00183004">
        <w:t>400-405.</w:t>
      </w:r>
    </w:p>
    <w:p w:rsidR="00183004" w:rsidRPr="00183004" w:rsidRDefault="00183004" w:rsidP="00183004">
      <w:pPr>
        <w:pStyle w:val="EndNoteBibliography"/>
        <w:spacing w:after="0"/>
        <w:ind w:left="720" w:hanging="720"/>
      </w:pPr>
      <w:r w:rsidRPr="00183004">
        <w:t xml:space="preserve">Montesinos-Rongen, M., Godlewska, E., Brunn, A., Wiestler, O.D., Siebert, R. &amp; Deckert, M. (2011) Activating L265P mutations of the MYD88 gene are common in primary central nervous system lymphoma. </w:t>
      </w:r>
      <w:r w:rsidRPr="00183004">
        <w:rPr>
          <w:i/>
        </w:rPr>
        <w:t xml:space="preserve">Acta Neuropathol, </w:t>
      </w:r>
      <w:r w:rsidRPr="00183004">
        <w:rPr>
          <w:b/>
        </w:rPr>
        <w:t xml:space="preserve">122, </w:t>
      </w:r>
      <w:r w:rsidRPr="00183004">
        <w:t>791-792.</w:t>
      </w:r>
    </w:p>
    <w:p w:rsidR="00183004" w:rsidRPr="00183004" w:rsidRDefault="00183004" w:rsidP="00183004">
      <w:pPr>
        <w:pStyle w:val="EndNoteBibliography"/>
        <w:spacing w:after="0"/>
        <w:ind w:left="720" w:hanging="720"/>
      </w:pPr>
      <w:r w:rsidRPr="00183004">
        <w:t xml:space="preserve">Montesinos-Rongen, M., Kuppers, R., Schluter, D., Spieker, T., Van Roost, D., Schaller, C., Reifenberger, G., Wiestler, O.D. &amp; Deckert-Schluter, M. (1999) Primary central nervous system lymphomas are derived from germinal-center B cells and show a preferential usage of the V4-34 gene segment. </w:t>
      </w:r>
      <w:r w:rsidRPr="00183004">
        <w:rPr>
          <w:i/>
        </w:rPr>
        <w:t xml:space="preserve">Am J Pathol, </w:t>
      </w:r>
      <w:r w:rsidRPr="00183004">
        <w:rPr>
          <w:b/>
        </w:rPr>
        <w:t xml:space="preserve">155, </w:t>
      </w:r>
      <w:r w:rsidRPr="00183004">
        <w:t>2077-2086.</w:t>
      </w:r>
    </w:p>
    <w:p w:rsidR="00183004" w:rsidRPr="00183004" w:rsidRDefault="00183004" w:rsidP="00183004">
      <w:pPr>
        <w:pStyle w:val="EndNoteBibliography"/>
        <w:spacing w:after="0"/>
        <w:ind w:left="720" w:hanging="720"/>
      </w:pPr>
      <w:r w:rsidRPr="00183004">
        <w:t xml:space="preserve">Montesinos-Rongen, M., Zuhlke-Jenisch, R., Gesk, S., Martin-Subero, J.I., Schaller, C., Van Roost, D., Wiestler, O.D., Deckert, M. &amp; Siebert, R. (2002) Interphase cytogenetic analysis of lymphoma-associated chromosomal breakpoints in primary diffuse large B-cell lymphomas of the central nervous system. </w:t>
      </w:r>
      <w:r w:rsidRPr="00183004">
        <w:rPr>
          <w:i/>
        </w:rPr>
        <w:t xml:space="preserve">J Neuropathol Exp Neurol, </w:t>
      </w:r>
      <w:r w:rsidRPr="00183004">
        <w:rPr>
          <w:b/>
        </w:rPr>
        <w:t xml:space="preserve">61, </w:t>
      </w:r>
      <w:r w:rsidRPr="00183004">
        <w:t>926-933.</w:t>
      </w:r>
    </w:p>
    <w:p w:rsidR="00183004" w:rsidRPr="00183004" w:rsidRDefault="00183004" w:rsidP="00183004">
      <w:pPr>
        <w:pStyle w:val="EndNoteBibliography"/>
        <w:spacing w:after="0"/>
        <w:ind w:left="720" w:hanging="720"/>
      </w:pPr>
      <w:r w:rsidRPr="00183004">
        <w:t xml:space="preserve">Mudhar, H.S., Sethuraman, C., Khan, M.D. &amp; Jan, S.U. (2007) Intracular, pan-uveal intravascular large B-cell lymphoma associated with choroidal infarction and choroidal tri-lineage extramedullary haemtopoiesis. </w:t>
      </w:r>
      <w:r w:rsidRPr="00183004">
        <w:rPr>
          <w:i/>
        </w:rPr>
        <w:t xml:space="preserve">Histopathology, </w:t>
      </w:r>
      <w:r w:rsidRPr="00183004">
        <w:rPr>
          <w:b/>
        </w:rPr>
        <w:t xml:space="preserve">51, </w:t>
      </w:r>
      <w:r w:rsidRPr="00183004">
        <w:t>275-279.</w:t>
      </w:r>
    </w:p>
    <w:p w:rsidR="00183004" w:rsidRPr="00183004" w:rsidRDefault="00183004" w:rsidP="00183004">
      <w:pPr>
        <w:pStyle w:val="EndNoteBibliography"/>
        <w:spacing w:after="0"/>
        <w:ind w:left="720" w:hanging="720"/>
      </w:pPr>
      <w:r w:rsidRPr="00183004">
        <w:t xml:space="preserve">Nakamura, T., Tateishi, K., Niwa, T., Matsushita, Y., Tamura, K., Kinoshita, M., Tanaka, K., Fukushima, S., Takami, H., Arita, H., Kubo, A., Shuto, T., Ohno, M., Miyakita, Y., Kocialkowski, S., Sasayama, T., Hashimoto, N., Maehara, T., Shibui, S., Ushijima, T., Kawahara, N., Narita, Y. &amp; Ichimura, K. (2015) Recurrent mutations of CD79B and MYD88 are the hallmark of primary central nervous system lymphomas. </w:t>
      </w:r>
      <w:r w:rsidRPr="00183004">
        <w:rPr>
          <w:i/>
        </w:rPr>
        <w:t>Neuropathol Appl Neurobiol</w:t>
      </w:r>
      <w:r w:rsidR="00C33A4C">
        <w:t>,</w:t>
      </w:r>
      <w:r w:rsidR="00C33A4C" w:rsidRPr="00C33A4C">
        <w:t xml:space="preserve"> </w:t>
      </w:r>
      <w:r w:rsidR="00C33A4C">
        <w:t xml:space="preserve">Jun 25. doi: </w:t>
      </w:r>
      <w:r w:rsidR="00C33A4C">
        <w:rPr>
          <w:rStyle w:val="highlight"/>
        </w:rPr>
        <w:t>10.1111/nan.12259</w:t>
      </w:r>
      <w:r w:rsidR="00C33A4C">
        <w:t>. [Epub ahead of print]</w:t>
      </w:r>
    </w:p>
    <w:p w:rsidR="00183004" w:rsidRPr="00183004" w:rsidRDefault="00183004" w:rsidP="00183004">
      <w:pPr>
        <w:pStyle w:val="EndNoteBibliography"/>
        <w:spacing w:after="0"/>
        <w:ind w:left="720" w:hanging="720"/>
      </w:pPr>
      <w:r w:rsidRPr="00183004">
        <w:t xml:space="preserve">Phillips, E.H., Fox, C.P. &amp; Cwynarski, K. (2014) Primary CNS lymphoma. </w:t>
      </w:r>
      <w:r w:rsidRPr="00183004">
        <w:rPr>
          <w:i/>
        </w:rPr>
        <w:t xml:space="preserve">Curr Hematol Malig Rep, </w:t>
      </w:r>
      <w:r w:rsidRPr="00183004">
        <w:rPr>
          <w:b/>
        </w:rPr>
        <w:t xml:space="preserve">9, </w:t>
      </w:r>
      <w:r w:rsidRPr="00183004">
        <w:t>243-253.</w:t>
      </w:r>
    </w:p>
    <w:p w:rsidR="00183004" w:rsidRPr="00183004" w:rsidRDefault="00183004" w:rsidP="00183004">
      <w:pPr>
        <w:pStyle w:val="EndNoteBibliography"/>
        <w:spacing w:after="0"/>
        <w:ind w:left="720" w:hanging="720"/>
      </w:pPr>
      <w:r w:rsidRPr="00183004">
        <w:t xml:space="preserve">Ponzoni, M., Terreni, M.R., Ciceri, F., Ferreri, A.J., Gerevini, S., Anzalone, N., Valle, M., Pizzolito, S. &amp; Arrigoni, G. (2002) Primary brain CD30+ ALK1+ anaplastic large cell lymphoma ('ALKoma'): the first case with a combination of 'not common' variants. </w:t>
      </w:r>
      <w:r w:rsidRPr="00183004">
        <w:rPr>
          <w:i/>
        </w:rPr>
        <w:t xml:space="preserve">Ann Oncol, </w:t>
      </w:r>
      <w:r w:rsidRPr="00183004">
        <w:rPr>
          <w:b/>
        </w:rPr>
        <w:t xml:space="preserve">13, </w:t>
      </w:r>
      <w:r w:rsidRPr="00183004">
        <w:t>1827-1832.</w:t>
      </w:r>
    </w:p>
    <w:p w:rsidR="00183004" w:rsidRPr="00183004" w:rsidRDefault="00183004" w:rsidP="00183004">
      <w:pPr>
        <w:pStyle w:val="EndNoteBibliography"/>
        <w:spacing w:after="0"/>
        <w:ind w:left="720" w:hanging="720"/>
      </w:pPr>
      <w:r w:rsidRPr="00183004">
        <w:t xml:space="preserve">Qualman, S.J., Mendelsohn, G., Mann, R.B. &amp; Green, W.R. (1983) Intraocular lymphomas. Natural history based on a clinicopathologic study of eight cases and review of the literature. </w:t>
      </w:r>
      <w:r w:rsidRPr="00183004">
        <w:rPr>
          <w:i/>
        </w:rPr>
        <w:t xml:space="preserve">Cancer, </w:t>
      </w:r>
      <w:r w:rsidRPr="00183004">
        <w:rPr>
          <w:b/>
        </w:rPr>
        <w:t xml:space="preserve">52, </w:t>
      </w:r>
      <w:r w:rsidRPr="00183004">
        <w:t>878-886.</w:t>
      </w:r>
    </w:p>
    <w:p w:rsidR="00183004" w:rsidRPr="00183004" w:rsidRDefault="00183004" w:rsidP="00183004">
      <w:pPr>
        <w:pStyle w:val="EndNoteBibliography"/>
        <w:spacing w:after="0"/>
        <w:ind w:left="720" w:hanging="720"/>
      </w:pPr>
      <w:r w:rsidRPr="00183004">
        <w:t xml:space="preserve">Raja, H., Snyder, M.R., Johnston, P.B., O'Neill, B.P., Caraballo, J.N., Balsanek, J.G., Peters, B.E., Decker, P.A. &amp; Pulido, J.S. (2013) Effect of intravitreal methotrexate and rituximab on interleukin-10 levels in aqueous humor of treated eyes with vitreoretinal lymphoma. </w:t>
      </w:r>
      <w:r w:rsidRPr="00183004">
        <w:rPr>
          <w:i/>
        </w:rPr>
        <w:t xml:space="preserve">PLoS One, </w:t>
      </w:r>
      <w:r w:rsidRPr="00183004">
        <w:rPr>
          <w:b/>
        </w:rPr>
        <w:t xml:space="preserve">8, </w:t>
      </w:r>
      <w:r w:rsidRPr="00183004">
        <w:t>e65627.</w:t>
      </w:r>
    </w:p>
    <w:p w:rsidR="00183004" w:rsidRPr="00183004" w:rsidRDefault="00183004" w:rsidP="00183004">
      <w:pPr>
        <w:pStyle w:val="EndNoteBibliography"/>
        <w:spacing w:after="0"/>
        <w:ind w:left="720" w:hanging="720"/>
      </w:pPr>
      <w:r w:rsidRPr="00183004">
        <w:t xml:space="preserve">Riemens, A., Bromberg, J., Touitou, V., Sobolewska, B., Missotten, T., Baarsma, S., Hoyng, C., Cordero-Coma, M., Tomkins-Netzer, O., Rozalski, A., Tugal-Tutkun, I., Guex-Crosier, Y., Los, L.I., Bollemeijer, J.G., Nolan, A., Pawade, J., Willermain, F., Bodaghi, B., ten Dam-van Loon, N., Dick, A., Zierhut, M., Lightman, S., Mackensen, F., Moulin, A., Erckens, R., Wensing, B., le Hoang, P., Lokhorst, H. &amp; Rothova, A. (2015) Treatment strategies in primary vitreoretinal lymphoma: a 17-center European collaborative study. </w:t>
      </w:r>
      <w:r w:rsidRPr="00183004">
        <w:rPr>
          <w:i/>
        </w:rPr>
        <w:t xml:space="preserve">JAMA Ophthalmol, </w:t>
      </w:r>
      <w:r w:rsidRPr="00183004">
        <w:rPr>
          <w:b/>
        </w:rPr>
        <w:t xml:space="preserve">133, </w:t>
      </w:r>
      <w:r w:rsidRPr="00183004">
        <w:t>191-197.</w:t>
      </w:r>
    </w:p>
    <w:p w:rsidR="00183004" w:rsidRPr="00183004" w:rsidRDefault="00183004" w:rsidP="00183004">
      <w:pPr>
        <w:pStyle w:val="EndNoteBibliography"/>
        <w:spacing w:after="0"/>
        <w:ind w:left="720" w:hanging="720"/>
      </w:pPr>
      <w:r w:rsidRPr="00183004">
        <w:t xml:space="preserve">Riemersma, S.A., Jordanova, E.S., Schop, R.F., Philippo, K., Looijenga, L.H., Schuuring, E. &amp; Kluin, P.M. (2000) Extensive genetic alterations of the HLA region, including homozygous deletions of HLA class II genes in B-cell lymphomas arising in immune-privileged sites. </w:t>
      </w:r>
      <w:r w:rsidRPr="00183004">
        <w:rPr>
          <w:i/>
        </w:rPr>
        <w:t xml:space="preserve">Blood, </w:t>
      </w:r>
      <w:r w:rsidRPr="00183004">
        <w:rPr>
          <w:b/>
        </w:rPr>
        <w:t xml:space="preserve">96, </w:t>
      </w:r>
      <w:r w:rsidRPr="00183004">
        <w:t>3569-3577.</w:t>
      </w:r>
    </w:p>
    <w:p w:rsidR="00183004" w:rsidRPr="00183004" w:rsidRDefault="00183004" w:rsidP="00183004">
      <w:pPr>
        <w:pStyle w:val="EndNoteBibliography"/>
        <w:spacing w:after="0"/>
        <w:ind w:left="720" w:hanging="720"/>
      </w:pPr>
      <w:r w:rsidRPr="00183004">
        <w:t xml:space="preserve">Rubenstein, J.L., Wong, V.S., Kadoch, C., Gao, H.X., Barajas, R., Chen, L., Josephson, S.A., Scott, B., Douglas, V., Maiti, M., Kaplan, L.D., Treseler, P.A., Cha, S., Hwang, J.H., Cinque, P., Cyster, J.G. &amp; Lowell, C. (2013) CXCL13 plus interleukin 10 is highly specific for the diagnosis of CNS lymphoma. </w:t>
      </w:r>
      <w:r w:rsidRPr="00183004">
        <w:rPr>
          <w:i/>
        </w:rPr>
        <w:t xml:space="preserve">Blood, </w:t>
      </w:r>
      <w:r w:rsidRPr="00183004">
        <w:rPr>
          <w:b/>
        </w:rPr>
        <w:t xml:space="preserve">121, </w:t>
      </w:r>
      <w:r w:rsidRPr="00183004">
        <w:t>4740-4748.</w:t>
      </w:r>
    </w:p>
    <w:p w:rsidR="00183004" w:rsidRPr="00183004" w:rsidRDefault="00183004" w:rsidP="00183004">
      <w:pPr>
        <w:pStyle w:val="EndNoteBibliography"/>
        <w:spacing w:after="0"/>
        <w:ind w:left="720" w:hanging="720"/>
      </w:pPr>
      <w:r w:rsidRPr="00183004">
        <w:t xml:space="preserve">Sagoo, M.S., Mehta, H., Swampillai, A.J., Cohen, V.M., Amin, S.Z., Plowman, P.N. &amp; Lightman, S. (2014) Primary intraocular lymphoma. </w:t>
      </w:r>
      <w:r w:rsidRPr="00183004">
        <w:rPr>
          <w:i/>
        </w:rPr>
        <w:t xml:space="preserve">Surv Ophthalmol, </w:t>
      </w:r>
      <w:r w:rsidRPr="00183004">
        <w:rPr>
          <w:b/>
        </w:rPr>
        <w:t xml:space="preserve">59, </w:t>
      </w:r>
      <w:r w:rsidRPr="00183004">
        <w:t>503-516.</w:t>
      </w:r>
    </w:p>
    <w:p w:rsidR="00183004" w:rsidRPr="00183004" w:rsidRDefault="00183004" w:rsidP="00183004">
      <w:pPr>
        <w:pStyle w:val="EndNoteBibliography"/>
        <w:spacing w:after="0"/>
        <w:ind w:left="720" w:hanging="720"/>
      </w:pPr>
      <w:r w:rsidRPr="00183004">
        <w:t xml:space="preserve">Saleh, M., Nikolitch, K., Bourcier, T., Speeg, C. &amp; Gaucher, D. (2012) Repeated IL-10 measurement in aqueous humor and OCT imaging are valuable tools to monitor intraocular lymphoma treated with intravitreal injections of methotrexate. </w:t>
      </w:r>
      <w:r w:rsidRPr="00183004">
        <w:rPr>
          <w:i/>
        </w:rPr>
        <w:t xml:space="preserve">Graefes Arch Clin Exp Ophthalmol, </w:t>
      </w:r>
      <w:r w:rsidRPr="00183004">
        <w:rPr>
          <w:b/>
        </w:rPr>
        <w:t xml:space="preserve">250, </w:t>
      </w:r>
      <w:r w:rsidRPr="00183004">
        <w:t>761-764.</w:t>
      </w:r>
    </w:p>
    <w:p w:rsidR="00183004" w:rsidRPr="00183004" w:rsidRDefault="00183004" w:rsidP="00183004">
      <w:pPr>
        <w:pStyle w:val="EndNoteBibliography"/>
        <w:spacing w:after="0"/>
        <w:ind w:left="720" w:hanging="720"/>
      </w:pPr>
      <w:r w:rsidRPr="00183004">
        <w:t xml:space="preserve">Smith, J.R., Braziel, R.M., Paoletti, S., Lipp, M., Uguccioni, M. &amp; Rosenbaum, J.T. (2003) Expression of B-cell-attracting chemokine 1 (CXCL13) by malignant lymphocytes and vascular endothelium in primary central nervous system lymphoma. </w:t>
      </w:r>
      <w:r w:rsidRPr="00183004">
        <w:rPr>
          <w:i/>
        </w:rPr>
        <w:t xml:space="preserve">Blood, </w:t>
      </w:r>
      <w:r w:rsidRPr="00183004">
        <w:rPr>
          <w:b/>
        </w:rPr>
        <w:t xml:space="preserve">101, </w:t>
      </w:r>
      <w:r w:rsidRPr="00183004">
        <w:t>815-821.</w:t>
      </w:r>
    </w:p>
    <w:p w:rsidR="00183004" w:rsidRPr="00183004" w:rsidRDefault="00183004" w:rsidP="00183004">
      <w:pPr>
        <w:pStyle w:val="EndNoteBibliography"/>
        <w:spacing w:after="0"/>
        <w:ind w:left="720" w:hanging="720"/>
      </w:pPr>
      <w:r w:rsidRPr="00183004">
        <w:t xml:space="preserve">Smith, J.R., Falkenhagen, K.M., Coupland, S.E., Chipps, T.J., Rosenbaum, J.T. &amp; Braziel, R.M. (2007) Malignant B cells from patients with primary central nervous system lymphoma express stromal cell-derived factor-1. </w:t>
      </w:r>
      <w:r w:rsidRPr="00183004">
        <w:rPr>
          <w:i/>
        </w:rPr>
        <w:t xml:space="preserve">Am J Clin Pathol, </w:t>
      </w:r>
      <w:r w:rsidRPr="00183004">
        <w:rPr>
          <w:b/>
        </w:rPr>
        <w:t xml:space="preserve">127, </w:t>
      </w:r>
      <w:r w:rsidRPr="00183004">
        <w:t>633-641.</w:t>
      </w:r>
    </w:p>
    <w:p w:rsidR="00183004" w:rsidRPr="00183004" w:rsidRDefault="00183004" w:rsidP="00183004">
      <w:pPr>
        <w:pStyle w:val="EndNoteBibliography"/>
        <w:spacing w:after="0"/>
        <w:ind w:left="720" w:hanging="720"/>
      </w:pPr>
      <w:r w:rsidRPr="00183004">
        <w:t xml:space="preserve">Smith, J.R., Rosenbaum, J.T., Wilson, D.J., Doolittle, N.D., Siegal, T., Neuwelt, E.A. &amp; Pe'er, J. (2002) Role of intravitreal methotrexate in the management of primary central nervous system lymphoma with ocular involvement. </w:t>
      </w:r>
      <w:r w:rsidRPr="00183004">
        <w:rPr>
          <w:i/>
        </w:rPr>
        <w:t xml:space="preserve">Ophthalmology, </w:t>
      </w:r>
      <w:r w:rsidRPr="00183004">
        <w:rPr>
          <w:b/>
        </w:rPr>
        <w:t xml:space="preserve">109, </w:t>
      </w:r>
      <w:r w:rsidRPr="00183004">
        <w:t>1709-1716.</w:t>
      </w:r>
    </w:p>
    <w:p w:rsidR="00183004" w:rsidRPr="00183004" w:rsidRDefault="00183004" w:rsidP="00183004">
      <w:pPr>
        <w:pStyle w:val="EndNoteBibliography"/>
        <w:spacing w:after="0"/>
        <w:ind w:left="720" w:hanging="720"/>
      </w:pPr>
      <w:r w:rsidRPr="00183004">
        <w:t xml:space="preserve">Sugita, S., Takase, H., Sugamoto, Y., Arai, A., Miura, O. &amp; Mochizuki, M. (2009) Diagnosis of intraocular lymphoma by polymerase chain reaction analysis and cytokine profiling of the vitreous fluid. </w:t>
      </w:r>
      <w:r w:rsidRPr="00183004">
        <w:rPr>
          <w:i/>
        </w:rPr>
        <w:t xml:space="preserve">Jpn J Ophthalmol, </w:t>
      </w:r>
      <w:r w:rsidRPr="00183004">
        <w:rPr>
          <w:b/>
        </w:rPr>
        <w:t xml:space="preserve">53, </w:t>
      </w:r>
      <w:r w:rsidRPr="00183004">
        <w:t>209-214.</w:t>
      </w:r>
    </w:p>
    <w:p w:rsidR="00183004" w:rsidRPr="00183004" w:rsidRDefault="00183004" w:rsidP="00183004">
      <w:pPr>
        <w:pStyle w:val="EndNoteBibliography"/>
        <w:spacing w:after="0"/>
        <w:ind w:left="720" w:hanging="720"/>
      </w:pPr>
      <w:r w:rsidRPr="00183004">
        <w:t xml:space="preserve">Tuo, J., Shen, D., Yang, H.H. &amp; Chan, C.C. (2014) Distinct microRNA-155 expression in the vitreous of patients with primary vitreoretinal lymphoma and uveitis. </w:t>
      </w:r>
      <w:r w:rsidRPr="00183004">
        <w:rPr>
          <w:i/>
        </w:rPr>
        <w:t xml:space="preserve">Am J Ophthalmol, </w:t>
      </w:r>
      <w:r w:rsidRPr="00183004">
        <w:rPr>
          <w:b/>
        </w:rPr>
        <w:t xml:space="preserve">157, </w:t>
      </w:r>
      <w:r w:rsidRPr="00183004">
        <w:t>728-734.</w:t>
      </w:r>
    </w:p>
    <w:p w:rsidR="00183004" w:rsidRPr="00183004" w:rsidRDefault="00183004" w:rsidP="00183004">
      <w:pPr>
        <w:pStyle w:val="EndNoteBibliography"/>
        <w:spacing w:after="0"/>
        <w:ind w:left="720" w:hanging="720"/>
      </w:pPr>
      <w:r w:rsidRPr="00183004">
        <w:t xml:space="preserve">Turaka, K., Bryan, J.S., De Souza, S., Gordon, A.J., Kwong, H.M., Jr., Ziemianski, M.C., Reddy, R. &amp; Sell, C.H. (2012) Vitreoretinal lymphoma: changing trends in diagnosis and local treatment modalities at a single institution. </w:t>
      </w:r>
      <w:r w:rsidRPr="00183004">
        <w:rPr>
          <w:i/>
        </w:rPr>
        <w:t xml:space="preserve">Clin Lymphoma Myeloma Leuk, </w:t>
      </w:r>
      <w:r w:rsidRPr="00183004">
        <w:rPr>
          <w:b/>
        </w:rPr>
        <w:t xml:space="preserve">12, </w:t>
      </w:r>
      <w:r w:rsidRPr="00183004">
        <w:t>412-417.</w:t>
      </w:r>
    </w:p>
    <w:p w:rsidR="00183004" w:rsidRPr="00183004" w:rsidRDefault="00183004" w:rsidP="00183004">
      <w:pPr>
        <w:pStyle w:val="EndNoteBibliography"/>
        <w:spacing w:after="0"/>
        <w:ind w:left="720" w:hanging="720"/>
      </w:pPr>
      <w:r w:rsidRPr="00183004">
        <w:t xml:space="preserve">Vater, I., Montesinos-Rongen, M., Schlesner, M., Haake, A., Purschke, F., Sprute, R., Mettenmeyer, N., Nazzal, I., Nagel, I., Gutwein, J., Richter, J., Buchhalter, I., Russell, R.B., Wiestler, O.D., Eils, R., Deckert, M. &amp; Siebert, R. (2015) The mutational pattern of primary lymphoma of the central nervous system determined by whole-exome sequencing. </w:t>
      </w:r>
      <w:r w:rsidRPr="00183004">
        <w:rPr>
          <w:i/>
        </w:rPr>
        <w:t xml:space="preserve">Leukemia, </w:t>
      </w:r>
      <w:r w:rsidRPr="00183004">
        <w:rPr>
          <w:b/>
        </w:rPr>
        <w:t xml:space="preserve">29, </w:t>
      </w:r>
      <w:r w:rsidRPr="00183004">
        <w:t>677-685.</w:t>
      </w:r>
    </w:p>
    <w:p w:rsidR="00183004" w:rsidRPr="00183004" w:rsidRDefault="00183004" w:rsidP="00183004">
      <w:pPr>
        <w:pStyle w:val="EndNoteBibliography"/>
        <w:spacing w:after="0"/>
        <w:ind w:left="720" w:hanging="720"/>
      </w:pPr>
      <w:r w:rsidRPr="00183004">
        <w:t xml:space="preserve">Vosganian, G.S., Boisot, S., Hartmann, K.I., Freeman, W.R., Sharpe, R.W., Tripuraneni, P. &amp; Saven, A. (2011) Primary intraocular lymphoma: a review. </w:t>
      </w:r>
      <w:r w:rsidRPr="00183004">
        <w:rPr>
          <w:i/>
        </w:rPr>
        <w:t xml:space="preserve">J Neurooncol, </w:t>
      </w:r>
      <w:r w:rsidRPr="00183004">
        <w:rPr>
          <w:b/>
        </w:rPr>
        <w:t xml:space="preserve">105, </w:t>
      </w:r>
      <w:r w:rsidRPr="00183004">
        <w:t>127-134.</w:t>
      </w:r>
    </w:p>
    <w:p w:rsidR="00183004" w:rsidRPr="00183004" w:rsidRDefault="00183004" w:rsidP="00183004">
      <w:pPr>
        <w:pStyle w:val="EndNoteBibliography"/>
        <w:spacing w:after="0"/>
        <w:ind w:left="720" w:hanging="720"/>
      </w:pPr>
      <w:r w:rsidRPr="00183004">
        <w:t xml:space="preserve">Wallace, D.J., Shen, D., Reed, G.F., Miyanaga, M., Mochizuki, M., Sen, H.N., Dahr, S.S., Buggage, R.R., Nussenblatt, R.B. &amp; Chan, C.C. (2006) Detection of the bcl-2 t(14;18) translocation and proto-oncogene expression in primary intraocular lymphoma. </w:t>
      </w:r>
      <w:r w:rsidRPr="00183004">
        <w:rPr>
          <w:i/>
        </w:rPr>
        <w:t xml:space="preserve">Invest Ophthalmol Vis Sci, </w:t>
      </w:r>
      <w:r w:rsidRPr="00183004">
        <w:rPr>
          <w:b/>
        </w:rPr>
        <w:t xml:space="preserve">47, </w:t>
      </w:r>
      <w:r w:rsidRPr="00183004">
        <w:t>2750-2756.</w:t>
      </w:r>
    </w:p>
    <w:p w:rsidR="00183004" w:rsidRPr="00183004" w:rsidRDefault="00183004" w:rsidP="00183004">
      <w:pPr>
        <w:pStyle w:val="EndNoteBibliography"/>
        <w:spacing w:after="0"/>
        <w:ind w:left="720" w:hanging="720"/>
      </w:pPr>
      <w:r w:rsidRPr="00183004">
        <w:t xml:space="preserve">Wang, L., Sato-Otsubo, A., Sugita, S., Takase, H., Mochizuki, M., Usui, Y., Goto, H., Koyama, T., Akiyama, H., Miura, O., Ogawa, S. &amp; Arai, A. (2014) High-resolution genomic copy number profiling of primary intraocular lymphoma by single nucleotide polymorphism microarrays. </w:t>
      </w:r>
      <w:r w:rsidRPr="00183004">
        <w:rPr>
          <w:i/>
        </w:rPr>
        <w:t xml:space="preserve">Cancer Sci, </w:t>
      </w:r>
      <w:r w:rsidRPr="00183004">
        <w:rPr>
          <w:b/>
        </w:rPr>
        <w:t xml:space="preserve">105, </w:t>
      </w:r>
      <w:r w:rsidRPr="00183004">
        <w:t>592-599.</w:t>
      </w:r>
    </w:p>
    <w:p w:rsidR="00183004" w:rsidRPr="00183004" w:rsidRDefault="00183004" w:rsidP="00183004">
      <w:pPr>
        <w:pStyle w:val="EndNoteBibliography"/>
        <w:spacing w:after="0"/>
        <w:ind w:left="720" w:hanging="720"/>
      </w:pPr>
      <w:r w:rsidRPr="00183004">
        <w:t xml:space="preserve">Wang, Y., Shen, D., Wang, V.M., Sen, H.N. &amp; Chan, C.C. (2011) Molecular biomarkers for the diagnosis of primary vitreoretinal lymphoma. </w:t>
      </w:r>
      <w:r w:rsidRPr="00183004">
        <w:rPr>
          <w:i/>
        </w:rPr>
        <w:t xml:space="preserve">Int J Mol Sci, </w:t>
      </w:r>
      <w:r w:rsidRPr="00183004">
        <w:rPr>
          <w:b/>
        </w:rPr>
        <w:t xml:space="preserve">12, </w:t>
      </w:r>
      <w:r w:rsidRPr="00183004">
        <w:t>5684-5697.</w:t>
      </w:r>
    </w:p>
    <w:p w:rsidR="00183004" w:rsidRPr="00183004" w:rsidRDefault="00183004" w:rsidP="00183004">
      <w:pPr>
        <w:pStyle w:val="EndNoteBibliography"/>
        <w:ind w:left="720" w:hanging="720"/>
      </w:pPr>
      <w:r w:rsidRPr="00183004">
        <w:t xml:space="preserve">Wittenberg, L.A., Maberley, D.A., Ma, P.E., Wade, N.K., Gill, H. &amp; White, V.A. (2008) Contribution of vitreous cytology to final clinical diagnosis fifteen-year review of vitreous cytology specimens from one institution. </w:t>
      </w:r>
      <w:r w:rsidRPr="00183004">
        <w:rPr>
          <w:i/>
        </w:rPr>
        <w:t xml:space="preserve">Ophthalmology, </w:t>
      </w:r>
      <w:r w:rsidRPr="00183004">
        <w:rPr>
          <w:b/>
        </w:rPr>
        <w:t xml:space="preserve">115, </w:t>
      </w:r>
      <w:r w:rsidRPr="00183004">
        <w:t>1944-1950.</w:t>
      </w:r>
    </w:p>
    <w:p w:rsidR="00954122" w:rsidRDefault="003738A1" w:rsidP="00183004">
      <w:r>
        <w:fldChar w:fldCharType="end"/>
      </w:r>
    </w:p>
    <w:p w:rsidR="00C33A4C" w:rsidRDefault="00C33A4C" w:rsidP="00183004"/>
    <w:p w:rsidR="00C33A4C" w:rsidRDefault="00C33A4C" w:rsidP="00183004"/>
    <w:p w:rsidR="00C33A4C" w:rsidRDefault="00C33A4C" w:rsidP="00183004"/>
    <w:p w:rsidR="00C33A4C" w:rsidRDefault="00C33A4C" w:rsidP="00183004"/>
    <w:p w:rsidR="00C33A4C" w:rsidRDefault="00C33A4C" w:rsidP="00183004"/>
    <w:p w:rsidR="00C33A4C" w:rsidRDefault="00C33A4C" w:rsidP="00183004"/>
    <w:p w:rsidR="00C33A4C" w:rsidRDefault="00C33A4C" w:rsidP="00183004"/>
    <w:p w:rsidR="00C33A4C" w:rsidRDefault="00C33A4C" w:rsidP="00183004"/>
    <w:p w:rsidR="00C33A4C" w:rsidRDefault="00C33A4C" w:rsidP="00183004"/>
    <w:p w:rsidR="007601A4" w:rsidRPr="00183004" w:rsidRDefault="007601A4" w:rsidP="007601A4">
      <w:pPr>
        <w:spacing w:line="360" w:lineRule="auto"/>
        <w:jc w:val="both"/>
        <w:rPr>
          <w:rFonts w:cstheme="majorHAnsi"/>
          <w:sz w:val="20"/>
          <w:szCs w:val="20"/>
        </w:rPr>
      </w:pPr>
      <w:r w:rsidRPr="00183004">
        <w:rPr>
          <w:rFonts w:cstheme="majorHAnsi"/>
          <w:b/>
        </w:rPr>
        <w:t xml:space="preserve">Table 1: Summary of the morphological, immunophenotypical, genotypical and clinical features known to date for the various intraocular lymphoma subtypes. </w:t>
      </w:r>
    </w:p>
    <w:tbl>
      <w:tblPr>
        <w:tblW w:w="8409" w:type="dxa"/>
        <w:tblInd w:w="11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902"/>
        <w:gridCol w:w="2175"/>
        <w:gridCol w:w="2159"/>
        <w:gridCol w:w="2173"/>
      </w:tblGrid>
      <w:tr w:rsidR="007601A4" w:rsidRPr="00183004">
        <w:tc>
          <w:tcPr>
            <w:tcW w:w="1902" w:type="dxa"/>
          </w:tcPr>
          <w:p w:rsidR="007601A4" w:rsidRPr="00183004" w:rsidRDefault="007601A4" w:rsidP="007601A4">
            <w:pPr>
              <w:rPr>
                <w:rFonts w:cstheme="majorHAnsi"/>
                <w:b/>
                <w:sz w:val="20"/>
                <w:szCs w:val="20"/>
                <w:lang/>
              </w:rPr>
            </w:pPr>
            <w:r w:rsidRPr="00183004">
              <w:rPr>
                <w:rFonts w:cstheme="majorHAnsi"/>
                <w:b/>
                <w:sz w:val="20"/>
                <w:szCs w:val="20"/>
                <w:lang/>
              </w:rPr>
              <w:t>Intraocular Lymphoma</w:t>
            </w:r>
          </w:p>
          <w:p w:rsidR="007601A4" w:rsidRPr="00183004" w:rsidRDefault="007601A4" w:rsidP="007601A4">
            <w:pPr>
              <w:rPr>
                <w:rFonts w:cstheme="majorHAnsi"/>
                <w:b/>
                <w:sz w:val="20"/>
                <w:szCs w:val="20"/>
                <w:lang/>
              </w:rPr>
            </w:pPr>
          </w:p>
        </w:tc>
        <w:tc>
          <w:tcPr>
            <w:tcW w:w="2175" w:type="dxa"/>
          </w:tcPr>
          <w:p w:rsidR="007601A4" w:rsidRPr="00183004" w:rsidRDefault="007601A4" w:rsidP="007601A4">
            <w:pPr>
              <w:rPr>
                <w:rFonts w:cstheme="majorHAnsi"/>
                <w:b/>
                <w:sz w:val="20"/>
                <w:szCs w:val="20"/>
                <w:lang/>
              </w:rPr>
            </w:pPr>
            <w:r w:rsidRPr="00183004">
              <w:rPr>
                <w:rFonts w:cstheme="majorHAnsi"/>
                <w:b/>
                <w:sz w:val="20"/>
                <w:szCs w:val="20"/>
                <w:lang/>
              </w:rPr>
              <w:t>Vitreoretinal</w:t>
            </w:r>
            <w:r w:rsidRPr="00183004" w:rsidDel="00851D94">
              <w:rPr>
                <w:rFonts w:cstheme="majorHAnsi"/>
                <w:b/>
                <w:sz w:val="20"/>
                <w:szCs w:val="20"/>
                <w:lang/>
              </w:rPr>
              <w:t xml:space="preserve"> </w:t>
            </w:r>
          </w:p>
        </w:tc>
        <w:tc>
          <w:tcPr>
            <w:tcW w:w="2159" w:type="dxa"/>
          </w:tcPr>
          <w:p w:rsidR="007601A4" w:rsidRPr="00183004" w:rsidDel="00851D94" w:rsidRDefault="007601A4" w:rsidP="007601A4">
            <w:pPr>
              <w:rPr>
                <w:rFonts w:cstheme="majorHAnsi"/>
                <w:b/>
                <w:sz w:val="20"/>
                <w:szCs w:val="20"/>
                <w:lang/>
              </w:rPr>
            </w:pPr>
            <w:r w:rsidRPr="00183004">
              <w:rPr>
                <w:rFonts w:cstheme="majorHAnsi"/>
                <w:b/>
                <w:sz w:val="20"/>
                <w:szCs w:val="20"/>
                <w:lang/>
              </w:rPr>
              <w:t>Uveal</w:t>
            </w:r>
          </w:p>
          <w:p w:rsidR="007601A4" w:rsidRPr="00183004" w:rsidRDefault="007601A4" w:rsidP="007601A4">
            <w:pPr>
              <w:rPr>
                <w:rFonts w:cstheme="majorHAnsi"/>
                <w:sz w:val="20"/>
                <w:szCs w:val="20"/>
                <w:lang/>
              </w:rPr>
            </w:pPr>
            <w:r w:rsidRPr="00183004">
              <w:rPr>
                <w:rFonts w:cstheme="majorHAnsi"/>
                <w:i/>
                <w:sz w:val="20"/>
                <w:szCs w:val="20"/>
                <w:lang/>
              </w:rPr>
              <w:t>Primary</w:t>
            </w:r>
          </w:p>
          <w:p w:rsidR="007601A4" w:rsidRPr="00183004" w:rsidRDefault="007601A4" w:rsidP="007601A4">
            <w:pPr>
              <w:rPr>
                <w:rFonts w:cstheme="majorHAnsi"/>
                <w:b/>
                <w:sz w:val="20"/>
                <w:szCs w:val="20"/>
                <w:lang/>
              </w:rPr>
            </w:pPr>
          </w:p>
        </w:tc>
        <w:tc>
          <w:tcPr>
            <w:tcW w:w="2173" w:type="dxa"/>
          </w:tcPr>
          <w:p w:rsidR="007601A4" w:rsidRPr="00183004" w:rsidDel="00851D94" w:rsidRDefault="007601A4" w:rsidP="007601A4">
            <w:pPr>
              <w:rPr>
                <w:rFonts w:cstheme="majorHAnsi"/>
                <w:b/>
                <w:sz w:val="20"/>
                <w:szCs w:val="20"/>
                <w:lang/>
              </w:rPr>
            </w:pPr>
            <w:r w:rsidRPr="00183004">
              <w:rPr>
                <w:rFonts w:cstheme="majorHAnsi"/>
                <w:b/>
                <w:sz w:val="20"/>
                <w:szCs w:val="20"/>
                <w:lang/>
              </w:rPr>
              <w:t>Uveal</w:t>
            </w:r>
          </w:p>
          <w:p w:rsidR="007601A4" w:rsidRPr="00183004" w:rsidRDefault="007601A4" w:rsidP="007601A4">
            <w:pPr>
              <w:rPr>
                <w:rFonts w:cstheme="majorHAnsi"/>
                <w:sz w:val="20"/>
                <w:szCs w:val="20"/>
                <w:lang/>
              </w:rPr>
            </w:pPr>
            <w:r w:rsidRPr="00183004">
              <w:rPr>
                <w:rFonts w:cstheme="majorHAnsi"/>
                <w:i/>
                <w:sz w:val="20"/>
                <w:szCs w:val="20"/>
                <w:lang/>
              </w:rPr>
              <w:t>Secondary</w:t>
            </w:r>
          </w:p>
          <w:p w:rsidR="007601A4" w:rsidRPr="00183004" w:rsidRDefault="007601A4" w:rsidP="007601A4">
            <w:pPr>
              <w:rPr>
                <w:rFonts w:cstheme="majorHAnsi"/>
                <w:b/>
                <w:sz w:val="20"/>
                <w:szCs w:val="20"/>
                <w:lang/>
              </w:rPr>
            </w:pPr>
          </w:p>
        </w:tc>
      </w:tr>
      <w:tr w:rsidR="007601A4" w:rsidRPr="00183004">
        <w:tc>
          <w:tcPr>
            <w:tcW w:w="1902" w:type="dxa"/>
          </w:tcPr>
          <w:p w:rsidR="007601A4" w:rsidRPr="00183004" w:rsidRDefault="007601A4" w:rsidP="00183004">
            <w:pPr>
              <w:spacing w:after="120"/>
              <w:rPr>
                <w:rFonts w:cstheme="majorHAnsi"/>
                <w:b/>
                <w:sz w:val="20"/>
                <w:szCs w:val="20"/>
                <w:lang/>
              </w:rPr>
            </w:pPr>
            <w:r w:rsidRPr="00183004">
              <w:rPr>
                <w:rFonts w:cstheme="majorHAnsi"/>
                <w:b/>
                <w:sz w:val="20"/>
                <w:szCs w:val="20"/>
                <w:lang/>
              </w:rPr>
              <w:t>Most</w:t>
            </w:r>
          </w:p>
          <w:p w:rsidR="007601A4" w:rsidRPr="00183004" w:rsidRDefault="007601A4" w:rsidP="00183004">
            <w:pPr>
              <w:spacing w:after="120"/>
              <w:rPr>
                <w:rFonts w:cstheme="majorHAnsi"/>
                <w:b/>
                <w:sz w:val="20"/>
                <w:szCs w:val="20"/>
                <w:lang/>
              </w:rPr>
            </w:pPr>
            <w:r w:rsidRPr="00183004">
              <w:rPr>
                <w:rFonts w:cstheme="majorHAnsi"/>
                <w:b/>
                <w:sz w:val="20"/>
                <w:szCs w:val="20"/>
                <w:lang/>
              </w:rPr>
              <w:t>Common</w:t>
            </w:r>
          </w:p>
          <w:p w:rsidR="007601A4" w:rsidRPr="00183004" w:rsidRDefault="007601A4" w:rsidP="00183004">
            <w:pPr>
              <w:spacing w:after="120"/>
              <w:rPr>
                <w:rFonts w:cstheme="majorHAnsi"/>
                <w:b/>
                <w:sz w:val="20"/>
                <w:szCs w:val="20"/>
                <w:lang/>
              </w:rPr>
            </w:pPr>
            <w:r w:rsidRPr="00183004">
              <w:rPr>
                <w:rFonts w:cstheme="majorHAnsi"/>
                <w:b/>
                <w:sz w:val="20"/>
                <w:szCs w:val="20"/>
                <w:lang/>
              </w:rPr>
              <w:t>WHO Subtype</w:t>
            </w:r>
          </w:p>
        </w:tc>
        <w:tc>
          <w:tcPr>
            <w:tcW w:w="2175" w:type="dxa"/>
          </w:tcPr>
          <w:p w:rsidR="007601A4" w:rsidRPr="00183004" w:rsidRDefault="007601A4" w:rsidP="007601A4">
            <w:pPr>
              <w:rPr>
                <w:rFonts w:cstheme="majorHAnsi"/>
                <w:b/>
                <w:sz w:val="20"/>
                <w:szCs w:val="20"/>
                <w:lang/>
              </w:rPr>
            </w:pPr>
            <w:r w:rsidRPr="00183004">
              <w:rPr>
                <w:rFonts w:cstheme="majorHAnsi"/>
                <w:sz w:val="20"/>
                <w:szCs w:val="20"/>
                <w:lang/>
              </w:rPr>
              <w:t>DLBCL</w:t>
            </w:r>
          </w:p>
        </w:tc>
        <w:tc>
          <w:tcPr>
            <w:tcW w:w="2159" w:type="dxa"/>
          </w:tcPr>
          <w:p w:rsidR="007601A4" w:rsidRPr="00183004" w:rsidRDefault="007601A4" w:rsidP="007601A4">
            <w:pPr>
              <w:rPr>
                <w:rFonts w:cstheme="majorHAnsi"/>
                <w:sz w:val="20"/>
                <w:szCs w:val="20"/>
                <w:lang/>
              </w:rPr>
            </w:pPr>
            <w:r w:rsidRPr="00183004">
              <w:rPr>
                <w:rFonts w:cstheme="majorHAnsi"/>
                <w:sz w:val="20"/>
                <w:szCs w:val="20"/>
                <w:lang/>
              </w:rPr>
              <w:t>EMZL</w:t>
            </w:r>
          </w:p>
        </w:tc>
        <w:tc>
          <w:tcPr>
            <w:tcW w:w="2173" w:type="dxa"/>
          </w:tcPr>
          <w:p w:rsidR="007601A4" w:rsidRPr="00183004" w:rsidRDefault="007601A4" w:rsidP="00183004">
            <w:pPr>
              <w:rPr>
                <w:rFonts w:cstheme="majorHAnsi"/>
                <w:sz w:val="20"/>
                <w:szCs w:val="20"/>
                <w:lang/>
              </w:rPr>
            </w:pPr>
            <w:r w:rsidRPr="00183004">
              <w:rPr>
                <w:rFonts w:cstheme="majorHAnsi"/>
                <w:sz w:val="20"/>
                <w:szCs w:val="20"/>
                <w:lang/>
              </w:rPr>
              <w:t>Dependent on systemic</w:t>
            </w:r>
            <w:r w:rsidR="00183004" w:rsidRPr="00183004">
              <w:rPr>
                <w:rFonts w:cstheme="majorHAnsi"/>
                <w:sz w:val="20"/>
                <w:szCs w:val="20"/>
                <w:lang/>
              </w:rPr>
              <w:t xml:space="preserve"> NHL </w:t>
            </w:r>
            <w:r w:rsidRPr="00183004">
              <w:rPr>
                <w:rFonts w:cstheme="majorHAnsi"/>
                <w:sz w:val="20"/>
                <w:szCs w:val="20"/>
                <w:lang/>
              </w:rPr>
              <w:t>(majority DLBCL)</w:t>
            </w:r>
          </w:p>
        </w:tc>
      </w:tr>
      <w:tr w:rsidR="007601A4" w:rsidRPr="00183004">
        <w:tc>
          <w:tcPr>
            <w:tcW w:w="1902" w:type="dxa"/>
          </w:tcPr>
          <w:p w:rsidR="007601A4" w:rsidRPr="00183004" w:rsidRDefault="007601A4" w:rsidP="00183004">
            <w:pPr>
              <w:spacing w:after="0"/>
              <w:rPr>
                <w:rFonts w:cstheme="majorHAnsi"/>
                <w:b/>
                <w:sz w:val="20"/>
                <w:szCs w:val="20"/>
                <w:lang/>
              </w:rPr>
            </w:pPr>
            <w:r w:rsidRPr="00183004">
              <w:rPr>
                <w:rFonts w:cstheme="majorHAnsi"/>
                <w:b/>
                <w:sz w:val="20"/>
                <w:szCs w:val="20"/>
                <w:lang/>
              </w:rPr>
              <w:t>Immunoprofile</w:t>
            </w:r>
          </w:p>
        </w:tc>
        <w:tc>
          <w:tcPr>
            <w:tcW w:w="2175" w:type="dxa"/>
          </w:tcPr>
          <w:p w:rsidR="007601A4" w:rsidRPr="00183004" w:rsidRDefault="007601A4" w:rsidP="00183004">
            <w:pPr>
              <w:spacing w:after="0"/>
              <w:rPr>
                <w:rFonts w:cstheme="majorHAnsi"/>
                <w:sz w:val="20"/>
                <w:szCs w:val="20"/>
                <w:lang/>
              </w:rPr>
            </w:pPr>
            <w:r w:rsidRPr="00183004">
              <w:rPr>
                <w:rFonts w:cstheme="majorHAnsi"/>
                <w:sz w:val="20"/>
                <w:szCs w:val="20"/>
                <w:lang/>
              </w:rPr>
              <w:t>CD79a+</w:t>
            </w:r>
          </w:p>
          <w:p w:rsidR="007601A4" w:rsidRPr="00183004" w:rsidRDefault="007601A4" w:rsidP="00183004">
            <w:pPr>
              <w:spacing w:after="0"/>
              <w:rPr>
                <w:rFonts w:cstheme="majorHAnsi"/>
                <w:sz w:val="20"/>
                <w:szCs w:val="20"/>
                <w:lang/>
              </w:rPr>
            </w:pPr>
            <w:r w:rsidRPr="00183004">
              <w:rPr>
                <w:rFonts w:cstheme="majorHAnsi"/>
                <w:sz w:val="20"/>
                <w:szCs w:val="20"/>
                <w:lang/>
              </w:rPr>
              <w:t>CD20+</w:t>
            </w:r>
          </w:p>
          <w:p w:rsidR="007601A4" w:rsidRPr="00183004" w:rsidRDefault="007601A4" w:rsidP="00183004">
            <w:pPr>
              <w:spacing w:after="0"/>
              <w:rPr>
                <w:rFonts w:cstheme="majorHAnsi"/>
                <w:sz w:val="20"/>
                <w:szCs w:val="20"/>
                <w:lang/>
              </w:rPr>
            </w:pPr>
            <w:r w:rsidRPr="00183004">
              <w:rPr>
                <w:rFonts w:cstheme="majorHAnsi"/>
                <w:sz w:val="20"/>
                <w:szCs w:val="20"/>
                <w:lang/>
              </w:rPr>
              <w:t>PAX5+</w:t>
            </w:r>
          </w:p>
          <w:p w:rsidR="007601A4" w:rsidRPr="00183004" w:rsidRDefault="007601A4" w:rsidP="00183004">
            <w:pPr>
              <w:spacing w:after="0"/>
              <w:rPr>
                <w:rFonts w:cstheme="majorHAnsi"/>
                <w:sz w:val="20"/>
                <w:szCs w:val="20"/>
                <w:lang/>
              </w:rPr>
            </w:pPr>
            <w:r w:rsidRPr="00183004">
              <w:rPr>
                <w:rFonts w:cstheme="majorHAnsi"/>
                <w:sz w:val="20"/>
                <w:szCs w:val="20"/>
                <w:lang/>
              </w:rPr>
              <w:t>BCL2+</w:t>
            </w:r>
          </w:p>
          <w:p w:rsidR="007601A4" w:rsidRPr="00183004" w:rsidRDefault="007601A4" w:rsidP="00183004">
            <w:pPr>
              <w:spacing w:after="0"/>
              <w:rPr>
                <w:rFonts w:cstheme="majorHAnsi"/>
                <w:sz w:val="20"/>
                <w:szCs w:val="20"/>
                <w:lang/>
              </w:rPr>
            </w:pPr>
            <w:r w:rsidRPr="00183004">
              <w:rPr>
                <w:rFonts w:cstheme="majorHAnsi"/>
                <w:sz w:val="20"/>
                <w:szCs w:val="20"/>
                <w:lang/>
              </w:rPr>
              <w:t>BCL6+/-</w:t>
            </w:r>
          </w:p>
          <w:p w:rsidR="007601A4" w:rsidRPr="00183004" w:rsidRDefault="007601A4" w:rsidP="00183004">
            <w:pPr>
              <w:spacing w:after="0"/>
              <w:rPr>
                <w:rFonts w:cstheme="majorHAnsi"/>
                <w:sz w:val="20"/>
                <w:szCs w:val="20"/>
                <w:lang w:val="de-DE"/>
              </w:rPr>
            </w:pPr>
            <w:r w:rsidRPr="00183004">
              <w:rPr>
                <w:rFonts w:cstheme="majorHAnsi"/>
                <w:sz w:val="20"/>
                <w:szCs w:val="20"/>
                <w:lang w:val="de-DE"/>
              </w:rPr>
              <w:t>MUM1/IRF4+</w:t>
            </w:r>
          </w:p>
          <w:p w:rsidR="007601A4" w:rsidRPr="00183004" w:rsidRDefault="007601A4" w:rsidP="00183004">
            <w:pPr>
              <w:spacing w:after="0"/>
              <w:rPr>
                <w:rFonts w:cstheme="majorHAnsi"/>
                <w:sz w:val="20"/>
                <w:szCs w:val="20"/>
                <w:lang w:val="de-DE"/>
              </w:rPr>
            </w:pPr>
            <w:r w:rsidRPr="00183004">
              <w:rPr>
                <w:rFonts w:cstheme="majorHAnsi"/>
                <w:sz w:val="20"/>
                <w:szCs w:val="20"/>
                <w:lang w:val="de-DE"/>
              </w:rPr>
              <w:t>CD10-/+</w:t>
            </w:r>
          </w:p>
          <w:p w:rsidR="007601A4" w:rsidRPr="00183004" w:rsidRDefault="007601A4" w:rsidP="00183004">
            <w:pPr>
              <w:spacing w:after="0"/>
              <w:rPr>
                <w:rFonts w:cstheme="majorHAnsi"/>
                <w:sz w:val="20"/>
                <w:szCs w:val="20"/>
                <w:lang w:val="de-DE"/>
              </w:rPr>
            </w:pPr>
            <w:r w:rsidRPr="00183004">
              <w:rPr>
                <w:rFonts w:cstheme="majorHAnsi"/>
                <w:sz w:val="20"/>
                <w:szCs w:val="20"/>
                <w:lang w:val="de-DE"/>
              </w:rPr>
              <w:t>CD43-</w:t>
            </w:r>
          </w:p>
          <w:p w:rsidR="007601A4" w:rsidRPr="00183004" w:rsidRDefault="007601A4" w:rsidP="00183004">
            <w:pPr>
              <w:spacing w:after="0"/>
              <w:rPr>
                <w:rFonts w:cstheme="majorHAnsi"/>
                <w:sz w:val="20"/>
                <w:szCs w:val="20"/>
                <w:lang w:val="de-DE"/>
              </w:rPr>
            </w:pPr>
            <w:r w:rsidRPr="00183004">
              <w:rPr>
                <w:rFonts w:cstheme="majorHAnsi"/>
                <w:sz w:val="20"/>
                <w:szCs w:val="20"/>
                <w:lang w:val="de-DE"/>
              </w:rPr>
              <w:t>IgM+</w:t>
            </w:r>
          </w:p>
          <w:p w:rsidR="007601A4" w:rsidRPr="00183004" w:rsidRDefault="007601A4" w:rsidP="00183004">
            <w:pPr>
              <w:spacing w:after="0"/>
              <w:rPr>
                <w:rFonts w:cstheme="majorHAnsi"/>
                <w:sz w:val="20"/>
                <w:szCs w:val="20"/>
                <w:lang/>
              </w:rPr>
            </w:pPr>
            <w:r w:rsidRPr="00183004">
              <w:rPr>
                <w:rFonts w:cstheme="majorHAnsi"/>
                <w:sz w:val="20"/>
                <w:szCs w:val="20"/>
                <w:lang/>
              </w:rPr>
              <w:t>Ki-67 rate: high (&gt;80%)</w:t>
            </w:r>
          </w:p>
        </w:tc>
        <w:tc>
          <w:tcPr>
            <w:tcW w:w="2159" w:type="dxa"/>
          </w:tcPr>
          <w:p w:rsidR="007601A4" w:rsidRPr="00183004" w:rsidRDefault="007601A4" w:rsidP="00183004">
            <w:pPr>
              <w:spacing w:after="0"/>
              <w:rPr>
                <w:rFonts w:cstheme="majorHAnsi"/>
                <w:sz w:val="20"/>
                <w:szCs w:val="20"/>
                <w:lang/>
              </w:rPr>
            </w:pPr>
            <w:r w:rsidRPr="00183004">
              <w:rPr>
                <w:rFonts w:cstheme="majorHAnsi"/>
                <w:sz w:val="20"/>
                <w:szCs w:val="20"/>
                <w:lang/>
              </w:rPr>
              <w:t>CD79a+</w:t>
            </w:r>
          </w:p>
          <w:p w:rsidR="007601A4" w:rsidRPr="00183004" w:rsidRDefault="007601A4" w:rsidP="00183004">
            <w:pPr>
              <w:spacing w:after="0"/>
              <w:rPr>
                <w:rFonts w:cstheme="majorHAnsi"/>
                <w:sz w:val="20"/>
                <w:szCs w:val="20"/>
                <w:lang/>
              </w:rPr>
            </w:pPr>
            <w:r w:rsidRPr="00183004">
              <w:rPr>
                <w:rFonts w:cstheme="majorHAnsi"/>
                <w:sz w:val="20"/>
                <w:szCs w:val="20"/>
                <w:lang/>
              </w:rPr>
              <w:t>CD20+</w:t>
            </w:r>
          </w:p>
          <w:p w:rsidR="007601A4" w:rsidRPr="00183004" w:rsidRDefault="007601A4" w:rsidP="00183004">
            <w:pPr>
              <w:spacing w:after="0"/>
              <w:rPr>
                <w:rFonts w:cstheme="majorHAnsi"/>
                <w:sz w:val="20"/>
                <w:szCs w:val="20"/>
                <w:lang/>
              </w:rPr>
            </w:pPr>
            <w:r w:rsidRPr="00183004">
              <w:rPr>
                <w:rFonts w:cstheme="majorHAnsi"/>
                <w:sz w:val="20"/>
                <w:szCs w:val="20"/>
                <w:lang/>
              </w:rPr>
              <w:t xml:space="preserve">PAX5+/- </w:t>
            </w:r>
          </w:p>
          <w:p w:rsidR="007601A4" w:rsidRPr="00183004" w:rsidRDefault="007601A4" w:rsidP="00183004">
            <w:pPr>
              <w:spacing w:after="0"/>
              <w:rPr>
                <w:rFonts w:cstheme="majorHAnsi"/>
                <w:sz w:val="20"/>
                <w:szCs w:val="20"/>
                <w:lang/>
              </w:rPr>
            </w:pPr>
            <w:r w:rsidRPr="00183004">
              <w:rPr>
                <w:rFonts w:cstheme="majorHAnsi"/>
                <w:sz w:val="20"/>
                <w:szCs w:val="20"/>
                <w:lang/>
              </w:rPr>
              <w:t>BCL2 +</w:t>
            </w:r>
          </w:p>
          <w:p w:rsidR="007601A4" w:rsidRPr="00183004" w:rsidRDefault="007601A4" w:rsidP="00183004">
            <w:pPr>
              <w:spacing w:after="0"/>
              <w:rPr>
                <w:rFonts w:cstheme="majorHAnsi"/>
                <w:sz w:val="20"/>
                <w:szCs w:val="20"/>
                <w:lang/>
              </w:rPr>
            </w:pPr>
            <w:r w:rsidRPr="00183004">
              <w:rPr>
                <w:rFonts w:cstheme="majorHAnsi"/>
                <w:sz w:val="20"/>
                <w:szCs w:val="20"/>
                <w:lang/>
              </w:rPr>
              <w:t>BCL6-</w:t>
            </w:r>
          </w:p>
          <w:p w:rsidR="007601A4" w:rsidRPr="00183004" w:rsidRDefault="007601A4" w:rsidP="00183004">
            <w:pPr>
              <w:spacing w:after="0"/>
              <w:rPr>
                <w:rFonts w:cstheme="majorHAnsi"/>
                <w:sz w:val="20"/>
                <w:szCs w:val="20"/>
                <w:lang w:val="de-DE"/>
              </w:rPr>
            </w:pPr>
            <w:r w:rsidRPr="00183004">
              <w:rPr>
                <w:rFonts w:cstheme="majorHAnsi"/>
                <w:sz w:val="20"/>
                <w:szCs w:val="20"/>
                <w:lang w:val="de-DE"/>
              </w:rPr>
              <w:t>MUM1/IRF4+/-</w:t>
            </w:r>
          </w:p>
          <w:p w:rsidR="007601A4" w:rsidRPr="00183004" w:rsidRDefault="007601A4" w:rsidP="00183004">
            <w:pPr>
              <w:spacing w:after="0"/>
              <w:rPr>
                <w:rFonts w:cstheme="majorHAnsi"/>
                <w:sz w:val="20"/>
                <w:szCs w:val="20"/>
                <w:lang w:val="de-DE"/>
              </w:rPr>
            </w:pPr>
            <w:r w:rsidRPr="00183004">
              <w:rPr>
                <w:rFonts w:cstheme="majorHAnsi"/>
                <w:sz w:val="20"/>
                <w:szCs w:val="20"/>
                <w:lang w:val="de-DE"/>
              </w:rPr>
              <w:t>CD10-</w:t>
            </w:r>
          </w:p>
          <w:p w:rsidR="007601A4" w:rsidRPr="00183004" w:rsidRDefault="007601A4" w:rsidP="00183004">
            <w:pPr>
              <w:spacing w:after="0"/>
              <w:rPr>
                <w:rFonts w:cstheme="majorHAnsi"/>
                <w:sz w:val="20"/>
                <w:szCs w:val="20"/>
                <w:lang w:val="de-DE"/>
              </w:rPr>
            </w:pPr>
            <w:r w:rsidRPr="00183004">
              <w:rPr>
                <w:rFonts w:cstheme="majorHAnsi"/>
                <w:sz w:val="20"/>
                <w:szCs w:val="20"/>
                <w:lang w:val="de-DE"/>
              </w:rPr>
              <w:t>CD43+/-</w:t>
            </w:r>
          </w:p>
          <w:p w:rsidR="007601A4" w:rsidRPr="00183004" w:rsidRDefault="007601A4" w:rsidP="00183004">
            <w:pPr>
              <w:spacing w:after="0"/>
              <w:rPr>
                <w:rFonts w:cstheme="majorHAnsi"/>
                <w:sz w:val="20"/>
                <w:szCs w:val="20"/>
                <w:lang w:val="de-DE"/>
              </w:rPr>
            </w:pPr>
            <w:r w:rsidRPr="00183004">
              <w:rPr>
                <w:rFonts w:cstheme="majorHAnsi"/>
                <w:sz w:val="20"/>
                <w:szCs w:val="20"/>
                <w:lang w:val="de-DE"/>
              </w:rPr>
              <w:t>IgM+</w:t>
            </w:r>
          </w:p>
          <w:p w:rsidR="007601A4" w:rsidRPr="00183004" w:rsidRDefault="007601A4" w:rsidP="00183004">
            <w:pPr>
              <w:spacing w:after="0"/>
              <w:rPr>
                <w:rFonts w:cstheme="majorHAnsi"/>
                <w:sz w:val="20"/>
                <w:szCs w:val="20"/>
                <w:lang w:val="de-DE"/>
              </w:rPr>
            </w:pPr>
            <w:r w:rsidRPr="00183004">
              <w:rPr>
                <w:rFonts w:cstheme="majorHAnsi"/>
                <w:sz w:val="20"/>
                <w:szCs w:val="20"/>
                <w:lang w:val="de-DE"/>
              </w:rPr>
              <w:t xml:space="preserve">Ki-67 rate: low </w:t>
            </w:r>
          </w:p>
          <w:p w:rsidR="007601A4" w:rsidRPr="00183004" w:rsidRDefault="007601A4" w:rsidP="00183004">
            <w:pPr>
              <w:spacing w:after="0"/>
              <w:rPr>
                <w:rFonts w:cstheme="majorHAnsi"/>
                <w:sz w:val="20"/>
                <w:szCs w:val="20"/>
                <w:lang/>
              </w:rPr>
            </w:pPr>
            <w:r w:rsidRPr="00183004">
              <w:rPr>
                <w:rFonts w:cstheme="majorHAnsi"/>
                <w:sz w:val="20"/>
                <w:szCs w:val="20"/>
                <w:lang w:val="de-DE"/>
              </w:rPr>
              <w:t>(5-15%)</w:t>
            </w:r>
          </w:p>
        </w:tc>
        <w:tc>
          <w:tcPr>
            <w:tcW w:w="2173" w:type="dxa"/>
          </w:tcPr>
          <w:p w:rsidR="007601A4" w:rsidRPr="00183004" w:rsidRDefault="007601A4" w:rsidP="00183004">
            <w:pPr>
              <w:spacing w:after="0"/>
              <w:rPr>
                <w:rFonts w:cstheme="majorHAnsi"/>
                <w:sz w:val="20"/>
                <w:szCs w:val="20"/>
                <w:lang/>
              </w:rPr>
            </w:pPr>
            <w:r w:rsidRPr="00183004">
              <w:rPr>
                <w:rFonts w:cstheme="majorHAnsi"/>
                <w:sz w:val="20"/>
                <w:szCs w:val="20"/>
                <w:lang/>
              </w:rPr>
              <w:t>Depend</w:t>
            </w:r>
            <w:r w:rsidR="00183004">
              <w:rPr>
                <w:rFonts w:cstheme="majorHAnsi"/>
                <w:sz w:val="20"/>
                <w:szCs w:val="20"/>
                <w:lang/>
              </w:rPr>
              <w:t>e</w:t>
            </w:r>
            <w:r w:rsidRPr="00183004">
              <w:rPr>
                <w:rFonts w:cstheme="majorHAnsi"/>
                <w:sz w:val="20"/>
                <w:szCs w:val="20"/>
                <w:lang/>
              </w:rPr>
              <w:t>nt on systemic</w:t>
            </w:r>
            <w:r w:rsidR="00183004" w:rsidRPr="00183004">
              <w:rPr>
                <w:rFonts w:cstheme="majorHAnsi"/>
                <w:sz w:val="20"/>
                <w:szCs w:val="20"/>
                <w:lang/>
              </w:rPr>
              <w:t xml:space="preserve"> </w:t>
            </w:r>
            <w:r w:rsidR="00183004">
              <w:rPr>
                <w:rFonts w:cstheme="majorHAnsi"/>
                <w:sz w:val="20"/>
                <w:szCs w:val="20"/>
                <w:lang/>
              </w:rPr>
              <w:t xml:space="preserve"> </w:t>
            </w:r>
            <w:r w:rsidR="00183004" w:rsidRPr="00183004">
              <w:rPr>
                <w:rFonts w:cstheme="majorHAnsi"/>
                <w:sz w:val="20"/>
                <w:szCs w:val="20"/>
                <w:lang/>
              </w:rPr>
              <w:t>NHL</w:t>
            </w:r>
          </w:p>
          <w:p w:rsidR="007601A4" w:rsidRPr="00183004" w:rsidRDefault="007601A4" w:rsidP="00183004">
            <w:pPr>
              <w:spacing w:after="0"/>
              <w:rPr>
                <w:rFonts w:cstheme="majorHAnsi"/>
                <w:sz w:val="20"/>
                <w:szCs w:val="20"/>
                <w:lang/>
              </w:rPr>
            </w:pPr>
          </w:p>
        </w:tc>
      </w:tr>
      <w:tr w:rsidR="007601A4" w:rsidRPr="00183004">
        <w:tc>
          <w:tcPr>
            <w:tcW w:w="1902" w:type="dxa"/>
          </w:tcPr>
          <w:p w:rsidR="007601A4" w:rsidRPr="00183004" w:rsidRDefault="007601A4" w:rsidP="00183004">
            <w:pPr>
              <w:spacing w:after="0"/>
              <w:rPr>
                <w:rFonts w:cstheme="majorHAnsi"/>
                <w:b/>
                <w:sz w:val="20"/>
                <w:szCs w:val="20"/>
                <w:lang/>
              </w:rPr>
            </w:pPr>
            <w:r w:rsidRPr="00183004">
              <w:rPr>
                <w:rFonts w:cstheme="majorHAnsi"/>
                <w:b/>
                <w:sz w:val="20"/>
                <w:szCs w:val="20"/>
                <w:lang/>
              </w:rPr>
              <w:t>Genotype</w:t>
            </w:r>
          </w:p>
        </w:tc>
        <w:tc>
          <w:tcPr>
            <w:tcW w:w="2175" w:type="dxa"/>
          </w:tcPr>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r w:rsidRPr="00183004">
              <w:rPr>
                <w:rFonts w:eastAsia="MS PGothic" w:cstheme="majorHAnsi"/>
                <w:color w:val="000000"/>
                <w:sz w:val="20"/>
                <w:szCs w:val="20"/>
                <w:lang/>
              </w:rPr>
              <w:t>High somatic IgH mutation load</w:t>
            </w: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r w:rsidRPr="00183004">
              <w:rPr>
                <w:rFonts w:eastAsia="MS PGothic" w:cstheme="majorHAnsi"/>
                <w:color w:val="000000"/>
                <w:sz w:val="20"/>
                <w:szCs w:val="20"/>
                <w:lang/>
              </w:rPr>
              <w:t>Few ongoing somatic mutations</w:t>
            </w: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p>
          <w:p w:rsidR="007601A4" w:rsidRPr="00183004" w:rsidRDefault="007601A4" w:rsidP="00183004">
            <w:pPr>
              <w:spacing w:after="0"/>
              <w:rPr>
                <w:rFonts w:eastAsia="MS PGothic" w:cstheme="majorHAnsi"/>
                <w:color w:val="000000"/>
                <w:sz w:val="20"/>
                <w:szCs w:val="20"/>
                <w:lang/>
              </w:rPr>
            </w:pPr>
            <w:r w:rsidRPr="00183004">
              <w:rPr>
                <w:rFonts w:eastAsia="MS PGothic" w:cstheme="majorHAnsi"/>
                <w:color w:val="000000"/>
                <w:sz w:val="20"/>
                <w:szCs w:val="20"/>
                <w:lang/>
              </w:rPr>
              <w:t>Chromosomal translocations: t(14;18)(q31;q21)</w:t>
            </w:r>
          </w:p>
          <w:p w:rsidR="007601A4" w:rsidRPr="00183004" w:rsidRDefault="007601A4" w:rsidP="00183004">
            <w:pPr>
              <w:spacing w:after="0"/>
              <w:rPr>
                <w:rFonts w:eastAsia="MS PGothic" w:cstheme="majorHAnsi"/>
                <w:color w:val="000000"/>
                <w:sz w:val="20"/>
                <w:szCs w:val="20"/>
                <w:lang/>
              </w:rPr>
            </w:pPr>
          </w:p>
          <w:p w:rsidR="007601A4" w:rsidRPr="00183004" w:rsidRDefault="007601A4" w:rsidP="00183004">
            <w:pPr>
              <w:spacing w:after="0"/>
              <w:rPr>
                <w:rFonts w:cstheme="majorHAnsi"/>
                <w:sz w:val="20"/>
                <w:szCs w:val="20"/>
                <w:lang/>
              </w:rPr>
            </w:pPr>
            <w:r w:rsidRPr="00183004">
              <w:rPr>
                <w:rFonts w:cstheme="majorHAnsi"/>
                <w:i/>
                <w:sz w:val="20"/>
                <w:szCs w:val="20"/>
                <w:lang/>
              </w:rPr>
              <w:t>MYD88</w:t>
            </w:r>
            <w:r w:rsidRPr="00183004">
              <w:rPr>
                <w:rFonts w:cstheme="majorHAnsi"/>
                <w:sz w:val="20"/>
                <w:szCs w:val="20"/>
                <w:lang/>
              </w:rPr>
              <w:t xml:space="preserve"> mutations in ~70%</w:t>
            </w:r>
          </w:p>
        </w:tc>
        <w:tc>
          <w:tcPr>
            <w:tcW w:w="2159" w:type="dxa"/>
          </w:tcPr>
          <w:p w:rsidR="007601A4" w:rsidRPr="00183004" w:rsidRDefault="007601A4" w:rsidP="00183004">
            <w:pPr>
              <w:spacing w:after="0"/>
              <w:rPr>
                <w:rFonts w:cstheme="majorHAnsi"/>
                <w:sz w:val="20"/>
                <w:szCs w:val="20"/>
                <w:lang/>
              </w:rPr>
            </w:pPr>
            <w:r w:rsidRPr="00183004">
              <w:rPr>
                <w:rFonts w:cstheme="majorHAnsi"/>
                <w:sz w:val="20"/>
                <w:szCs w:val="20"/>
                <w:lang/>
              </w:rPr>
              <w:t>Low-to-moderate somatic IgH mutation load</w:t>
            </w: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r w:rsidRPr="00183004">
              <w:rPr>
                <w:rFonts w:cstheme="majorHAnsi"/>
                <w:sz w:val="20"/>
                <w:szCs w:val="20"/>
                <w:lang/>
              </w:rPr>
              <w:t>Few ongoing somatic mutations</w:t>
            </w: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r w:rsidRPr="00183004">
              <w:rPr>
                <w:rFonts w:cstheme="majorHAnsi"/>
                <w:sz w:val="20"/>
                <w:szCs w:val="20"/>
                <w:lang/>
              </w:rPr>
              <w:t>Chromosomal abnormalities:</w:t>
            </w:r>
          </w:p>
          <w:p w:rsidR="007601A4" w:rsidRPr="00183004" w:rsidRDefault="007601A4" w:rsidP="00183004">
            <w:pPr>
              <w:spacing w:after="0"/>
              <w:rPr>
                <w:rFonts w:cstheme="majorHAnsi"/>
                <w:sz w:val="20"/>
                <w:szCs w:val="20"/>
                <w:lang/>
              </w:rPr>
            </w:pPr>
            <w:r w:rsidRPr="00183004">
              <w:rPr>
                <w:rFonts w:cstheme="majorHAnsi"/>
                <w:sz w:val="20"/>
                <w:szCs w:val="20"/>
                <w:lang/>
              </w:rPr>
              <w:t>t(11;18)(q21;q21)</w:t>
            </w: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r w:rsidRPr="00183004">
              <w:rPr>
                <w:rFonts w:cstheme="majorHAnsi"/>
                <w:i/>
                <w:sz w:val="20"/>
                <w:szCs w:val="20"/>
                <w:lang/>
              </w:rPr>
              <w:t>MYD88</w:t>
            </w:r>
            <w:r w:rsidRPr="00183004">
              <w:rPr>
                <w:rFonts w:cstheme="majorHAnsi"/>
                <w:sz w:val="20"/>
                <w:szCs w:val="20"/>
                <w:lang/>
              </w:rPr>
              <w:t xml:space="preserve"> mutations – not known</w:t>
            </w:r>
          </w:p>
        </w:tc>
        <w:tc>
          <w:tcPr>
            <w:tcW w:w="2173" w:type="dxa"/>
          </w:tcPr>
          <w:p w:rsidR="007601A4" w:rsidRPr="00183004" w:rsidRDefault="007601A4" w:rsidP="00183004">
            <w:pPr>
              <w:spacing w:after="0"/>
              <w:rPr>
                <w:rFonts w:cstheme="majorHAnsi"/>
                <w:sz w:val="20"/>
                <w:szCs w:val="20"/>
                <w:lang/>
              </w:rPr>
            </w:pPr>
            <w:r w:rsidRPr="00183004">
              <w:rPr>
                <w:rFonts w:cstheme="majorHAnsi"/>
                <w:sz w:val="20"/>
                <w:szCs w:val="20"/>
                <w:lang/>
              </w:rPr>
              <w:t>Depend</w:t>
            </w:r>
            <w:r w:rsidR="00183004">
              <w:rPr>
                <w:rFonts w:cstheme="majorHAnsi"/>
                <w:sz w:val="20"/>
                <w:szCs w:val="20"/>
                <w:lang/>
              </w:rPr>
              <w:t>e</w:t>
            </w:r>
            <w:r w:rsidRPr="00183004">
              <w:rPr>
                <w:rFonts w:cstheme="majorHAnsi"/>
                <w:sz w:val="20"/>
                <w:szCs w:val="20"/>
                <w:lang/>
              </w:rPr>
              <w:t>nt on systemic</w:t>
            </w:r>
            <w:r w:rsidR="00183004" w:rsidRPr="00183004">
              <w:rPr>
                <w:rFonts w:cstheme="majorHAnsi"/>
                <w:sz w:val="20"/>
                <w:szCs w:val="20"/>
                <w:lang/>
              </w:rPr>
              <w:t xml:space="preserve"> </w:t>
            </w:r>
            <w:r w:rsidR="00183004">
              <w:rPr>
                <w:rFonts w:cstheme="majorHAnsi"/>
                <w:sz w:val="20"/>
                <w:szCs w:val="20"/>
                <w:lang/>
              </w:rPr>
              <w:t xml:space="preserve"> </w:t>
            </w:r>
            <w:r w:rsidR="00183004" w:rsidRPr="00183004">
              <w:rPr>
                <w:rFonts w:cstheme="majorHAnsi"/>
                <w:sz w:val="20"/>
                <w:szCs w:val="20"/>
                <w:lang/>
              </w:rPr>
              <w:t>NHL</w:t>
            </w:r>
          </w:p>
          <w:p w:rsidR="007601A4" w:rsidRPr="00183004" w:rsidRDefault="007601A4" w:rsidP="00183004">
            <w:pPr>
              <w:spacing w:after="0"/>
              <w:rPr>
                <w:rFonts w:cstheme="majorHAnsi"/>
                <w:sz w:val="20"/>
                <w:szCs w:val="20"/>
                <w:lang/>
              </w:rPr>
            </w:pPr>
          </w:p>
        </w:tc>
      </w:tr>
      <w:tr w:rsidR="007601A4" w:rsidRPr="00183004">
        <w:tc>
          <w:tcPr>
            <w:tcW w:w="1902" w:type="dxa"/>
          </w:tcPr>
          <w:p w:rsidR="007601A4" w:rsidRPr="00183004" w:rsidRDefault="007601A4" w:rsidP="00183004">
            <w:pPr>
              <w:spacing w:after="0"/>
              <w:rPr>
                <w:rFonts w:cstheme="majorHAnsi"/>
                <w:b/>
                <w:sz w:val="20"/>
                <w:szCs w:val="20"/>
                <w:lang/>
              </w:rPr>
            </w:pPr>
            <w:r w:rsidRPr="00183004">
              <w:rPr>
                <w:rFonts w:cstheme="majorHAnsi"/>
                <w:b/>
                <w:sz w:val="20"/>
                <w:szCs w:val="20"/>
                <w:lang/>
              </w:rPr>
              <w:t>Putative Cell of Origin</w:t>
            </w:r>
          </w:p>
        </w:tc>
        <w:tc>
          <w:tcPr>
            <w:tcW w:w="2175" w:type="dxa"/>
          </w:tcPr>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r w:rsidRPr="00183004">
              <w:rPr>
                <w:rFonts w:eastAsia="MS PGothic" w:cstheme="majorHAnsi"/>
                <w:color w:val="000000"/>
                <w:sz w:val="20"/>
                <w:szCs w:val="20"/>
                <w:lang/>
              </w:rPr>
              <w:t>Possibly 2 different types:</w:t>
            </w: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r w:rsidRPr="00183004">
              <w:rPr>
                <w:rFonts w:eastAsia="MS PGothic" w:cstheme="majorHAnsi"/>
                <w:color w:val="000000"/>
                <w:sz w:val="20"/>
                <w:szCs w:val="20"/>
                <w:lang/>
              </w:rPr>
              <w:t>a) Early post-germinal centre B cell = DLBCL of ABC type  (majority)</w:t>
            </w: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p>
          <w:p w:rsidR="007601A4" w:rsidRPr="00183004" w:rsidRDefault="007601A4" w:rsidP="00183004">
            <w:pPr>
              <w:spacing w:after="0"/>
              <w:rPr>
                <w:rFonts w:eastAsia="MS PGothic" w:cstheme="majorHAnsi"/>
                <w:color w:val="000000"/>
                <w:sz w:val="20"/>
                <w:szCs w:val="20"/>
                <w:lang/>
              </w:rPr>
            </w:pPr>
            <w:r w:rsidRPr="00183004">
              <w:rPr>
                <w:rFonts w:eastAsia="MS PGothic" w:cstheme="majorHAnsi"/>
                <w:color w:val="000000"/>
                <w:sz w:val="20"/>
                <w:szCs w:val="20"/>
                <w:lang/>
              </w:rPr>
              <w:t xml:space="preserve">b) Germinal centre cell = DLBCL of GCB type </w:t>
            </w:r>
          </w:p>
          <w:p w:rsidR="007601A4" w:rsidRPr="00183004" w:rsidRDefault="007601A4" w:rsidP="00183004">
            <w:pPr>
              <w:spacing w:after="0"/>
              <w:rPr>
                <w:rFonts w:cstheme="majorHAnsi"/>
                <w:b/>
                <w:sz w:val="20"/>
                <w:szCs w:val="20"/>
                <w:lang/>
              </w:rPr>
            </w:pPr>
            <w:r w:rsidRPr="00183004">
              <w:rPr>
                <w:rFonts w:eastAsia="MS PGothic" w:cstheme="majorHAnsi"/>
                <w:color w:val="000000"/>
                <w:sz w:val="20"/>
                <w:szCs w:val="20"/>
                <w:lang/>
              </w:rPr>
              <w:t xml:space="preserve">(minority) </w:t>
            </w:r>
          </w:p>
        </w:tc>
        <w:tc>
          <w:tcPr>
            <w:tcW w:w="2159" w:type="dxa"/>
          </w:tcPr>
          <w:p w:rsidR="007601A4" w:rsidRPr="00183004" w:rsidRDefault="007601A4" w:rsidP="00183004">
            <w:pPr>
              <w:spacing w:after="0"/>
              <w:rPr>
                <w:rFonts w:cstheme="majorHAnsi"/>
                <w:b/>
                <w:sz w:val="20"/>
                <w:szCs w:val="20"/>
                <w:lang/>
              </w:rPr>
            </w:pPr>
            <w:r w:rsidRPr="00183004">
              <w:rPr>
                <w:rFonts w:cstheme="majorHAnsi"/>
                <w:sz w:val="20"/>
                <w:szCs w:val="20"/>
                <w:lang/>
              </w:rPr>
              <w:t>Post-germinal centre (memory) B cell</w:t>
            </w:r>
          </w:p>
          <w:p w:rsidR="007601A4" w:rsidRPr="00183004" w:rsidRDefault="007601A4" w:rsidP="00183004">
            <w:pPr>
              <w:spacing w:after="0"/>
              <w:rPr>
                <w:rFonts w:cstheme="majorHAnsi"/>
                <w:sz w:val="20"/>
                <w:szCs w:val="20"/>
                <w:lang/>
              </w:rPr>
            </w:pPr>
          </w:p>
        </w:tc>
        <w:tc>
          <w:tcPr>
            <w:tcW w:w="2173" w:type="dxa"/>
          </w:tcPr>
          <w:p w:rsidR="007601A4" w:rsidRPr="00183004" w:rsidRDefault="007601A4" w:rsidP="00183004">
            <w:pPr>
              <w:spacing w:after="0"/>
              <w:rPr>
                <w:rFonts w:cstheme="majorHAnsi"/>
                <w:sz w:val="20"/>
                <w:szCs w:val="20"/>
                <w:lang/>
              </w:rPr>
            </w:pPr>
            <w:r w:rsidRPr="00183004">
              <w:rPr>
                <w:rFonts w:cstheme="majorHAnsi"/>
                <w:sz w:val="20"/>
                <w:szCs w:val="20"/>
                <w:lang/>
              </w:rPr>
              <w:t>Depend</w:t>
            </w:r>
            <w:r w:rsidR="00183004">
              <w:rPr>
                <w:rFonts w:cstheme="majorHAnsi"/>
                <w:sz w:val="20"/>
                <w:szCs w:val="20"/>
                <w:lang/>
              </w:rPr>
              <w:t>e</w:t>
            </w:r>
            <w:r w:rsidRPr="00183004">
              <w:rPr>
                <w:rFonts w:cstheme="majorHAnsi"/>
                <w:sz w:val="20"/>
                <w:szCs w:val="20"/>
                <w:lang/>
              </w:rPr>
              <w:t>nt on systemic</w:t>
            </w:r>
            <w:r w:rsidR="00183004" w:rsidRPr="00183004">
              <w:rPr>
                <w:rFonts w:cstheme="majorHAnsi"/>
                <w:sz w:val="20"/>
                <w:szCs w:val="20"/>
                <w:lang/>
              </w:rPr>
              <w:t xml:space="preserve"> </w:t>
            </w:r>
            <w:r w:rsidR="00183004">
              <w:rPr>
                <w:rFonts w:cstheme="majorHAnsi"/>
                <w:sz w:val="20"/>
                <w:szCs w:val="20"/>
                <w:lang/>
              </w:rPr>
              <w:t xml:space="preserve"> </w:t>
            </w:r>
            <w:r w:rsidR="00183004" w:rsidRPr="00183004">
              <w:rPr>
                <w:rFonts w:cstheme="majorHAnsi"/>
                <w:sz w:val="20"/>
                <w:szCs w:val="20"/>
                <w:lang/>
              </w:rPr>
              <w:t>NHL</w:t>
            </w:r>
          </w:p>
          <w:p w:rsidR="007601A4" w:rsidRPr="00183004" w:rsidRDefault="007601A4" w:rsidP="00183004">
            <w:pPr>
              <w:spacing w:after="0"/>
              <w:rPr>
                <w:rFonts w:cstheme="majorHAnsi"/>
                <w:sz w:val="20"/>
                <w:szCs w:val="20"/>
                <w:lang/>
              </w:rPr>
            </w:pPr>
          </w:p>
        </w:tc>
      </w:tr>
      <w:tr w:rsidR="007601A4" w:rsidRPr="00183004">
        <w:tc>
          <w:tcPr>
            <w:tcW w:w="1902" w:type="dxa"/>
          </w:tcPr>
          <w:p w:rsidR="007601A4" w:rsidRPr="00183004" w:rsidRDefault="007601A4" w:rsidP="00183004">
            <w:pPr>
              <w:spacing w:after="0"/>
              <w:rPr>
                <w:rFonts w:cstheme="majorHAnsi"/>
                <w:b/>
                <w:sz w:val="20"/>
                <w:szCs w:val="20"/>
                <w:lang/>
              </w:rPr>
            </w:pPr>
            <w:r w:rsidRPr="00183004">
              <w:rPr>
                <w:rFonts w:cstheme="majorHAnsi"/>
                <w:b/>
                <w:sz w:val="20"/>
                <w:szCs w:val="20"/>
                <w:lang/>
              </w:rPr>
              <w:t>Clinical Features</w:t>
            </w:r>
          </w:p>
        </w:tc>
        <w:tc>
          <w:tcPr>
            <w:tcW w:w="2175" w:type="dxa"/>
          </w:tcPr>
          <w:p w:rsid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Typically present in 6</w:t>
            </w:r>
            <w:r w:rsidRPr="00183004">
              <w:rPr>
                <w:rFonts w:cstheme="majorHAnsi"/>
                <w:sz w:val="20"/>
                <w:szCs w:val="20"/>
                <w:vertAlign w:val="superscript"/>
              </w:rPr>
              <w:t>th</w:t>
            </w:r>
            <w:r w:rsidRPr="00183004">
              <w:rPr>
                <w:rFonts w:cstheme="majorHAnsi"/>
                <w:sz w:val="20"/>
                <w:szCs w:val="20"/>
              </w:rPr>
              <w:t xml:space="preserve"> and 7</w:t>
            </w:r>
            <w:r w:rsidRPr="00183004">
              <w:rPr>
                <w:rFonts w:cstheme="majorHAnsi"/>
                <w:sz w:val="20"/>
                <w:szCs w:val="20"/>
                <w:vertAlign w:val="superscript"/>
              </w:rPr>
              <w:t>th</w:t>
            </w:r>
            <w:r w:rsidRPr="00183004">
              <w:rPr>
                <w:rFonts w:cstheme="majorHAnsi"/>
                <w:sz w:val="20"/>
                <w:szCs w:val="20"/>
              </w:rPr>
              <w:t xml:space="preserve"> decade</w:t>
            </w:r>
          </w:p>
          <w:p w:rsidR="00183004" w:rsidRDefault="0018300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Symptoms:</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Floaters”</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Painless decrease</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in visual acuity</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Signs:</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Vitreous infiltrates, possibly with</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subretinal involvement.</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Rare involvement of choroid</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Often bilateral</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RPE changes on</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 xml:space="preserve">FA with ‘leopard skin’-like alterations caused by RPE hyper- and hypopigmentation. </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CNS involvement</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70–80% of pts)</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r w:rsidRPr="00183004">
              <w:rPr>
                <w:rFonts w:eastAsia="MS PGothic" w:cstheme="majorHAnsi"/>
                <w:color w:val="000000"/>
                <w:sz w:val="20"/>
                <w:szCs w:val="20"/>
                <w:lang/>
              </w:rPr>
              <w:t>Treatment: chemotherapy+/-radiotherapy+/-</w:t>
            </w: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p>
          <w:p w:rsidR="007601A4" w:rsidRPr="00183004" w:rsidRDefault="007601A4" w:rsidP="00183004">
            <w:pPr>
              <w:widowControl w:val="0"/>
              <w:autoSpaceDE w:val="0"/>
              <w:autoSpaceDN w:val="0"/>
              <w:adjustRightInd w:val="0"/>
              <w:spacing w:after="0"/>
              <w:rPr>
                <w:rFonts w:eastAsia="MS PGothic" w:cstheme="majorHAnsi"/>
                <w:color w:val="000000"/>
                <w:sz w:val="20"/>
                <w:szCs w:val="20"/>
                <w:lang/>
              </w:rPr>
            </w:pPr>
            <w:r w:rsidRPr="00183004">
              <w:rPr>
                <w:rFonts w:eastAsia="MS PGothic" w:cstheme="majorHAnsi"/>
                <w:color w:val="000000"/>
                <w:sz w:val="20"/>
                <w:szCs w:val="20"/>
                <w:lang/>
              </w:rPr>
              <w:t>Poor prognosis</w:t>
            </w:r>
          </w:p>
        </w:tc>
        <w:tc>
          <w:tcPr>
            <w:tcW w:w="2159" w:type="dxa"/>
          </w:tcPr>
          <w:p w:rsid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Typically present in 4</w:t>
            </w:r>
            <w:r w:rsidRPr="00183004">
              <w:rPr>
                <w:rFonts w:cstheme="majorHAnsi"/>
                <w:sz w:val="20"/>
                <w:szCs w:val="20"/>
                <w:vertAlign w:val="superscript"/>
              </w:rPr>
              <w:t>th</w:t>
            </w:r>
            <w:r w:rsidRPr="00183004">
              <w:rPr>
                <w:rFonts w:cstheme="majorHAnsi"/>
                <w:sz w:val="20"/>
                <w:szCs w:val="20"/>
              </w:rPr>
              <w:t xml:space="preserve"> and 5</w:t>
            </w:r>
            <w:r w:rsidRPr="00183004">
              <w:rPr>
                <w:rFonts w:cstheme="majorHAnsi"/>
                <w:sz w:val="20"/>
                <w:szCs w:val="20"/>
                <w:vertAlign w:val="superscript"/>
              </w:rPr>
              <w:t>th</w:t>
            </w:r>
            <w:r w:rsidRPr="00183004">
              <w:rPr>
                <w:rFonts w:cstheme="majorHAnsi"/>
                <w:sz w:val="20"/>
                <w:szCs w:val="20"/>
              </w:rPr>
              <w:t xml:space="preserve"> decade</w:t>
            </w:r>
          </w:p>
          <w:p w:rsidR="00183004" w:rsidRDefault="0018300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Symptoms:</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Blurring of vision</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Metamorphopsia</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Signs:</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Clear vitreous</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Diffuse</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thickening of iris and/or choroid</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Usually unilateral</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Extraocular</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extension</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frequent</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p>
          <w:p w:rsidR="00183004" w:rsidRDefault="0018300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No CNS</w:t>
            </w:r>
          </w:p>
          <w:p w:rsidR="007601A4" w:rsidRPr="00183004" w:rsidRDefault="007601A4" w:rsidP="00183004">
            <w:pPr>
              <w:spacing w:after="0"/>
              <w:rPr>
                <w:rFonts w:cstheme="majorHAnsi"/>
                <w:sz w:val="20"/>
                <w:szCs w:val="20"/>
              </w:rPr>
            </w:pPr>
            <w:r w:rsidRPr="00183004">
              <w:rPr>
                <w:rFonts w:cstheme="majorHAnsi"/>
                <w:sz w:val="20"/>
                <w:szCs w:val="20"/>
              </w:rPr>
              <w:t>involvement</w:t>
            </w:r>
          </w:p>
          <w:p w:rsidR="00183004" w:rsidRDefault="00183004" w:rsidP="00183004">
            <w:pPr>
              <w:spacing w:after="0"/>
              <w:rPr>
                <w:rFonts w:cstheme="majorHAnsi"/>
                <w:sz w:val="20"/>
                <w:szCs w:val="20"/>
              </w:rPr>
            </w:pPr>
          </w:p>
          <w:p w:rsidR="00183004" w:rsidRDefault="00183004" w:rsidP="00183004">
            <w:pPr>
              <w:spacing w:after="0"/>
              <w:rPr>
                <w:rFonts w:cstheme="majorHAnsi"/>
                <w:sz w:val="20"/>
                <w:szCs w:val="20"/>
              </w:rPr>
            </w:pPr>
          </w:p>
          <w:p w:rsidR="007601A4" w:rsidRPr="00183004" w:rsidRDefault="007601A4" w:rsidP="00183004">
            <w:pPr>
              <w:spacing w:after="0"/>
              <w:rPr>
                <w:rFonts w:cstheme="majorHAnsi"/>
                <w:sz w:val="20"/>
                <w:szCs w:val="20"/>
              </w:rPr>
            </w:pPr>
            <w:r w:rsidRPr="00183004">
              <w:rPr>
                <w:rFonts w:cstheme="majorHAnsi"/>
                <w:sz w:val="20"/>
                <w:szCs w:val="20"/>
              </w:rPr>
              <w:t>Treatment: low dose radiotherapy.</w:t>
            </w:r>
          </w:p>
          <w:p w:rsidR="00183004" w:rsidRDefault="00183004" w:rsidP="00183004">
            <w:pPr>
              <w:spacing w:after="0"/>
              <w:rPr>
                <w:rFonts w:cstheme="majorHAnsi"/>
                <w:sz w:val="20"/>
                <w:szCs w:val="20"/>
                <w:lang/>
              </w:rPr>
            </w:pPr>
          </w:p>
          <w:p w:rsidR="00183004" w:rsidRDefault="0018300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r w:rsidRPr="00183004">
              <w:rPr>
                <w:rFonts w:cstheme="majorHAnsi"/>
                <w:sz w:val="20"/>
                <w:szCs w:val="20"/>
                <w:lang/>
              </w:rPr>
              <w:t>Good prognosis</w:t>
            </w:r>
          </w:p>
        </w:tc>
        <w:tc>
          <w:tcPr>
            <w:tcW w:w="2173" w:type="dxa"/>
          </w:tcPr>
          <w:p w:rsidR="007601A4" w:rsidRPr="00183004" w:rsidRDefault="007601A4" w:rsidP="00183004">
            <w:pPr>
              <w:spacing w:after="0"/>
              <w:rPr>
                <w:rFonts w:cstheme="majorHAnsi"/>
                <w:sz w:val="20"/>
                <w:szCs w:val="20"/>
                <w:lang/>
              </w:rPr>
            </w:pPr>
            <w:r w:rsidRPr="00183004">
              <w:rPr>
                <w:rFonts w:cstheme="majorHAnsi"/>
                <w:sz w:val="20"/>
                <w:szCs w:val="20"/>
                <w:lang/>
              </w:rPr>
              <w:t>Typically &gt;60 yrs</w:t>
            </w:r>
          </w:p>
          <w:p w:rsidR="007601A4" w:rsidRPr="00183004" w:rsidRDefault="007601A4" w:rsidP="00183004">
            <w:pPr>
              <w:widowControl w:val="0"/>
              <w:autoSpaceDE w:val="0"/>
              <w:autoSpaceDN w:val="0"/>
              <w:adjustRightInd w:val="0"/>
              <w:spacing w:after="0"/>
              <w:rPr>
                <w:rFonts w:cstheme="majorHAnsi"/>
                <w:sz w:val="20"/>
                <w:szCs w:val="20"/>
              </w:rPr>
            </w:pPr>
          </w:p>
          <w:p w:rsidR="00183004" w:rsidRDefault="0018300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Symptoms:</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Previous history of systemic NHL</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Decrease in VA</w:t>
            </w: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Signs:</w:t>
            </w:r>
          </w:p>
          <w:p w:rsidR="007601A4" w:rsidRPr="00183004" w:rsidRDefault="007601A4" w:rsidP="00183004">
            <w:pPr>
              <w:spacing w:after="0"/>
              <w:rPr>
                <w:rFonts w:cstheme="majorHAnsi"/>
                <w:sz w:val="20"/>
                <w:szCs w:val="20"/>
              </w:rPr>
            </w:pPr>
            <w:r w:rsidRPr="00183004">
              <w:rPr>
                <w:rFonts w:cstheme="majorHAnsi"/>
                <w:sz w:val="20"/>
                <w:szCs w:val="20"/>
              </w:rPr>
              <w:t>Clear vitreous</w:t>
            </w:r>
          </w:p>
          <w:p w:rsidR="007601A4" w:rsidRPr="00183004" w:rsidRDefault="007601A4" w:rsidP="00183004">
            <w:pPr>
              <w:spacing w:after="0"/>
              <w:rPr>
                <w:rFonts w:cstheme="majorHAnsi"/>
                <w:sz w:val="20"/>
                <w:szCs w:val="20"/>
              </w:rPr>
            </w:pPr>
          </w:p>
          <w:p w:rsidR="007601A4" w:rsidRPr="00183004" w:rsidRDefault="007601A4" w:rsidP="00183004">
            <w:pPr>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Diffuse</w:t>
            </w:r>
          </w:p>
          <w:p w:rsidR="007601A4" w:rsidRPr="00183004" w:rsidRDefault="007601A4" w:rsidP="00183004">
            <w:pPr>
              <w:widowControl w:val="0"/>
              <w:autoSpaceDE w:val="0"/>
              <w:autoSpaceDN w:val="0"/>
              <w:adjustRightInd w:val="0"/>
              <w:spacing w:after="0"/>
              <w:rPr>
                <w:rFonts w:cstheme="majorHAnsi"/>
                <w:sz w:val="20"/>
                <w:szCs w:val="20"/>
              </w:rPr>
            </w:pPr>
            <w:r w:rsidRPr="00183004">
              <w:rPr>
                <w:rFonts w:cstheme="majorHAnsi"/>
                <w:sz w:val="20"/>
                <w:szCs w:val="20"/>
              </w:rPr>
              <w:t>thickening of iris or and/or choroid</w:t>
            </w:r>
          </w:p>
          <w:p w:rsidR="007601A4" w:rsidRPr="00183004" w:rsidRDefault="007601A4" w:rsidP="00183004">
            <w:pPr>
              <w:spacing w:after="0"/>
              <w:rPr>
                <w:rFonts w:cstheme="majorHAnsi"/>
                <w:sz w:val="20"/>
                <w:szCs w:val="20"/>
              </w:rPr>
            </w:pPr>
            <w:r w:rsidRPr="00183004">
              <w:rPr>
                <w:rFonts w:cstheme="majorHAnsi"/>
                <w:sz w:val="20"/>
                <w:szCs w:val="20"/>
              </w:rPr>
              <w:t>Uni- or bilateral involvement</w:t>
            </w: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r w:rsidRPr="00183004">
              <w:rPr>
                <w:rFonts w:cstheme="majorHAnsi"/>
                <w:sz w:val="20"/>
                <w:szCs w:val="20"/>
                <w:lang/>
              </w:rPr>
              <w:t>Concurrent secondary CNS involvement possible</w:t>
            </w:r>
          </w:p>
          <w:p w:rsidR="007601A4" w:rsidRPr="00183004" w:rsidRDefault="007601A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r w:rsidRPr="00183004">
              <w:rPr>
                <w:rFonts w:cstheme="majorHAnsi"/>
                <w:sz w:val="20"/>
                <w:szCs w:val="20"/>
                <w:lang/>
              </w:rPr>
              <w:t>Treatment: depend</w:t>
            </w:r>
            <w:r w:rsidR="00183004">
              <w:rPr>
                <w:rFonts w:cstheme="majorHAnsi"/>
                <w:sz w:val="20"/>
                <w:szCs w:val="20"/>
                <w:lang/>
              </w:rPr>
              <w:t>e</w:t>
            </w:r>
            <w:r w:rsidRPr="00183004">
              <w:rPr>
                <w:rFonts w:cstheme="majorHAnsi"/>
                <w:sz w:val="20"/>
                <w:szCs w:val="20"/>
                <w:lang/>
              </w:rPr>
              <w:t>nt on NHL subtype</w:t>
            </w:r>
          </w:p>
          <w:p w:rsidR="007601A4" w:rsidRPr="00183004" w:rsidRDefault="007601A4" w:rsidP="00183004">
            <w:pPr>
              <w:spacing w:after="0"/>
              <w:rPr>
                <w:rFonts w:cstheme="majorHAnsi"/>
                <w:sz w:val="20"/>
                <w:szCs w:val="20"/>
                <w:lang/>
              </w:rPr>
            </w:pPr>
          </w:p>
          <w:p w:rsidR="00183004" w:rsidRDefault="00183004" w:rsidP="00183004">
            <w:pPr>
              <w:spacing w:after="0"/>
              <w:rPr>
                <w:rFonts w:cstheme="majorHAnsi"/>
                <w:sz w:val="20"/>
                <w:szCs w:val="20"/>
                <w:lang/>
              </w:rPr>
            </w:pPr>
          </w:p>
          <w:p w:rsidR="007601A4" w:rsidRPr="00183004" w:rsidRDefault="007601A4" w:rsidP="00183004">
            <w:pPr>
              <w:spacing w:after="0"/>
              <w:rPr>
                <w:rFonts w:cstheme="majorHAnsi"/>
                <w:sz w:val="20"/>
                <w:szCs w:val="20"/>
                <w:lang/>
              </w:rPr>
            </w:pPr>
            <w:r w:rsidRPr="00183004">
              <w:rPr>
                <w:rFonts w:cstheme="majorHAnsi"/>
                <w:sz w:val="20"/>
                <w:szCs w:val="20"/>
                <w:lang/>
              </w:rPr>
              <w:t>Poor prognosis</w:t>
            </w:r>
          </w:p>
        </w:tc>
      </w:tr>
    </w:tbl>
    <w:p w:rsidR="007601A4" w:rsidRPr="00183004" w:rsidRDefault="007601A4" w:rsidP="007601A4">
      <w:pPr>
        <w:spacing w:line="360" w:lineRule="auto"/>
        <w:jc w:val="both"/>
        <w:rPr>
          <w:rFonts w:cstheme="majorHAnsi"/>
          <w:sz w:val="20"/>
          <w:szCs w:val="20"/>
        </w:rPr>
      </w:pPr>
    </w:p>
    <w:p w:rsidR="007601A4" w:rsidRPr="00183004" w:rsidRDefault="007601A4" w:rsidP="007601A4">
      <w:pPr>
        <w:spacing w:line="360" w:lineRule="auto"/>
        <w:jc w:val="both"/>
        <w:rPr>
          <w:rFonts w:cstheme="majorHAnsi"/>
          <w:sz w:val="20"/>
          <w:szCs w:val="20"/>
        </w:rPr>
      </w:pPr>
      <w:r w:rsidRPr="00183004">
        <w:rPr>
          <w:rFonts w:cstheme="majorHAnsi"/>
          <w:b/>
          <w:sz w:val="20"/>
          <w:szCs w:val="20"/>
        </w:rPr>
        <w:t>Key:</w:t>
      </w:r>
      <w:r w:rsidRPr="00183004">
        <w:rPr>
          <w:rFonts w:cstheme="majorHAnsi"/>
          <w:sz w:val="20"/>
          <w:szCs w:val="20"/>
        </w:rPr>
        <w:t xml:space="preserve"> DLBCL = diffuse large B-cell lymphoma; EMZL = extranodal marginal zone B-cell lymphoma; NHL = Non Hodgkin’s lymphoma; CD = cluster of differentiation; ABC = activated B-cell type; GCB = germinal centre B-cell type; VA = visual acuity; RPE = retinal pigment epithelium; FA = fluorescein angiography.  </w:t>
      </w:r>
    </w:p>
    <w:p w:rsidR="007601A4" w:rsidRDefault="007601A4" w:rsidP="007601A4"/>
    <w:p w:rsidR="00183004" w:rsidRDefault="00183004" w:rsidP="003C5A10"/>
    <w:p w:rsidR="00183004" w:rsidRDefault="00183004" w:rsidP="003C5A10"/>
    <w:p w:rsidR="00497543" w:rsidRDefault="00497543" w:rsidP="003C5A10"/>
    <w:sectPr w:rsidR="00497543" w:rsidSect="000C7DF5">
      <w:headerReference w:type="even" r:id="rId9"/>
      <w:headerReference w:type="default" r:id="rId10"/>
      <w:pgSz w:w="11900" w:h="16840"/>
      <w:pgMar w:top="1417" w:right="1417" w:bottom="1134" w:left="1417" w:header="708" w:footer="708" w:gutter="0"/>
      <w:cols w:space="708"/>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43F4" w:rsidRDefault="00C443F4" w:rsidP="002F60D8">
      <w:pPr>
        <w:spacing w:after="0"/>
      </w:pPr>
      <w:r>
        <w:separator/>
      </w:r>
    </w:p>
  </w:endnote>
  <w:endnote w:type="continuationSeparator" w:id="0">
    <w:p w:rsidR="00C443F4" w:rsidRDefault="00C443F4" w:rsidP="002F60D8">
      <w:pPr>
        <w:spacing w:after="0"/>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Lucida Grande">
    <w:altName w:val="Arial"/>
    <w:panose1 w:val="05000000000000000000"/>
    <w:charset w:val="00"/>
    <w:family w:val="auto"/>
    <w:pitch w:val="variable"/>
    <w:sig w:usb0="00000000" w:usb1="5000A1FF" w:usb2="00000000" w:usb3="00000000" w:csb0="000001BF" w:csb1="00000000"/>
  </w:font>
  <w:font w:name="ヒラギノ角ゴ Pro W3">
    <w:charset w:val="4E"/>
    <w:family w:val="auto"/>
    <w:pitch w:val="variable"/>
    <w:sig w:usb0="E00002FF" w:usb1="7AC7FFFF" w:usb2="00000012" w:usb3="00000000" w:csb0="0002000D"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S PGothic">
    <w:charset w:val="80"/>
    <w:family w:val="swiss"/>
    <w:pitch w:val="variable"/>
    <w:sig w:usb0="E00002FF" w:usb1="6AC7FDFB" w:usb2="08000012" w:usb3="00000000" w:csb0="0002009F" w:csb1="00000000"/>
  </w:font>
  <w:font w:name="ＭＳ ゴシック">
    <w:charset w:val="4E"/>
    <w:family w:val="auto"/>
    <w:pitch w:val="variable"/>
    <w:sig w:usb0="00000001" w:usb1="00000000" w:usb2="01000407" w:usb3="00000000" w:csb0="0002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43F4" w:rsidRDefault="00C443F4" w:rsidP="002F60D8">
      <w:pPr>
        <w:spacing w:after="0"/>
      </w:pPr>
      <w:r>
        <w:separator/>
      </w:r>
    </w:p>
  </w:footnote>
  <w:footnote w:type="continuationSeparator" w:id="0">
    <w:p w:rsidR="00C443F4" w:rsidRDefault="00C443F4" w:rsidP="002F60D8">
      <w:pPr>
        <w:spacing w:after="0"/>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4F09" w:rsidRDefault="003738A1" w:rsidP="002F60D8">
    <w:pPr>
      <w:pStyle w:val="Header"/>
      <w:framePr w:wrap="around" w:vAnchor="text" w:hAnchor="margin" w:xAlign="right" w:y="1"/>
      <w:rPr>
        <w:rStyle w:val="PageNumber"/>
      </w:rPr>
    </w:pPr>
    <w:r>
      <w:rPr>
        <w:rStyle w:val="PageNumber"/>
      </w:rPr>
      <w:fldChar w:fldCharType="begin"/>
    </w:r>
    <w:r w:rsidR="00624F09">
      <w:rPr>
        <w:rStyle w:val="PageNumber"/>
      </w:rPr>
      <w:instrText xml:space="preserve">PAGE  </w:instrText>
    </w:r>
    <w:r>
      <w:rPr>
        <w:rStyle w:val="PageNumber"/>
      </w:rPr>
      <w:fldChar w:fldCharType="end"/>
    </w:r>
  </w:p>
  <w:p w:rsidR="00624F09" w:rsidRDefault="00624F09" w:rsidP="002F60D8">
    <w:pPr>
      <w:pStyle w:val="Header"/>
      <w:ind w:right="360"/>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4F09" w:rsidRDefault="003738A1" w:rsidP="002F60D8">
    <w:pPr>
      <w:pStyle w:val="Header"/>
      <w:framePr w:wrap="around" w:vAnchor="text" w:hAnchor="margin" w:xAlign="right" w:y="1"/>
      <w:rPr>
        <w:rStyle w:val="PageNumber"/>
      </w:rPr>
    </w:pPr>
    <w:r>
      <w:rPr>
        <w:rStyle w:val="PageNumber"/>
      </w:rPr>
      <w:fldChar w:fldCharType="begin"/>
    </w:r>
    <w:r w:rsidR="00624F09">
      <w:rPr>
        <w:rStyle w:val="PageNumber"/>
      </w:rPr>
      <w:instrText xml:space="preserve">PAGE  </w:instrText>
    </w:r>
    <w:r>
      <w:rPr>
        <w:rStyle w:val="PageNumber"/>
      </w:rPr>
      <w:fldChar w:fldCharType="separate"/>
    </w:r>
    <w:r w:rsidR="00DA05D0">
      <w:rPr>
        <w:rStyle w:val="PageNumber"/>
        <w:noProof/>
      </w:rPr>
      <w:t>4</w:t>
    </w:r>
    <w:r>
      <w:rPr>
        <w:rStyle w:val="PageNumber"/>
      </w:rPr>
      <w:fldChar w:fldCharType="end"/>
    </w:r>
  </w:p>
  <w:p w:rsidR="00624F09" w:rsidRDefault="00624F09" w:rsidP="004D246E">
    <w:pPr>
      <w:pStyle w:val="Header"/>
      <w:ind w:right="360"/>
      <w:jc w:val="right"/>
    </w:pPr>
    <w:r>
      <w:t xml:space="preserve">Fend et al. - </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C4725B"/>
    <w:multiLevelType w:val="hybridMultilevel"/>
    <w:tmpl w:val="59DA7992"/>
    <w:lvl w:ilvl="0" w:tplc="CF301ED0">
      <w:start w:val="6"/>
      <w:numFmt w:val="bullet"/>
      <w:lvlText w:val="-"/>
      <w:lvlJc w:val="left"/>
      <w:pPr>
        <w:ind w:left="720" w:hanging="360"/>
      </w:pPr>
      <w:rPr>
        <w:rFonts w:ascii="Cambria" w:eastAsiaTheme="minorEastAsia" w:hAnsi="Cambria" w:cstheme="minorBidi"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és J. M. Ferreri">
    <w15:presenceInfo w15:providerId="None" w15:userId="Andrés J. M. Ferreri"/>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6"/>
  <w:embedSystemFonts/>
  <w:trackRevisions/>
  <w:doNotTrackMove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rit J Haemat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9xwxe5da5v9rqet92mv2x2fdpfs2tvprvx2&quot;&gt;VRL review BJH Copy&lt;record-ids&gt;&lt;item&gt;2&lt;/item&gt;&lt;item&gt;3&lt;/item&gt;&lt;item&gt;5&lt;/item&gt;&lt;item&gt;6&lt;/item&gt;&lt;item&gt;8&lt;/item&gt;&lt;item&gt;9&lt;/item&gt;&lt;item&gt;10&lt;/item&gt;&lt;item&gt;16&lt;/item&gt;&lt;item&gt;17&lt;/item&gt;&lt;item&gt;23&lt;/item&gt;&lt;item&gt;24&lt;/item&gt;&lt;item&gt;26&lt;/item&gt;&lt;item&gt;28&lt;/item&gt;&lt;item&gt;30&lt;/item&gt;&lt;item&gt;33&lt;/item&gt;&lt;item&gt;35&lt;/item&gt;&lt;item&gt;38&lt;/item&gt;&lt;item&gt;45&lt;/item&gt;&lt;item&gt;56&lt;/item&gt;&lt;item&gt;58&lt;/item&gt;&lt;item&gt;84&lt;/item&gt;&lt;item&gt;86&lt;/item&gt;&lt;item&gt;95&lt;/item&gt;&lt;item&gt;96&lt;/item&gt;&lt;item&gt;99&lt;/item&gt;&lt;item&gt;100&lt;/item&gt;&lt;item&gt;102&lt;/item&gt;&lt;item&gt;107&lt;/item&gt;&lt;item&gt;108&lt;/item&gt;&lt;item&gt;111&lt;/item&gt;&lt;item&gt;119&lt;/item&gt;&lt;item&gt;127&lt;/item&gt;&lt;item&gt;141&lt;/item&gt;&lt;item&gt;148&lt;/item&gt;&lt;item&gt;150&lt;/item&gt;&lt;item&gt;151&lt;/item&gt;&lt;item&gt;153&lt;/item&gt;&lt;item&gt;197&lt;/item&gt;&lt;item&gt;210&lt;/item&gt;&lt;item&gt;211&lt;/item&gt;&lt;item&gt;212&lt;/item&gt;&lt;item&gt;213&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record-ids&gt;&lt;/item&gt;&lt;/Libraries&gt;"/>
  </w:docVars>
  <w:rsids>
    <w:rsidRoot w:val="008A5393"/>
    <w:rsid w:val="000007B8"/>
    <w:rsid w:val="000018B7"/>
    <w:rsid w:val="00010645"/>
    <w:rsid w:val="00011254"/>
    <w:rsid w:val="0001638C"/>
    <w:rsid w:val="00021E6A"/>
    <w:rsid w:val="00022E1F"/>
    <w:rsid w:val="000253B8"/>
    <w:rsid w:val="00025E6F"/>
    <w:rsid w:val="00032689"/>
    <w:rsid w:val="000337B8"/>
    <w:rsid w:val="00043FA2"/>
    <w:rsid w:val="0004734C"/>
    <w:rsid w:val="000551D4"/>
    <w:rsid w:val="00055407"/>
    <w:rsid w:val="00055969"/>
    <w:rsid w:val="00055ED2"/>
    <w:rsid w:val="00056721"/>
    <w:rsid w:val="0006332D"/>
    <w:rsid w:val="00063DE0"/>
    <w:rsid w:val="00067608"/>
    <w:rsid w:val="00070CFD"/>
    <w:rsid w:val="000711E3"/>
    <w:rsid w:val="00073669"/>
    <w:rsid w:val="00080834"/>
    <w:rsid w:val="00086436"/>
    <w:rsid w:val="0009412F"/>
    <w:rsid w:val="0009460E"/>
    <w:rsid w:val="00096900"/>
    <w:rsid w:val="00096B6C"/>
    <w:rsid w:val="000A4A63"/>
    <w:rsid w:val="000B18D4"/>
    <w:rsid w:val="000B47AC"/>
    <w:rsid w:val="000C4512"/>
    <w:rsid w:val="000C5253"/>
    <w:rsid w:val="000C562E"/>
    <w:rsid w:val="000C7DF5"/>
    <w:rsid w:val="000D0456"/>
    <w:rsid w:val="000D0759"/>
    <w:rsid w:val="000D3AB5"/>
    <w:rsid w:val="000D660D"/>
    <w:rsid w:val="000E106D"/>
    <w:rsid w:val="000E15FC"/>
    <w:rsid w:val="000E3AF1"/>
    <w:rsid w:val="0010041D"/>
    <w:rsid w:val="00100DE1"/>
    <w:rsid w:val="00101193"/>
    <w:rsid w:val="00101510"/>
    <w:rsid w:val="00102E77"/>
    <w:rsid w:val="00106CE9"/>
    <w:rsid w:val="00107FE1"/>
    <w:rsid w:val="00112549"/>
    <w:rsid w:val="001179C1"/>
    <w:rsid w:val="00117AED"/>
    <w:rsid w:val="00123AEE"/>
    <w:rsid w:val="00125CA4"/>
    <w:rsid w:val="00130DD1"/>
    <w:rsid w:val="00132E9C"/>
    <w:rsid w:val="00133254"/>
    <w:rsid w:val="00141079"/>
    <w:rsid w:val="00141D20"/>
    <w:rsid w:val="00156F12"/>
    <w:rsid w:val="001576EB"/>
    <w:rsid w:val="00163602"/>
    <w:rsid w:val="0017009F"/>
    <w:rsid w:val="00171131"/>
    <w:rsid w:val="001713CD"/>
    <w:rsid w:val="001744D7"/>
    <w:rsid w:val="00174CCA"/>
    <w:rsid w:val="001769FF"/>
    <w:rsid w:val="0018198A"/>
    <w:rsid w:val="00183004"/>
    <w:rsid w:val="0018555E"/>
    <w:rsid w:val="0018557A"/>
    <w:rsid w:val="00187E62"/>
    <w:rsid w:val="001904C8"/>
    <w:rsid w:val="00191BEA"/>
    <w:rsid w:val="00193CC6"/>
    <w:rsid w:val="0019537D"/>
    <w:rsid w:val="00196204"/>
    <w:rsid w:val="001A0D04"/>
    <w:rsid w:val="001A4A08"/>
    <w:rsid w:val="001B21BD"/>
    <w:rsid w:val="001B4A77"/>
    <w:rsid w:val="001B4C80"/>
    <w:rsid w:val="001B591A"/>
    <w:rsid w:val="001B6D31"/>
    <w:rsid w:val="001C048E"/>
    <w:rsid w:val="001C2B93"/>
    <w:rsid w:val="001C5581"/>
    <w:rsid w:val="001D5BDC"/>
    <w:rsid w:val="001D71C1"/>
    <w:rsid w:val="001E2641"/>
    <w:rsid w:val="001E57A3"/>
    <w:rsid w:val="001F3623"/>
    <w:rsid w:val="001F37EE"/>
    <w:rsid w:val="00210172"/>
    <w:rsid w:val="00211C11"/>
    <w:rsid w:val="00213B13"/>
    <w:rsid w:val="00220AC2"/>
    <w:rsid w:val="00224123"/>
    <w:rsid w:val="00227A95"/>
    <w:rsid w:val="00235AC7"/>
    <w:rsid w:val="00241383"/>
    <w:rsid w:val="00257A4D"/>
    <w:rsid w:val="00261EDD"/>
    <w:rsid w:val="00261EE9"/>
    <w:rsid w:val="0026330C"/>
    <w:rsid w:val="00263CAC"/>
    <w:rsid w:val="00273AEA"/>
    <w:rsid w:val="00274EB8"/>
    <w:rsid w:val="00275E14"/>
    <w:rsid w:val="002773D5"/>
    <w:rsid w:val="0028164B"/>
    <w:rsid w:val="00284D20"/>
    <w:rsid w:val="002864E0"/>
    <w:rsid w:val="0028744C"/>
    <w:rsid w:val="00287CF9"/>
    <w:rsid w:val="0029177C"/>
    <w:rsid w:val="002926FD"/>
    <w:rsid w:val="00296DCF"/>
    <w:rsid w:val="002A0CEB"/>
    <w:rsid w:val="002A17EA"/>
    <w:rsid w:val="002A33B5"/>
    <w:rsid w:val="002B0C64"/>
    <w:rsid w:val="002B1D3B"/>
    <w:rsid w:val="002B1E84"/>
    <w:rsid w:val="002B3548"/>
    <w:rsid w:val="002B7108"/>
    <w:rsid w:val="002B7504"/>
    <w:rsid w:val="002C1FDA"/>
    <w:rsid w:val="002C25A5"/>
    <w:rsid w:val="002C566D"/>
    <w:rsid w:val="002D1FF8"/>
    <w:rsid w:val="002D4CCA"/>
    <w:rsid w:val="002D578A"/>
    <w:rsid w:val="002E632C"/>
    <w:rsid w:val="002E6662"/>
    <w:rsid w:val="002F2096"/>
    <w:rsid w:val="002F25F0"/>
    <w:rsid w:val="002F31FD"/>
    <w:rsid w:val="002F3FA4"/>
    <w:rsid w:val="002F60D8"/>
    <w:rsid w:val="00304704"/>
    <w:rsid w:val="00305FBD"/>
    <w:rsid w:val="00320F69"/>
    <w:rsid w:val="00321405"/>
    <w:rsid w:val="00322647"/>
    <w:rsid w:val="003234EB"/>
    <w:rsid w:val="00325842"/>
    <w:rsid w:val="003259B8"/>
    <w:rsid w:val="003269D4"/>
    <w:rsid w:val="0033622C"/>
    <w:rsid w:val="003411BE"/>
    <w:rsid w:val="003448D4"/>
    <w:rsid w:val="00344AAA"/>
    <w:rsid w:val="00346F48"/>
    <w:rsid w:val="003514F4"/>
    <w:rsid w:val="0036086B"/>
    <w:rsid w:val="00360A86"/>
    <w:rsid w:val="00360B21"/>
    <w:rsid w:val="00360EAA"/>
    <w:rsid w:val="00371E88"/>
    <w:rsid w:val="00371F55"/>
    <w:rsid w:val="003738A1"/>
    <w:rsid w:val="003805BA"/>
    <w:rsid w:val="00380ECE"/>
    <w:rsid w:val="00382444"/>
    <w:rsid w:val="003840A5"/>
    <w:rsid w:val="00385C7B"/>
    <w:rsid w:val="0039018D"/>
    <w:rsid w:val="00391094"/>
    <w:rsid w:val="00394CD3"/>
    <w:rsid w:val="0039698C"/>
    <w:rsid w:val="00396EC5"/>
    <w:rsid w:val="00397260"/>
    <w:rsid w:val="00397340"/>
    <w:rsid w:val="00397FBC"/>
    <w:rsid w:val="003A126E"/>
    <w:rsid w:val="003A5343"/>
    <w:rsid w:val="003A6554"/>
    <w:rsid w:val="003B2D65"/>
    <w:rsid w:val="003B3740"/>
    <w:rsid w:val="003C01D4"/>
    <w:rsid w:val="003C255F"/>
    <w:rsid w:val="003C2C36"/>
    <w:rsid w:val="003C4DBB"/>
    <w:rsid w:val="003C5A10"/>
    <w:rsid w:val="003D10E9"/>
    <w:rsid w:val="003D16BD"/>
    <w:rsid w:val="003D73E5"/>
    <w:rsid w:val="003E1C4B"/>
    <w:rsid w:val="003E6B96"/>
    <w:rsid w:val="003E7DBF"/>
    <w:rsid w:val="003F1273"/>
    <w:rsid w:val="003F16BA"/>
    <w:rsid w:val="003F4571"/>
    <w:rsid w:val="003F6606"/>
    <w:rsid w:val="003F77E9"/>
    <w:rsid w:val="0040243E"/>
    <w:rsid w:val="00403CAA"/>
    <w:rsid w:val="004071AD"/>
    <w:rsid w:val="00411EEA"/>
    <w:rsid w:val="00420A50"/>
    <w:rsid w:val="0042196F"/>
    <w:rsid w:val="0042502E"/>
    <w:rsid w:val="00425407"/>
    <w:rsid w:val="0042667C"/>
    <w:rsid w:val="004273AA"/>
    <w:rsid w:val="00433882"/>
    <w:rsid w:val="004464FE"/>
    <w:rsid w:val="00446664"/>
    <w:rsid w:val="004537CB"/>
    <w:rsid w:val="004615D0"/>
    <w:rsid w:val="0046529E"/>
    <w:rsid w:val="0046742C"/>
    <w:rsid w:val="004677C8"/>
    <w:rsid w:val="0047092F"/>
    <w:rsid w:val="00471C90"/>
    <w:rsid w:val="004755EA"/>
    <w:rsid w:val="00480966"/>
    <w:rsid w:val="00484C21"/>
    <w:rsid w:val="00490A9C"/>
    <w:rsid w:val="004929F5"/>
    <w:rsid w:val="0049517A"/>
    <w:rsid w:val="00497543"/>
    <w:rsid w:val="004B0042"/>
    <w:rsid w:val="004B2E5E"/>
    <w:rsid w:val="004B52C6"/>
    <w:rsid w:val="004C4E59"/>
    <w:rsid w:val="004C5AB6"/>
    <w:rsid w:val="004D04B8"/>
    <w:rsid w:val="004D16BE"/>
    <w:rsid w:val="004D1764"/>
    <w:rsid w:val="004D1AAA"/>
    <w:rsid w:val="004D246E"/>
    <w:rsid w:val="004D4A5A"/>
    <w:rsid w:val="004D7688"/>
    <w:rsid w:val="004E1389"/>
    <w:rsid w:val="004E14B5"/>
    <w:rsid w:val="004E7306"/>
    <w:rsid w:val="004F06D2"/>
    <w:rsid w:val="004F0EB1"/>
    <w:rsid w:val="004F1A9C"/>
    <w:rsid w:val="004F41E7"/>
    <w:rsid w:val="004F577A"/>
    <w:rsid w:val="004F66AD"/>
    <w:rsid w:val="00502148"/>
    <w:rsid w:val="005028D0"/>
    <w:rsid w:val="005063D0"/>
    <w:rsid w:val="00510B5A"/>
    <w:rsid w:val="00511F9B"/>
    <w:rsid w:val="005217DA"/>
    <w:rsid w:val="00523951"/>
    <w:rsid w:val="005239B1"/>
    <w:rsid w:val="00526830"/>
    <w:rsid w:val="00530BBA"/>
    <w:rsid w:val="00534578"/>
    <w:rsid w:val="0053470F"/>
    <w:rsid w:val="00534AC0"/>
    <w:rsid w:val="00537B01"/>
    <w:rsid w:val="00544202"/>
    <w:rsid w:val="00545379"/>
    <w:rsid w:val="00555CFE"/>
    <w:rsid w:val="00557A3A"/>
    <w:rsid w:val="0056315B"/>
    <w:rsid w:val="00564D4C"/>
    <w:rsid w:val="005713CF"/>
    <w:rsid w:val="00572494"/>
    <w:rsid w:val="00580327"/>
    <w:rsid w:val="005820C8"/>
    <w:rsid w:val="00587109"/>
    <w:rsid w:val="0059193C"/>
    <w:rsid w:val="00591CE8"/>
    <w:rsid w:val="00594066"/>
    <w:rsid w:val="00596E93"/>
    <w:rsid w:val="005976B7"/>
    <w:rsid w:val="005A19EF"/>
    <w:rsid w:val="005A52A1"/>
    <w:rsid w:val="005A77B9"/>
    <w:rsid w:val="005C3906"/>
    <w:rsid w:val="005C6961"/>
    <w:rsid w:val="005C7D45"/>
    <w:rsid w:val="005D7FC1"/>
    <w:rsid w:val="005E5AFE"/>
    <w:rsid w:val="005E665F"/>
    <w:rsid w:val="005E71FC"/>
    <w:rsid w:val="005F1E56"/>
    <w:rsid w:val="005F29C1"/>
    <w:rsid w:val="005F3E54"/>
    <w:rsid w:val="005F7071"/>
    <w:rsid w:val="00600FF4"/>
    <w:rsid w:val="00602BE8"/>
    <w:rsid w:val="006115E0"/>
    <w:rsid w:val="00616C89"/>
    <w:rsid w:val="0061702E"/>
    <w:rsid w:val="0061743B"/>
    <w:rsid w:val="0062054F"/>
    <w:rsid w:val="006208FA"/>
    <w:rsid w:val="00620E7C"/>
    <w:rsid w:val="006249F1"/>
    <w:rsid w:val="00624F09"/>
    <w:rsid w:val="006251C8"/>
    <w:rsid w:val="006275BE"/>
    <w:rsid w:val="0063276B"/>
    <w:rsid w:val="006432D1"/>
    <w:rsid w:val="00644FE5"/>
    <w:rsid w:val="00650BB0"/>
    <w:rsid w:val="0065197A"/>
    <w:rsid w:val="00652154"/>
    <w:rsid w:val="00653311"/>
    <w:rsid w:val="00656053"/>
    <w:rsid w:val="00662EF1"/>
    <w:rsid w:val="00664E04"/>
    <w:rsid w:val="00665B4F"/>
    <w:rsid w:val="0066708A"/>
    <w:rsid w:val="006675C4"/>
    <w:rsid w:val="00670D62"/>
    <w:rsid w:val="00673A94"/>
    <w:rsid w:val="00675E22"/>
    <w:rsid w:val="0068202F"/>
    <w:rsid w:val="00685154"/>
    <w:rsid w:val="006865D0"/>
    <w:rsid w:val="00686C0A"/>
    <w:rsid w:val="0068702E"/>
    <w:rsid w:val="006951EE"/>
    <w:rsid w:val="00695D7A"/>
    <w:rsid w:val="006A5249"/>
    <w:rsid w:val="006B114B"/>
    <w:rsid w:val="006B2A22"/>
    <w:rsid w:val="006B6FAA"/>
    <w:rsid w:val="006C69F9"/>
    <w:rsid w:val="006D5B41"/>
    <w:rsid w:val="006E0248"/>
    <w:rsid w:val="006E4F3D"/>
    <w:rsid w:val="00700DC2"/>
    <w:rsid w:val="00711BB0"/>
    <w:rsid w:val="00711C04"/>
    <w:rsid w:val="007140AA"/>
    <w:rsid w:val="00717533"/>
    <w:rsid w:val="00717E57"/>
    <w:rsid w:val="00722B13"/>
    <w:rsid w:val="00723AC2"/>
    <w:rsid w:val="00724879"/>
    <w:rsid w:val="00726124"/>
    <w:rsid w:val="007345F3"/>
    <w:rsid w:val="00741E86"/>
    <w:rsid w:val="00746F44"/>
    <w:rsid w:val="00747A73"/>
    <w:rsid w:val="00747DFE"/>
    <w:rsid w:val="00755C07"/>
    <w:rsid w:val="00756773"/>
    <w:rsid w:val="0075692F"/>
    <w:rsid w:val="00756ABE"/>
    <w:rsid w:val="007601A4"/>
    <w:rsid w:val="0076134A"/>
    <w:rsid w:val="00765BCB"/>
    <w:rsid w:val="00766520"/>
    <w:rsid w:val="0076697E"/>
    <w:rsid w:val="00767CAF"/>
    <w:rsid w:val="007717B8"/>
    <w:rsid w:val="00781137"/>
    <w:rsid w:val="00784C26"/>
    <w:rsid w:val="00785843"/>
    <w:rsid w:val="00796A9C"/>
    <w:rsid w:val="00797ABA"/>
    <w:rsid w:val="00797BBE"/>
    <w:rsid w:val="00797FD5"/>
    <w:rsid w:val="007A0EB0"/>
    <w:rsid w:val="007A1647"/>
    <w:rsid w:val="007A2FB9"/>
    <w:rsid w:val="007A436A"/>
    <w:rsid w:val="007A54B4"/>
    <w:rsid w:val="007A72FF"/>
    <w:rsid w:val="007B1AEA"/>
    <w:rsid w:val="007B3295"/>
    <w:rsid w:val="007C15C4"/>
    <w:rsid w:val="007C3D71"/>
    <w:rsid w:val="007D15C5"/>
    <w:rsid w:val="007D6BCF"/>
    <w:rsid w:val="007E098F"/>
    <w:rsid w:val="007E0E93"/>
    <w:rsid w:val="007E1689"/>
    <w:rsid w:val="007E1FDB"/>
    <w:rsid w:val="007E3A53"/>
    <w:rsid w:val="007E483C"/>
    <w:rsid w:val="007E506D"/>
    <w:rsid w:val="007E60AA"/>
    <w:rsid w:val="007E6425"/>
    <w:rsid w:val="007E75D0"/>
    <w:rsid w:val="007E762C"/>
    <w:rsid w:val="007F3F24"/>
    <w:rsid w:val="007F5C4B"/>
    <w:rsid w:val="007F7240"/>
    <w:rsid w:val="008017E5"/>
    <w:rsid w:val="00803A7A"/>
    <w:rsid w:val="00804F10"/>
    <w:rsid w:val="008067F5"/>
    <w:rsid w:val="00813355"/>
    <w:rsid w:val="00814BCF"/>
    <w:rsid w:val="00817698"/>
    <w:rsid w:val="00817A6F"/>
    <w:rsid w:val="00832038"/>
    <w:rsid w:val="008342FF"/>
    <w:rsid w:val="00834634"/>
    <w:rsid w:val="00834E35"/>
    <w:rsid w:val="0083614A"/>
    <w:rsid w:val="00836C72"/>
    <w:rsid w:val="00837BEF"/>
    <w:rsid w:val="00852772"/>
    <w:rsid w:val="00856B45"/>
    <w:rsid w:val="00863F1B"/>
    <w:rsid w:val="0086760C"/>
    <w:rsid w:val="00870C3C"/>
    <w:rsid w:val="00875017"/>
    <w:rsid w:val="0087779D"/>
    <w:rsid w:val="0088020E"/>
    <w:rsid w:val="0088645E"/>
    <w:rsid w:val="00892871"/>
    <w:rsid w:val="00893B34"/>
    <w:rsid w:val="008947BC"/>
    <w:rsid w:val="008A1EB7"/>
    <w:rsid w:val="008A5393"/>
    <w:rsid w:val="008A5C91"/>
    <w:rsid w:val="008B7198"/>
    <w:rsid w:val="008C23E5"/>
    <w:rsid w:val="008C402D"/>
    <w:rsid w:val="008C4A9B"/>
    <w:rsid w:val="008C5970"/>
    <w:rsid w:val="008D2753"/>
    <w:rsid w:val="008F4708"/>
    <w:rsid w:val="008F4A4A"/>
    <w:rsid w:val="008F5091"/>
    <w:rsid w:val="00902B54"/>
    <w:rsid w:val="00905269"/>
    <w:rsid w:val="00905D39"/>
    <w:rsid w:val="00906E60"/>
    <w:rsid w:val="009106E7"/>
    <w:rsid w:val="00911B94"/>
    <w:rsid w:val="00912B58"/>
    <w:rsid w:val="00913303"/>
    <w:rsid w:val="00924AC5"/>
    <w:rsid w:val="009270DE"/>
    <w:rsid w:val="00935634"/>
    <w:rsid w:val="0094138D"/>
    <w:rsid w:val="00941EB0"/>
    <w:rsid w:val="00943238"/>
    <w:rsid w:val="00943587"/>
    <w:rsid w:val="00946997"/>
    <w:rsid w:val="00947391"/>
    <w:rsid w:val="00954122"/>
    <w:rsid w:val="00961C57"/>
    <w:rsid w:val="00971C01"/>
    <w:rsid w:val="00973696"/>
    <w:rsid w:val="00974437"/>
    <w:rsid w:val="00975967"/>
    <w:rsid w:val="00977AFA"/>
    <w:rsid w:val="00980849"/>
    <w:rsid w:val="0098281C"/>
    <w:rsid w:val="0098366A"/>
    <w:rsid w:val="00990F6F"/>
    <w:rsid w:val="009922FC"/>
    <w:rsid w:val="00994F30"/>
    <w:rsid w:val="00995533"/>
    <w:rsid w:val="00996687"/>
    <w:rsid w:val="009A3064"/>
    <w:rsid w:val="009A39E7"/>
    <w:rsid w:val="009A41BB"/>
    <w:rsid w:val="009A5071"/>
    <w:rsid w:val="009A528E"/>
    <w:rsid w:val="009A6380"/>
    <w:rsid w:val="009B432B"/>
    <w:rsid w:val="009B48B3"/>
    <w:rsid w:val="009B5D65"/>
    <w:rsid w:val="009C0138"/>
    <w:rsid w:val="009C17DE"/>
    <w:rsid w:val="009C58A5"/>
    <w:rsid w:val="009D0BC0"/>
    <w:rsid w:val="009D7898"/>
    <w:rsid w:val="009E038F"/>
    <w:rsid w:val="009E377A"/>
    <w:rsid w:val="009E51E3"/>
    <w:rsid w:val="009F0EA2"/>
    <w:rsid w:val="009F106C"/>
    <w:rsid w:val="009F2FE1"/>
    <w:rsid w:val="009F3835"/>
    <w:rsid w:val="009F43BE"/>
    <w:rsid w:val="009F71B0"/>
    <w:rsid w:val="00A0134C"/>
    <w:rsid w:val="00A01DDB"/>
    <w:rsid w:val="00A04026"/>
    <w:rsid w:val="00A10314"/>
    <w:rsid w:val="00A1308C"/>
    <w:rsid w:val="00A208EB"/>
    <w:rsid w:val="00A2199D"/>
    <w:rsid w:val="00A25AF8"/>
    <w:rsid w:val="00A27BA4"/>
    <w:rsid w:val="00A30000"/>
    <w:rsid w:val="00A316C8"/>
    <w:rsid w:val="00A32A6E"/>
    <w:rsid w:val="00A3508D"/>
    <w:rsid w:val="00A359BC"/>
    <w:rsid w:val="00A35CA0"/>
    <w:rsid w:val="00A43422"/>
    <w:rsid w:val="00A43F41"/>
    <w:rsid w:val="00A45ED1"/>
    <w:rsid w:val="00A60005"/>
    <w:rsid w:val="00A608D3"/>
    <w:rsid w:val="00A620F3"/>
    <w:rsid w:val="00A660A3"/>
    <w:rsid w:val="00A70B91"/>
    <w:rsid w:val="00A773F6"/>
    <w:rsid w:val="00A83AB9"/>
    <w:rsid w:val="00A83EF3"/>
    <w:rsid w:val="00A84A88"/>
    <w:rsid w:val="00A851CF"/>
    <w:rsid w:val="00A926DA"/>
    <w:rsid w:val="00A9354C"/>
    <w:rsid w:val="00A974EA"/>
    <w:rsid w:val="00A97CA1"/>
    <w:rsid w:val="00AA2244"/>
    <w:rsid w:val="00AA52F1"/>
    <w:rsid w:val="00AB5435"/>
    <w:rsid w:val="00AB7581"/>
    <w:rsid w:val="00AC546E"/>
    <w:rsid w:val="00AD1813"/>
    <w:rsid w:val="00AD546D"/>
    <w:rsid w:val="00AD5629"/>
    <w:rsid w:val="00AD7DD2"/>
    <w:rsid w:val="00AE0CF5"/>
    <w:rsid w:val="00AE6F83"/>
    <w:rsid w:val="00AF4EC7"/>
    <w:rsid w:val="00AF5EDE"/>
    <w:rsid w:val="00AF641F"/>
    <w:rsid w:val="00AF7406"/>
    <w:rsid w:val="00B030AE"/>
    <w:rsid w:val="00B05C86"/>
    <w:rsid w:val="00B063E8"/>
    <w:rsid w:val="00B1124B"/>
    <w:rsid w:val="00B17003"/>
    <w:rsid w:val="00B17591"/>
    <w:rsid w:val="00B20935"/>
    <w:rsid w:val="00B21753"/>
    <w:rsid w:val="00B229BC"/>
    <w:rsid w:val="00B2499E"/>
    <w:rsid w:val="00B316B2"/>
    <w:rsid w:val="00B40696"/>
    <w:rsid w:val="00B528BE"/>
    <w:rsid w:val="00B52FDC"/>
    <w:rsid w:val="00B5688A"/>
    <w:rsid w:val="00B57187"/>
    <w:rsid w:val="00B64158"/>
    <w:rsid w:val="00B64CB6"/>
    <w:rsid w:val="00B713A9"/>
    <w:rsid w:val="00B7144D"/>
    <w:rsid w:val="00B77A2F"/>
    <w:rsid w:val="00B81109"/>
    <w:rsid w:val="00B816BF"/>
    <w:rsid w:val="00B844CC"/>
    <w:rsid w:val="00B84562"/>
    <w:rsid w:val="00B970CE"/>
    <w:rsid w:val="00BA0932"/>
    <w:rsid w:val="00BA4A54"/>
    <w:rsid w:val="00BA5BF9"/>
    <w:rsid w:val="00BB32EA"/>
    <w:rsid w:val="00BC1B9E"/>
    <w:rsid w:val="00BD24C1"/>
    <w:rsid w:val="00BE4AA5"/>
    <w:rsid w:val="00BF5D50"/>
    <w:rsid w:val="00BF6705"/>
    <w:rsid w:val="00C00ED3"/>
    <w:rsid w:val="00C01155"/>
    <w:rsid w:val="00C03304"/>
    <w:rsid w:val="00C10045"/>
    <w:rsid w:val="00C1078E"/>
    <w:rsid w:val="00C13666"/>
    <w:rsid w:val="00C16AB6"/>
    <w:rsid w:val="00C16D67"/>
    <w:rsid w:val="00C228F9"/>
    <w:rsid w:val="00C229CB"/>
    <w:rsid w:val="00C246D2"/>
    <w:rsid w:val="00C27F68"/>
    <w:rsid w:val="00C31E86"/>
    <w:rsid w:val="00C33A4C"/>
    <w:rsid w:val="00C359C7"/>
    <w:rsid w:val="00C36F66"/>
    <w:rsid w:val="00C43622"/>
    <w:rsid w:val="00C43C90"/>
    <w:rsid w:val="00C443F4"/>
    <w:rsid w:val="00C464F3"/>
    <w:rsid w:val="00C50DAE"/>
    <w:rsid w:val="00C56745"/>
    <w:rsid w:val="00C619E6"/>
    <w:rsid w:val="00C61A47"/>
    <w:rsid w:val="00C62884"/>
    <w:rsid w:val="00C733E3"/>
    <w:rsid w:val="00C74DA3"/>
    <w:rsid w:val="00C75C24"/>
    <w:rsid w:val="00C77694"/>
    <w:rsid w:val="00C77BFC"/>
    <w:rsid w:val="00C83CE5"/>
    <w:rsid w:val="00C874C7"/>
    <w:rsid w:val="00C87D3E"/>
    <w:rsid w:val="00C93476"/>
    <w:rsid w:val="00C94A13"/>
    <w:rsid w:val="00C9521E"/>
    <w:rsid w:val="00C96267"/>
    <w:rsid w:val="00C968F1"/>
    <w:rsid w:val="00C97751"/>
    <w:rsid w:val="00CA13D1"/>
    <w:rsid w:val="00CA39B5"/>
    <w:rsid w:val="00CA6922"/>
    <w:rsid w:val="00CB0EBC"/>
    <w:rsid w:val="00CE6ADB"/>
    <w:rsid w:val="00CF1E29"/>
    <w:rsid w:val="00CF7053"/>
    <w:rsid w:val="00CF7063"/>
    <w:rsid w:val="00CF76C8"/>
    <w:rsid w:val="00CF7FFC"/>
    <w:rsid w:val="00D03072"/>
    <w:rsid w:val="00D111BE"/>
    <w:rsid w:val="00D11FC4"/>
    <w:rsid w:val="00D21B29"/>
    <w:rsid w:val="00D22728"/>
    <w:rsid w:val="00D23AC7"/>
    <w:rsid w:val="00D25AD6"/>
    <w:rsid w:val="00D34EDA"/>
    <w:rsid w:val="00D462A5"/>
    <w:rsid w:val="00D523E2"/>
    <w:rsid w:val="00D61859"/>
    <w:rsid w:val="00D63BA8"/>
    <w:rsid w:val="00D6538A"/>
    <w:rsid w:val="00D659DF"/>
    <w:rsid w:val="00D732C5"/>
    <w:rsid w:val="00D7582D"/>
    <w:rsid w:val="00D8249D"/>
    <w:rsid w:val="00D84ACB"/>
    <w:rsid w:val="00D851E8"/>
    <w:rsid w:val="00D94345"/>
    <w:rsid w:val="00DA02CA"/>
    <w:rsid w:val="00DA05D0"/>
    <w:rsid w:val="00DA1C62"/>
    <w:rsid w:val="00DA484A"/>
    <w:rsid w:val="00DA503E"/>
    <w:rsid w:val="00DB38C2"/>
    <w:rsid w:val="00DB707B"/>
    <w:rsid w:val="00DC256C"/>
    <w:rsid w:val="00DC7499"/>
    <w:rsid w:val="00DC7729"/>
    <w:rsid w:val="00DE4F19"/>
    <w:rsid w:val="00DE7BDA"/>
    <w:rsid w:val="00DF7F1E"/>
    <w:rsid w:val="00E0051C"/>
    <w:rsid w:val="00E1133E"/>
    <w:rsid w:val="00E12191"/>
    <w:rsid w:val="00E14CB8"/>
    <w:rsid w:val="00E17518"/>
    <w:rsid w:val="00E214E3"/>
    <w:rsid w:val="00E266AD"/>
    <w:rsid w:val="00E30D39"/>
    <w:rsid w:val="00E32905"/>
    <w:rsid w:val="00E35E7F"/>
    <w:rsid w:val="00E37A97"/>
    <w:rsid w:val="00E44DD1"/>
    <w:rsid w:val="00E455C7"/>
    <w:rsid w:val="00E4642D"/>
    <w:rsid w:val="00E50C50"/>
    <w:rsid w:val="00E50F09"/>
    <w:rsid w:val="00E55E6E"/>
    <w:rsid w:val="00E56F46"/>
    <w:rsid w:val="00E6610B"/>
    <w:rsid w:val="00E66C7D"/>
    <w:rsid w:val="00E71542"/>
    <w:rsid w:val="00E72323"/>
    <w:rsid w:val="00E8155D"/>
    <w:rsid w:val="00E931FF"/>
    <w:rsid w:val="00E94441"/>
    <w:rsid w:val="00E97A1A"/>
    <w:rsid w:val="00EA1647"/>
    <w:rsid w:val="00EA242E"/>
    <w:rsid w:val="00EA28C8"/>
    <w:rsid w:val="00EA2B93"/>
    <w:rsid w:val="00EB0BDB"/>
    <w:rsid w:val="00EB10FD"/>
    <w:rsid w:val="00EB6BCF"/>
    <w:rsid w:val="00EC3992"/>
    <w:rsid w:val="00EC6F43"/>
    <w:rsid w:val="00ED21D4"/>
    <w:rsid w:val="00ED2C83"/>
    <w:rsid w:val="00ED6C44"/>
    <w:rsid w:val="00ED7407"/>
    <w:rsid w:val="00EE06CB"/>
    <w:rsid w:val="00EE1112"/>
    <w:rsid w:val="00EE3D42"/>
    <w:rsid w:val="00EE3F68"/>
    <w:rsid w:val="00EF2392"/>
    <w:rsid w:val="00EF2AAF"/>
    <w:rsid w:val="00EF3B7F"/>
    <w:rsid w:val="00EF459E"/>
    <w:rsid w:val="00EF6764"/>
    <w:rsid w:val="00F00D7C"/>
    <w:rsid w:val="00F01DC1"/>
    <w:rsid w:val="00F02884"/>
    <w:rsid w:val="00F0749E"/>
    <w:rsid w:val="00F101DC"/>
    <w:rsid w:val="00F105B1"/>
    <w:rsid w:val="00F147F6"/>
    <w:rsid w:val="00F14951"/>
    <w:rsid w:val="00F203BB"/>
    <w:rsid w:val="00F24352"/>
    <w:rsid w:val="00F26752"/>
    <w:rsid w:val="00F328F6"/>
    <w:rsid w:val="00F37C27"/>
    <w:rsid w:val="00F4250A"/>
    <w:rsid w:val="00F44FC2"/>
    <w:rsid w:val="00F4795F"/>
    <w:rsid w:val="00F54AEA"/>
    <w:rsid w:val="00F56BD7"/>
    <w:rsid w:val="00F6483D"/>
    <w:rsid w:val="00F675B2"/>
    <w:rsid w:val="00F71051"/>
    <w:rsid w:val="00F715C8"/>
    <w:rsid w:val="00F726A5"/>
    <w:rsid w:val="00F77C6A"/>
    <w:rsid w:val="00F83FB0"/>
    <w:rsid w:val="00F84BF7"/>
    <w:rsid w:val="00F85522"/>
    <w:rsid w:val="00F86482"/>
    <w:rsid w:val="00F86CFE"/>
    <w:rsid w:val="00F92204"/>
    <w:rsid w:val="00F923C6"/>
    <w:rsid w:val="00F96DCC"/>
    <w:rsid w:val="00FA23E7"/>
    <w:rsid w:val="00FB0B3F"/>
    <w:rsid w:val="00FB21CD"/>
    <w:rsid w:val="00FB2BDB"/>
    <w:rsid w:val="00FB464A"/>
    <w:rsid w:val="00FB727E"/>
    <w:rsid w:val="00FB7FBC"/>
    <w:rsid w:val="00FC0311"/>
    <w:rsid w:val="00FC0B4E"/>
    <w:rsid w:val="00FC2685"/>
    <w:rsid w:val="00FC357E"/>
    <w:rsid w:val="00FC5A0D"/>
    <w:rsid w:val="00FD3625"/>
    <w:rsid w:val="00FD7093"/>
    <w:rsid w:val="00FE4752"/>
    <w:rsid w:val="00FE69E6"/>
    <w:rsid w:val="00FE7756"/>
    <w:rsid w:val="00FF0D53"/>
    <w:rsid w:val="00FF6373"/>
    <w:rsid w:val="00FF7700"/>
  </w:rsids>
  <m:mathPr>
    <m:mathFont m:val="@ＭＳ ゴシック"/>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C6A"/>
    <w:rPr>
      <w:lang w:val="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946997"/>
    <w:pPr>
      <w:ind w:left="720"/>
      <w:contextualSpacing/>
    </w:pPr>
  </w:style>
  <w:style w:type="character" w:styleId="CommentReference">
    <w:name w:val="annotation reference"/>
    <w:basedOn w:val="DefaultParagraphFont"/>
    <w:uiPriority w:val="99"/>
    <w:semiHidden/>
    <w:unhideWhenUsed/>
    <w:rsid w:val="00A83EF3"/>
    <w:rPr>
      <w:sz w:val="18"/>
      <w:szCs w:val="18"/>
    </w:rPr>
  </w:style>
  <w:style w:type="paragraph" w:styleId="CommentText">
    <w:name w:val="annotation text"/>
    <w:basedOn w:val="Normal"/>
    <w:link w:val="CommentTextChar"/>
    <w:uiPriority w:val="99"/>
    <w:semiHidden/>
    <w:unhideWhenUsed/>
    <w:rsid w:val="00A83EF3"/>
  </w:style>
  <w:style w:type="character" w:customStyle="1" w:styleId="CommentTextChar">
    <w:name w:val="Comment Text Char"/>
    <w:basedOn w:val="DefaultParagraphFont"/>
    <w:link w:val="CommentText"/>
    <w:uiPriority w:val="99"/>
    <w:semiHidden/>
    <w:rsid w:val="00A83EF3"/>
    <w:rPr>
      <w:lang w:val="en-US"/>
    </w:rPr>
  </w:style>
  <w:style w:type="paragraph" w:styleId="CommentSubject">
    <w:name w:val="annotation subject"/>
    <w:basedOn w:val="CommentText"/>
    <w:next w:val="CommentText"/>
    <w:link w:val="CommentSubjectChar"/>
    <w:uiPriority w:val="99"/>
    <w:semiHidden/>
    <w:unhideWhenUsed/>
    <w:rsid w:val="00A83EF3"/>
    <w:rPr>
      <w:b/>
      <w:bCs/>
      <w:sz w:val="20"/>
      <w:szCs w:val="20"/>
    </w:rPr>
  </w:style>
  <w:style w:type="character" w:customStyle="1" w:styleId="CommentSubjectChar">
    <w:name w:val="Comment Subject Char"/>
    <w:basedOn w:val="CommentTextChar"/>
    <w:link w:val="CommentSubject"/>
    <w:uiPriority w:val="99"/>
    <w:semiHidden/>
    <w:rsid w:val="00A83EF3"/>
    <w:rPr>
      <w:b/>
      <w:bCs/>
      <w:sz w:val="20"/>
      <w:szCs w:val="20"/>
      <w:lang w:val="en-US"/>
    </w:rPr>
  </w:style>
  <w:style w:type="paragraph" w:styleId="BalloonText">
    <w:name w:val="Balloon Text"/>
    <w:basedOn w:val="Normal"/>
    <w:link w:val="BalloonTextChar"/>
    <w:uiPriority w:val="99"/>
    <w:semiHidden/>
    <w:unhideWhenUsed/>
    <w:rsid w:val="00A83EF3"/>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EF3"/>
    <w:rPr>
      <w:rFonts w:ascii="Lucida Grande" w:hAnsi="Lucida Grande"/>
      <w:sz w:val="18"/>
      <w:szCs w:val="18"/>
      <w:lang w:val="en-US"/>
    </w:rPr>
  </w:style>
  <w:style w:type="character" w:styleId="Hyperlink">
    <w:name w:val="Hyperlink"/>
    <w:basedOn w:val="DefaultParagraphFont"/>
    <w:uiPriority w:val="99"/>
    <w:unhideWhenUsed/>
    <w:rsid w:val="004755EA"/>
    <w:rPr>
      <w:color w:val="0000FF" w:themeColor="hyperlink"/>
      <w:u w:val="single"/>
    </w:rPr>
  </w:style>
  <w:style w:type="paragraph" w:styleId="Header">
    <w:name w:val="header"/>
    <w:basedOn w:val="Normal"/>
    <w:link w:val="HeaderChar"/>
    <w:uiPriority w:val="99"/>
    <w:unhideWhenUsed/>
    <w:rsid w:val="002F60D8"/>
    <w:pPr>
      <w:tabs>
        <w:tab w:val="center" w:pos="4536"/>
        <w:tab w:val="right" w:pos="9072"/>
      </w:tabs>
      <w:spacing w:after="0"/>
    </w:pPr>
  </w:style>
  <w:style w:type="character" w:customStyle="1" w:styleId="HeaderChar">
    <w:name w:val="Header Char"/>
    <w:basedOn w:val="DefaultParagraphFont"/>
    <w:link w:val="Header"/>
    <w:uiPriority w:val="99"/>
    <w:rsid w:val="002F60D8"/>
    <w:rPr>
      <w:lang w:val="en-US"/>
    </w:rPr>
  </w:style>
  <w:style w:type="paragraph" w:styleId="Footer">
    <w:name w:val="footer"/>
    <w:basedOn w:val="Normal"/>
    <w:link w:val="FooterChar"/>
    <w:uiPriority w:val="99"/>
    <w:unhideWhenUsed/>
    <w:rsid w:val="002F60D8"/>
    <w:pPr>
      <w:tabs>
        <w:tab w:val="center" w:pos="4536"/>
        <w:tab w:val="right" w:pos="9072"/>
      </w:tabs>
      <w:spacing w:after="0"/>
    </w:pPr>
  </w:style>
  <w:style w:type="character" w:customStyle="1" w:styleId="FooterChar">
    <w:name w:val="Footer Char"/>
    <w:basedOn w:val="DefaultParagraphFont"/>
    <w:link w:val="Footer"/>
    <w:uiPriority w:val="99"/>
    <w:rsid w:val="002F60D8"/>
    <w:rPr>
      <w:lang w:val="en-US"/>
    </w:rPr>
  </w:style>
  <w:style w:type="character" w:styleId="PageNumber">
    <w:name w:val="page number"/>
    <w:basedOn w:val="DefaultParagraphFont"/>
    <w:uiPriority w:val="99"/>
    <w:semiHidden/>
    <w:unhideWhenUsed/>
    <w:rsid w:val="002F60D8"/>
  </w:style>
  <w:style w:type="paragraph" w:customStyle="1" w:styleId="EndNoteBibliographyTitle">
    <w:name w:val="EndNote Bibliography Title"/>
    <w:basedOn w:val="Normal"/>
    <w:link w:val="EndNoteBibliographyTitleZchn"/>
    <w:rsid w:val="00AD1813"/>
    <w:pPr>
      <w:spacing w:after="0"/>
      <w:jc w:val="center"/>
    </w:pPr>
    <w:rPr>
      <w:rFonts w:ascii="Cambria" w:hAnsi="Cambria"/>
      <w:noProof/>
    </w:rPr>
  </w:style>
  <w:style w:type="character" w:customStyle="1" w:styleId="EndNoteBibliographyTitleZchn">
    <w:name w:val="EndNote Bibliography Title Zchn"/>
    <w:basedOn w:val="DefaultParagraphFont"/>
    <w:link w:val="EndNoteBibliographyTitle"/>
    <w:rsid w:val="00AD1813"/>
    <w:rPr>
      <w:rFonts w:ascii="Cambria" w:hAnsi="Cambria"/>
      <w:noProof/>
      <w:lang w:val="en-US"/>
    </w:rPr>
  </w:style>
  <w:style w:type="paragraph" w:customStyle="1" w:styleId="EndNoteBibliography">
    <w:name w:val="EndNote Bibliography"/>
    <w:basedOn w:val="Normal"/>
    <w:link w:val="EndNoteBibliographyZchn"/>
    <w:rsid w:val="00AD1813"/>
    <w:rPr>
      <w:rFonts w:ascii="Cambria" w:hAnsi="Cambria"/>
      <w:noProof/>
    </w:rPr>
  </w:style>
  <w:style w:type="character" w:customStyle="1" w:styleId="EndNoteBibliographyZchn">
    <w:name w:val="EndNote Bibliography Zchn"/>
    <w:basedOn w:val="DefaultParagraphFont"/>
    <w:link w:val="EndNoteBibliography"/>
    <w:rsid w:val="00AD1813"/>
    <w:rPr>
      <w:rFonts w:ascii="Cambria" w:hAnsi="Cambria"/>
      <w:noProof/>
      <w:lang w:val="en-US"/>
    </w:rPr>
  </w:style>
  <w:style w:type="paragraph" w:customStyle="1" w:styleId="FreeForm">
    <w:name w:val="Free Form"/>
    <w:rsid w:val="00B713A9"/>
    <w:pPr>
      <w:spacing w:after="0"/>
    </w:pPr>
    <w:rPr>
      <w:rFonts w:ascii="Times New Roman" w:eastAsia="ヒラギノ角ゴ Pro W3" w:hAnsi="Times New Roman" w:cs="Times New Roman"/>
      <w:color w:val="000000"/>
      <w:sz w:val="20"/>
      <w:szCs w:val="20"/>
      <w:lang w:val="en-GB" w:eastAsia="en-US"/>
    </w:rPr>
  </w:style>
  <w:style w:type="paragraph" w:customStyle="1" w:styleId="TableNormalParagraph">
    <w:name w:val="Table Normal Paragraph"/>
    <w:rsid w:val="00B713A9"/>
    <w:pPr>
      <w:spacing w:after="0"/>
    </w:pPr>
    <w:rPr>
      <w:rFonts w:ascii="Times New Roman" w:eastAsia="ヒラギノ角ゴ Pro W3" w:hAnsi="Times New Roman" w:cs="Times New Roman"/>
      <w:color w:val="000000"/>
      <w:sz w:val="20"/>
      <w:szCs w:val="20"/>
      <w:lang w:val="en-GB" w:eastAsia="en-US"/>
    </w:rPr>
  </w:style>
  <w:style w:type="paragraph" w:styleId="Revision">
    <w:name w:val="Revision"/>
    <w:hidden/>
    <w:uiPriority w:val="99"/>
    <w:semiHidden/>
    <w:rsid w:val="002F2096"/>
    <w:pPr>
      <w:spacing w:after="0"/>
    </w:pPr>
    <w:rPr>
      <w:lang w:val="en-US"/>
    </w:rPr>
  </w:style>
  <w:style w:type="character" w:customStyle="1" w:styleId="highlight">
    <w:name w:val="highlight"/>
    <w:basedOn w:val="DefaultParagraphFont"/>
    <w:rsid w:val="00C33A4C"/>
  </w:style>
</w:styles>
</file>

<file path=word/webSettings.xml><?xml version="1.0" encoding="utf-8"?>
<w:webSettings xmlns:r="http://schemas.openxmlformats.org/officeDocument/2006/relationships" xmlns:w="http://schemas.openxmlformats.org/wordprocessingml/2006/main">
  <w:divs>
    <w:div w:id="11118973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falko.fend@med.uni-tuebingen.de"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5A8BF-EEC2-924D-BB89-43F5C1DE3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4</Pages>
  <Words>14866</Words>
  <Characters>84737</Characters>
  <Application>Microsoft Macintosh Word</Application>
  <DocSecurity>0</DocSecurity>
  <Lines>706</Lines>
  <Paragraphs>169</Paragraphs>
  <ScaleCrop>false</ScaleCrop>
  <HeadingPairs>
    <vt:vector size="4" baseType="variant">
      <vt:variant>
        <vt:lpstr>Titolo</vt:lpstr>
      </vt:variant>
      <vt:variant>
        <vt:i4>1</vt:i4>
      </vt:variant>
      <vt:variant>
        <vt:lpstr>Titel</vt:lpstr>
      </vt:variant>
      <vt:variant>
        <vt:i4>1</vt:i4>
      </vt:variant>
    </vt:vector>
  </HeadingPairs>
  <TitlesOfParts>
    <vt:vector size="2" baseType="lpstr">
      <vt:lpstr/>
      <vt:lpstr/>
    </vt:vector>
  </TitlesOfParts>
  <Company>Pathologie Tübingen</Company>
  <LinksUpToDate>false</LinksUpToDate>
  <CharactersWithSpaces>1040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lko Fend</dc:creator>
  <cp:lastModifiedBy>Sarah Coupland</cp:lastModifiedBy>
  <cp:revision>9</cp:revision>
  <dcterms:created xsi:type="dcterms:W3CDTF">2015-11-11T12:48:00Z</dcterms:created>
  <dcterms:modified xsi:type="dcterms:W3CDTF">2016-12-02T11:55:00Z</dcterms:modified>
</cp:coreProperties>
</file>